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7B5AA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7B5AA2"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7B5AA2"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4" w:name="_Toc511166269"/>
      <w:r w:rsidRPr="00BA156B">
        <w:lastRenderedPageBreak/>
        <w:t>Listado de Acrónimos</w:t>
      </w:r>
      <w:bookmarkEnd w:id="4"/>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5" w:name="_Toc511166270"/>
      <w:r w:rsidRPr="00625BCC">
        <w:lastRenderedPageBreak/>
        <w:t>Resumen</w:t>
      </w:r>
      <w:bookmarkEnd w:id="5"/>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6" w:name="_Toc511166271"/>
      <w:r w:rsidRPr="00625BCC">
        <w:lastRenderedPageBreak/>
        <w:t>Palabras Clave</w:t>
      </w:r>
      <w:bookmarkEnd w:id="6"/>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7" w:name="_Toc511166272"/>
    </w:p>
    <w:p w14:paraId="247FA4DC" w14:textId="2E0105FD" w:rsidR="0049325E" w:rsidRPr="00625BCC" w:rsidRDefault="00A12DD0" w:rsidP="00625BCC">
      <w:pPr>
        <w:pStyle w:val="Ttulo1"/>
      </w:pPr>
      <w:r w:rsidRPr="00BA156B">
        <w:lastRenderedPageBreak/>
        <w:t>Introducción</w:t>
      </w:r>
      <w:bookmarkEnd w:id="7"/>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406F8651"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8"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0" w:author="Regina Casanova" w:date="2018-06-18T17:53:00Z">
        <w:r w:rsidR="00DC394C" w:rsidRPr="00BA156B" w:rsidDel="00E94926">
          <w:delText>sistema informático</w:delText>
        </w:r>
      </w:del>
      <w:ins w:id="11"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2" w:name="_Toc511166274"/>
      <w:r w:rsidRPr="00BA156B">
        <w:lastRenderedPageBreak/>
        <w:t>Marco Teórico</w:t>
      </w:r>
      <w:bookmarkEnd w:id="12"/>
    </w:p>
    <w:p w14:paraId="3C1D63EF" w14:textId="77777777" w:rsidR="00562533" w:rsidRPr="00BA156B" w:rsidRDefault="00562533" w:rsidP="009E44F3">
      <w:pPr>
        <w:pStyle w:val="Ttulo2"/>
        <w:rPr>
          <w:lang w:val="es-PE"/>
        </w:rPr>
      </w:pPr>
      <w:bookmarkStart w:id="13" w:name="_Toc511166275"/>
      <w:r w:rsidRPr="00BA156B">
        <w:rPr>
          <w:lang w:val="es-PE"/>
        </w:rPr>
        <w:t>Calidad de Atención al usuario y sistemas de gestión para reclamos en el sector salud</w:t>
      </w:r>
      <w:bookmarkEnd w:id="13"/>
    </w:p>
    <w:p w14:paraId="4E8F8D22" w14:textId="77777777" w:rsidR="00AB21A0" w:rsidRPr="00BA156B" w:rsidRDefault="00AB21A0" w:rsidP="00000899">
      <w:pPr>
        <w:pStyle w:val="Ttulo3"/>
        <w:rPr>
          <w:lang w:val="es-PE"/>
        </w:rPr>
      </w:pPr>
      <w:bookmarkStart w:id="14" w:name="_Toc511166276"/>
      <w:r w:rsidRPr="00BA156B">
        <w:rPr>
          <w:lang w:val="es-PE"/>
        </w:rPr>
        <w:t>Calidad de Atención en Salud al Usuario</w:t>
      </w:r>
      <w:bookmarkEnd w:id="14"/>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6" w:name="_Toc511166278"/>
      <w:r w:rsidRPr="00BA156B">
        <w:rPr>
          <w:lang w:val="es-PE"/>
        </w:rPr>
        <w:t>Formas de monitoreo en Perú y el Mundo</w:t>
      </w:r>
      <w:bookmarkEnd w:id="16"/>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7"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8" w:author="Regina Casanova" w:date="2018-06-15T15:10:00Z">
        <w:r w:rsidR="003910CB">
          <w:t xml:space="preserve">Debido a que los sistemas hospitalarios presentan una compleja </w:t>
        </w:r>
      </w:ins>
      <w:ins w:id="19" w:author="Regina Casanova" w:date="2018-06-15T15:11:00Z">
        <w:r w:rsidR="003910CB">
          <w:t>interrelación</w:t>
        </w:r>
      </w:ins>
      <w:ins w:id="20" w:author="Regina Casanova" w:date="2018-06-15T15:10:00Z">
        <w:r w:rsidR="003910CB">
          <w:t xml:space="preserve"> entre diversos procesos, servicios y personal, el monitoreo de calidad de atenció</w:t>
        </w:r>
      </w:ins>
      <w:ins w:id="21" w:author="Regina Casanova" w:date="2018-06-15T15:11:00Z">
        <w:r w:rsidR="003910CB">
          <w:t>n puede</w:t>
        </w:r>
      </w:ins>
      <w:ins w:id="22" w:author="Regina Casanova" w:date="2018-06-15T15:13:00Z">
        <w:r w:rsidR="003910CB">
          <w:t xml:space="preserve"> ser</w:t>
        </w:r>
      </w:ins>
      <w:ins w:id="23" w:author="Regina Casanova" w:date="2018-06-15T15:11:00Z">
        <w:r w:rsidR="003910CB">
          <w:t xml:space="preserve"> realiza</w:t>
        </w:r>
      </w:ins>
      <w:ins w:id="24" w:author="Regina Casanova" w:date="2018-06-15T15:13:00Z">
        <w:r w:rsidR="003910CB">
          <w:t>da</w:t>
        </w:r>
      </w:ins>
      <w:ins w:id="25" w:author="Regina Casanova" w:date="2018-06-15T15:11:00Z">
        <w:r w:rsidR="003910CB">
          <w:t xml:space="preserve"> de diversas maneras</w:t>
        </w:r>
      </w:ins>
      <w:ins w:id="26" w:author="Regina Casanova" w:date="2018-06-15T15:49:00Z">
        <w:r w:rsidR="00CF1D12">
          <w:t xml:space="preserve"> </w:t>
        </w:r>
      </w:ins>
      <w:ins w:id="27"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28" w:author="Regina Casanova" w:date="2018-06-15T15:50:00Z">
        <w:r w:rsidR="00615A96">
          <w:fldChar w:fldCharType="end"/>
        </w:r>
      </w:ins>
      <w:ins w:id="29" w:author="Regina Casanova" w:date="2018-06-15T15:11:00Z">
        <w:r w:rsidR="003910CB">
          <w:t xml:space="preserve"> </w:t>
        </w:r>
      </w:ins>
      <w:ins w:id="30" w:author="Regina Casanova" w:date="2018-06-15T15:12:00Z">
        <w:r w:rsidR="003910CB">
          <w:t xml:space="preserve">siendo una de </w:t>
        </w:r>
      </w:ins>
      <w:ins w:id="31" w:author="Regina Casanova" w:date="2018-06-15T15:13:00Z">
        <w:r w:rsidR="003910CB">
          <w:t>estas</w:t>
        </w:r>
      </w:ins>
      <w:ins w:id="32" w:author="Regina Casanova" w:date="2018-06-15T15:11:00Z">
        <w:r w:rsidR="003910CB">
          <w:t xml:space="preserve"> </w:t>
        </w:r>
      </w:ins>
      <w:ins w:id="33" w:author="Regina Casanova" w:date="2018-06-15T15:12:00Z">
        <w:r w:rsidR="003910CB">
          <w:t>la</w:t>
        </w:r>
      </w:ins>
      <w:ins w:id="34" w:author="Regina Casanova" w:date="2018-06-15T15:11:00Z">
        <w:r w:rsidR="003910CB">
          <w:t xml:space="preserve"> correcta gestión y monitoreo de los reclamos</w:t>
        </w:r>
      </w:ins>
      <w:ins w:id="35" w:author="Regina Casanova" w:date="2018-06-15T15:12:00Z">
        <w:r w:rsidR="003910CB">
          <w:t>, que</w:t>
        </w:r>
      </w:ins>
      <w:ins w:id="36" w:author="Regina Casanova" w:date="2018-06-15T15:14:00Z">
        <w:r w:rsidR="003910CB">
          <w:t xml:space="preserve"> por ser presentados por los mismos pacientes que reciben el servicio,</w:t>
        </w:r>
      </w:ins>
      <w:ins w:id="37" w:author="Regina Casanova" w:date="2018-06-15T15:13:00Z">
        <w:r w:rsidR="003910CB">
          <w:t xml:space="preserve"> </w:t>
        </w:r>
      </w:ins>
      <w:ins w:id="38" w:author="Regina Casanova" w:date="2018-06-15T15:14:00Z">
        <w:r w:rsidR="003910CB">
          <w:t>permitiría</w:t>
        </w:r>
      </w:ins>
      <w:ins w:id="39"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0" w:name="_Toc511166279"/>
      <w:r w:rsidRPr="00BA156B">
        <w:rPr>
          <w:lang w:val="es-PE"/>
        </w:rPr>
        <w:lastRenderedPageBreak/>
        <w:t>Sistema de gestión de reclamos en el sector salud</w:t>
      </w:r>
      <w:bookmarkEnd w:id="40"/>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1"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6D117DC6" w14:textId="77777777" w:rsidR="00D963F6" w:rsidRDefault="00F95233" w:rsidP="00C128AA">
      <w:pPr>
        <w:pStyle w:val="Texto"/>
        <w:rPr>
          <w:ins w:id="42"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3" w:author="Regina Casanova" w:date="2018-06-18T17:26:00Z">
        <w:r>
          <w:t>Cabe resaltar que un sistema de gestión de reclamos no se limita exclusivamente al uso de software para gestionar los reclamos. Para que el</w:t>
        </w:r>
      </w:ins>
      <w:ins w:id="44" w:author="Regina Casanova" w:date="2018-06-18T17:56:00Z">
        <w:r w:rsidR="00D73911">
          <w:t xml:space="preserve"> uso de un</w:t>
        </w:r>
      </w:ins>
      <w:ins w:id="45" w:author="Regina Casanova" w:date="2018-06-18T17:26:00Z">
        <w:r>
          <w:t xml:space="preserve"> software </w:t>
        </w:r>
      </w:ins>
      <w:ins w:id="46" w:author="Regina Casanova" w:date="2018-06-18T17:56:00Z">
        <w:r w:rsidR="00D73911">
          <w:t>sea justificado</w:t>
        </w:r>
      </w:ins>
      <w:ins w:id="47"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48"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48"/>
    </w:p>
    <w:p w14:paraId="19280443" w14:textId="77777777" w:rsidR="00B674F0" w:rsidRPr="00BA156B" w:rsidRDefault="00562533" w:rsidP="00465DBE">
      <w:pPr>
        <w:pStyle w:val="Ttulo3"/>
        <w:rPr>
          <w:lang w:val="es-PE"/>
        </w:rPr>
      </w:pPr>
      <w:bookmarkStart w:id="49" w:name="_Toc511166281"/>
      <w:r w:rsidRPr="00BA156B">
        <w:rPr>
          <w:lang w:val="es-PE"/>
        </w:rPr>
        <w:t>Descripción e Importancia</w:t>
      </w:r>
      <w:bookmarkEnd w:id="49"/>
    </w:p>
    <w:p w14:paraId="2F384AC5" w14:textId="1F25F26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50" w:author="Regina Casanova" w:date="2018-06-18T17:53:00Z">
        <w:r w:rsidR="00E94926">
          <w:rPr>
            <w:lang w:val="es-PE"/>
          </w:rPr>
          <w:t>software</w:t>
        </w:r>
      </w:ins>
      <w:r w:rsidR="00BA45B9" w:rsidRPr="00BA156B">
        <w:rPr>
          <w:lang w:val="es-PE"/>
        </w:rPr>
        <w:t xml:space="preserve"> con el propósito de hacer</w:t>
      </w:r>
      <w:ins w:id="51" w:author="Regina Casanova" w:date="2018-06-18T17:57:00Z">
        <w:r w:rsidR="007E1695">
          <w:rPr>
            <w:lang w:val="es-PE"/>
          </w:rPr>
          <w:t xml:space="preserve"> software</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52" w:author="Regina Casanova" w:date="2018-06-18T17:53:00Z">
        <w:r w:rsidRPr="00BA156B" w:rsidDel="00E94926">
          <w:delText>sistema</w:delText>
        </w:r>
        <w:r w:rsidR="00BA45B9" w:rsidRPr="00BA156B" w:rsidDel="00E94926">
          <w:delText xml:space="preserve"> informático</w:delText>
        </w:r>
      </w:del>
      <w:ins w:id="53"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54" w:author="Regina Casanova" w:date="2018-06-18T17:53:00Z">
        <w:r w:rsidRPr="00BA156B" w:rsidDel="00E94926">
          <w:delText>sistema</w:delText>
        </w:r>
      </w:del>
      <w:ins w:id="55"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56" w:author="Regina Casanova" w:date="2018-06-18T17:53:00Z">
        <w:r w:rsidRPr="00BA156B" w:rsidDel="00E94926">
          <w:delText>sistema informático</w:delText>
        </w:r>
      </w:del>
      <w:ins w:id="57"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58" w:author="Regina Casanova" w:date="2018-06-18T17:58:00Z">
        <w:r w:rsidRPr="00BA156B" w:rsidDel="00030212">
          <w:delText>el</w:delText>
        </w:r>
      </w:del>
      <w:r w:rsidRPr="00BA156B">
        <w:t xml:space="preserve"> </w:t>
      </w:r>
      <w:del w:id="59" w:author="Regina Casanova" w:date="2018-06-18T17:53:00Z">
        <w:r w:rsidRPr="00BA156B" w:rsidDel="00E94926">
          <w:delText>sistema</w:delText>
        </w:r>
      </w:del>
      <w:ins w:id="60"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61" w:author="Regina Casanova" w:date="2018-06-18T17:53:00Z">
        <w:r w:rsidRPr="00BA156B" w:rsidDel="00E94926">
          <w:delText>sistema</w:delText>
        </w:r>
      </w:del>
      <w:ins w:id="62"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63" w:author="Regina Casanova" w:date="2018-06-18T17:53:00Z">
        <w:r w:rsidRPr="00BA156B" w:rsidDel="00E94926">
          <w:delText>sistema informático</w:delText>
        </w:r>
      </w:del>
      <w:ins w:id="64" w:author="Regina Casanova" w:date="2018-06-18T17:53:00Z">
        <w:r w:rsidR="00E94926">
          <w:t>software</w:t>
        </w:r>
      </w:ins>
      <w:r w:rsidRPr="00BA156B">
        <w:t xml:space="preserve"> sin considerar a los usuarios finales de este, puede resultar en </w:t>
      </w:r>
      <w:del w:id="65" w:author="Regina Casanova" w:date="2018-06-18T17:53:00Z">
        <w:r w:rsidRPr="00BA156B" w:rsidDel="00E94926">
          <w:delText>sistemas informáticos</w:delText>
        </w:r>
      </w:del>
      <w:ins w:id="66"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67" w:name="_Toc511166282"/>
      <w:r w:rsidRPr="00BA156B">
        <w:rPr>
          <w:lang w:val="es-PE"/>
        </w:rPr>
        <w:t>Metodología</w:t>
      </w:r>
      <w:r w:rsidR="002553D9" w:rsidRPr="00BA156B">
        <w:rPr>
          <w:lang w:val="es-PE"/>
        </w:rPr>
        <w:t xml:space="preserve"> del diseño centrado en el usuario</w:t>
      </w:r>
      <w:bookmarkEnd w:id="67"/>
    </w:p>
    <w:p w14:paraId="19B57AF8" w14:textId="71F175E5" w:rsidR="00B674F0" w:rsidRPr="00017896" w:rsidRDefault="00D62806" w:rsidP="00017896">
      <w:pPr>
        <w:pStyle w:val="Texto"/>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68" w:author="Regina Casanova" w:date="2018-06-18T17:53:00Z">
        <w:r w:rsidRPr="00BA156B" w:rsidDel="00E94926">
          <w:delText>sistema</w:delText>
        </w:r>
      </w:del>
      <w:ins w:id="69"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70" w:author="Regina Casanova" w:date="2018-06-18T17:53:00Z">
        <w:r w:rsidRPr="00BA156B" w:rsidDel="00E94926">
          <w:delText>sistema</w:delText>
        </w:r>
      </w:del>
      <w:ins w:id="71"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72" w:author="Regina Casanova" w:date="2018-06-18T17:53:00Z">
        <w:r w:rsidRPr="00BA156B" w:rsidDel="00E94926">
          <w:delText>sistema</w:delText>
        </w:r>
      </w:del>
      <w:ins w:id="73"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74" w:author="Regina Casanova" w:date="2018-06-18T17:53:00Z">
        <w:r w:rsidRPr="00BA156B" w:rsidDel="00E94926">
          <w:delText>sistema</w:delText>
        </w:r>
      </w:del>
      <w:ins w:id="75"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76"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77" w:author="Regina Casanova" w:date="2018-06-18T17:53:00Z">
        <w:r w:rsidRPr="00BA156B" w:rsidDel="00E94926">
          <w:rPr>
            <w:lang w:val="es-PE"/>
          </w:rPr>
          <w:delText>sistema</w:delText>
        </w:r>
      </w:del>
      <w:ins w:id="78"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79"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del w:id="80" w:author="Regina Casanova" w:date="2018-06-18T17:53:00Z">
        <w:r w:rsidRPr="00BA156B" w:rsidDel="00E94926">
          <w:delText>sistema</w:delText>
        </w:r>
      </w:del>
      <w:ins w:id="81"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82" w:author="Regina Casanova" w:date="2018-06-18T18:00:00Z">
        <w:r w:rsidRPr="00BA156B" w:rsidDel="00A240B1">
          <w:delText>sistema</w:delText>
        </w:r>
      </w:del>
      <w:ins w:id="83"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84" w:author="Regina Casanova" w:date="2018-06-18T17:53:00Z">
        <w:r w:rsidRPr="00BA156B" w:rsidDel="00E94926">
          <w:delText>sistema</w:delText>
        </w:r>
      </w:del>
      <w:ins w:id="85" w:author="Regina Casanova" w:date="2018-06-18T17:53:00Z">
        <w:r w:rsidR="00E94926">
          <w:t>software</w:t>
        </w:r>
      </w:ins>
      <w:r w:rsidR="007B7445" w:rsidRPr="00BA156B">
        <w:t>.</w:t>
      </w:r>
      <w:ins w:id="86"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87" w:author="Regina Casanova" w:date="2018-06-18T17:53:00Z">
        <w:r w:rsidRPr="00BA156B" w:rsidDel="00E94926">
          <w:delText>sistema</w:delText>
        </w:r>
      </w:del>
      <w:ins w:id="88"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r w:rsidR="00B674F0" w:rsidRPr="00F916E3">
        <w:rPr>
          <w:lang w:val="es-ES"/>
        </w:rPr>
        <w:t>Mockup</w:t>
      </w:r>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89" w:author="Regina Casanova" w:date="2018-06-18T17:53:00Z">
        <w:r w:rsidR="00B674F0" w:rsidRPr="00BA156B" w:rsidDel="00E94926">
          <w:delText>sistema</w:delText>
        </w:r>
      </w:del>
      <w:ins w:id="90" w:author="Regina Casanova" w:date="2018-06-18T17:53:00Z">
        <w:r w:rsidR="00E94926">
          <w:t>software</w:t>
        </w:r>
      </w:ins>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 </w:t>
      </w:r>
      <w:del w:id="91" w:author="Regina Casanova" w:date="2018-06-18T17:53:00Z">
        <w:r w:rsidRPr="00BA156B" w:rsidDel="00E94926">
          <w:delText>sistema</w:delText>
        </w:r>
      </w:del>
      <w:ins w:id="92"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46D6865" w:rsidR="00107D89" w:rsidRPr="00017896" w:rsidRDefault="00B674F0" w:rsidP="00466892">
      <w:pPr>
        <w:pStyle w:val="Texto"/>
      </w:pPr>
      <w:r w:rsidRPr="00BA156B">
        <w:t>Pruebas con usuarios para encontrar p</w:t>
      </w:r>
      <w:r w:rsidR="00107D89" w:rsidRPr="00BA156B">
        <w:t xml:space="preserve">osibles problemas de usabilidad. </w:t>
      </w:r>
      <w:ins w:id="93" w:author="Regina Casanova" w:date="2018-06-21T12:44:00Z">
        <w:r w:rsidR="007925FD">
          <w:t xml:space="preserve">Una de las maneras de realizar pruebas con usuarios </w:t>
        </w:r>
      </w:ins>
      <w:ins w:id="94" w:author="Regina Casanova" w:date="2018-06-21T12:45:00Z">
        <w:r w:rsidR="007925FD">
          <w:t>es</w:t>
        </w:r>
      </w:ins>
      <w:ins w:id="95" w:author="Regina Casanova" w:date="2018-06-21T12:44:00Z">
        <w:r w:rsidR="007925FD">
          <w:t xml:space="preserve"> la </w:t>
        </w:r>
      </w:ins>
      <w:ins w:id="96" w:author="Regina Casanova" w:date="2018-06-21T12:45:00Z">
        <w:r w:rsidR="007925FD">
          <w:t>“Realización de Tareas” que</w:t>
        </w:r>
      </w:ins>
      <w:ins w:id="97" w:author="Regina Casanova" w:date="2018-06-21T12:46:00Z">
        <w:r w:rsidR="007925FD">
          <w:t xml:space="preserve"> sirve para</w:t>
        </w:r>
      </w:ins>
      <w:ins w:id="98" w:author="Regina Casanova" w:date="2018-06-21T12:45:00Z">
        <w:r w:rsidR="007925FD">
          <w:t xml:space="preserve"> aprend</w:t>
        </w:r>
      </w:ins>
      <w:ins w:id="99" w:author="Regina Casanova" w:date="2018-06-21T12:47:00Z">
        <w:r w:rsidR="007925FD">
          <w:t>er</w:t>
        </w:r>
      </w:ins>
      <w:ins w:id="100" w:author="Regina Casanova" w:date="2018-06-21T12:45:00Z">
        <w:r w:rsidR="007925FD">
          <w:t xml:space="preserve"> acerca de los usuarios por medio de la observaci</w:t>
        </w:r>
      </w:ins>
      <w:ins w:id="101" w:author="Regina Casanova" w:date="2018-06-21T12:47:00Z">
        <w:r w:rsidR="007925FD">
          <w:t xml:space="preserve">ón directa mientras ellos realizan tareas interactuando con el prototipo e intentan cumplir ciertos </w:t>
        </w:r>
        <w:r w:rsidR="007925FD">
          <w:lastRenderedPageBreak/>
          <w:t xml:space="preserve">objetivos. </w:t>
        </w:r>
      </w:ins>
      <w:ins w:id="102" w:author="Regina Casanova" w:date="2018-06-21T12:48:00Z">
        <w:r w:rsidR="007925FD">
          <w:t xml:space="preserve">Este método ayuda a identificar problemas en las tareas que el software debe ser capaz de realizar y una vez identificados, ayuda a probar su rediseño. </w:t>
        </w:r>
      </w:ins>
      <w:ins w:id="103" w:author="Regina Casanova" w:date="2018-06-21T12:50:00Z">
        <w:r w:rsidR="007925FD">
          <w:t>Para esto, deben identificarse tareas por cada tipo de usuario que puedan ser resueltas con el prototipo a probar y entregarlo a los usuarios al momento de la prueba</w:t>
        </w:r>
      </w:ins>
      <w:ins w:id="104" w:author="Regina Casanova" w:date="2018-06-21T12:52:00Z">
        <w:r w:rsidR="007925FD">
          <w:t xml:space="preserve"> </w:t>
        </w:r>
      </w:ins>
      <w:ins w:id="105"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06" w:author="Regina Casanova" w:date="2018-06-21T12:54:00Z">
        <w:r w:rsidR="007925FD">
          <w:fldChar w:fldCharType="end"/>
        </w:r>
      </w:ins>
      <w:ins w:id="107" w:author="Regina Casanova" w:date="2018-06-21T12:50:00Z">
        <w:r w:rsidR="007925FD">
          <w:t>.</w:t>
        </w:r>
      </w:ins>
      <w:ins w:id="108"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09" w:author="Regina Casanova" w:date="2018-06-21T12:52:00Z">
        <w:r w:rsidR="007925FD">
          <w:t>ón a cuales podrían haber sido los inconvenientes del usuario que impidieron que este realizara la tarea.</w:t>
        </w:r>
      </w:ins>
      <w:ins w:id="110" w:author="Regina Casanova" w:date="2018-06-21T12:50:00Z">
        <w:r w:rsidR="007925FD">
          <w:t xml:space="preserve"> </w:t>
        </w:r>
      </w:ins>
      <w:ins w:id="111" w:author="Regina Casanova" w:date="2018-06-21T13:04:00Z">
        <w:r w:rsidR="00D92F33">
          <w:t xml:space="preserve">El desarrollo de la “Realización de Tareas” </w:t>
        </w:r>
      </w:ins>
      <w:del w:id="112" w:author="Regina Casanova" w:date="2018-06-21T12:52:00Z">
        <w:r w:rsidR="00107D89" w:rsidRPr="00BA156B" w:rsidDel="007925FD">
          <w:delText>Consiste en</w:delText>
        </w:r>
        <w:r w:rsidRPr="00BA156B" w:rsidDel="007925FD">
          <w:delText xml:space="preserve"> darle al usuario una tarea a realizar dentro del </w:delText>
        </w:r>
      </w:del>
      <w:del w:id="113" w:author="Regina Casanova" w:date="2018-06-18T17:53:00Z">
        <w:r w:rsidRPr="00BA156B" w:rsidDel="00E94926">
          <w:delText>sistema</w:delText>
        </w:r>
      </w:del>
      <w:del w:id="114"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15" w:author="Regina Casanova" w:date="2018-06-21T13:04:00Z">
        <w:r w:rsidRPr="00BA156B" w:rsidDel="00D92F33">
          <w:delText>Adicionalmente,</w:delText>
        </w:r>
      </w:del>
      <w:ins w:id="116" w:author="Regina Casanova" w:date="2018-06-21T13:01:00Z">
        <w:r w:rsidR="00D92F33">
          <w:t>va</w:t>
        </w:r>
      </w:ins>
      <w:ins w:id="117" w:author="Regina Casanova" w:date="2018-06-21T13:04:00Z">
        <w:r w:rsidR="00D92F33">
          <w:t xml:space="preserve"> usualmente</w:t>
        </w:r>
      </w:ins>
      <w:ins w:id="118" w:author="Regina Casanova" w:date="2018-06-21T13:01:00Z">
        <w:r w:rsidR="00D92F33">
          <w:t xml:space="preserve"> de la mano con</w:t>
        </w:r>
      </w:ins>
      <w:r w:rsidRPr="00BA156B">
        <w:t xml:space="preserve"> </w:t>
      </w:r>
      <w:ins w:id="119" w:author="Regina Casanova" w:date="2018-06-21T12:55:00Z">
        <w:r w:rsidR="007925FD">
          <w:t>la metodología “</w:t>
        </w:r>
        <w:r w:rsidR="007925FD" w:rsidRPr="00F916E3">
          <w:t>Think-Aloud</w:t>
        </w:r>
        <w:r w:rsidR="007925FD">
          <w:t xml:space="preserve">” </w:t>
        </w:r>
      </w:ins>
      <w:ins w:id="120" w:author="Regina Casanova" w:date="2018-06-21T13:04:00Z">
        <w:r w:rsidR="00D92F33">
          <w:t xml:space="preserve">ya que </w:t>
        </w:r>
      </w:ins>
      <w:ins w:id="121" w:author="Regina Casanova" w:date="2018-06-21T13:01:00Z">
        <w:r w:rsidR="00D92F33">
          <w:t xml:space="preserve">ayuda a </w:t>
        </w:r>
      </w:ins>
      <w:ins w:id="122" w:author="Regina Casanova" w:date="2018-06-21T13:03:00Z">
        <w:r w:rsidR="00D92F33">
          <w:t>determinar expectativas de los usuarios e identificar aspectos del software que puedan resultar confusos</w:t>
        </w:r>
      </w:ins>
      <w:ins w:id="123" w:author="Regina Casanova" w:date="2018-06-21T13:04:00Z">
        <w:r w:rsidR="00D92F33">
          <w:t>.</w:t>
        </w:r>
      </w:ins>
      <w:ins w:id="124" w:author="Regina Casanova" w:date="2018-06-21T13:01:00Z">
        <w:r w:rsidR="007925FD">
          <w:t xml:space="preserve"> </w:t>
        </w:r>
      </w:ins>
      <w:ins w:id="125" w:author="Regina Casanova" w:date="2018-06-21T13:05:00Z">
        <w:r w:rsidR="00D92F33">
          <w:t>C</w:t>
        </w:r>
      </w:ins>
      <w:ins w:id="126" w:author="Regina Casanova" w:date="2018-06-21T13:01:00Z">
        <w:r w:rsidR="00D92F33">
          <w:t xml:space="preserve">onsiste en </w:t>
        </w:r>
      </w:ins>
      <w:ins w:id="127" w:author="Regina Casanova" w:date="2018-06-21T13:05:00Z">
        <w:r w:rsidR="00D92F33">
          <w:t>l</w:t>
        </w:r>
      </w:ins>
      <w:ins w:id="128" w:author="Regina Casanova" w:date="2018-06-21T13:01:00Z">
        <w:r w:rsidR="007925FD">
          <w:t>a observaci</w:t>
        </w:r>
        <w:r w:rsidR="00D92F33">
          <w:t>ó</w:t>
        </w:r>
        <w:r w:rsidR="007925FD">
          <w:t xml:space="preserve">n directa </w:t>
        </w:r>
      </w:ins>
      <w:ins w:id="129" w:author="Regina Casanova" w:date="2018-06-21T13:05:00Z">
        <w:r w:rsidR="00D92F33">
          <w:t xml:space="preserve">mientras el usuario va realizando la tarea y se le pide al usuario que </w:t>
        </w:r>
      </w:ins>
      <w:ins w:id="130" w:author="Regina Casanova" w:date="2018-06-21T13:01:00Z">
        <w:r w:rsidR="00D92F33">
          <w:t xml:space="preserve">vaya explicando </w:t>
        </w:r>
      </w:ins>
      <w:ins w:id="131" w:author="Regina Casanova" w:date="2018-06-21T13:02:00Z">
        <w:r w:rsidR="00D92F33">
          <w:t>en voz alta lo que observa, entiende, siente y hace en cada momento</w:t>
        </w:r>
      </w:ins>
      <w:ins w:id="132" w:author="Regina Casanova" w:date="2018-06-21T13:06:00Z">
        <w:r w:rsidR="00D92F33">
          <w:t xml:space="preserve"> </w:t>
        </w:r>
      </w:ins>
      <w:ins w:id="133"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34" w:author="Regina Casanova" w:date="2018-06-21T13:07:00Z">
        <w:r w:rsidR="00D92F33">
          <w:fldChar w:fldCharType="end"/>
        </w:r>
      </w:ins>
      <w:ins w:id="135" w:author="Regina Casanova" w:date="2018-06-21T13:02:00Z">
        <w:r w:rsidR="00D92F33">
          <w:t>.</w:t>
        </w:r>
      </w:ins>
      <w:del w:id="136" w:author="Regina Casanova" w:date="2018-06-21T12:55:00Z">
        <w:r w:rsidRPr="00BA156B" w:rsidDel="007925FD">
          <w:delText xml:space="preserve">con este test se ve la efectividad del </w:delText>
        </w:r>
      </w:del>
      <w:del w:id="137" w:author="Regina Casanova" w:date="2018-06-18T17:53:00Z">
        <w:r w:rsidRPr="00BA156B" w:rsidDel="00E94926">
          <w:delText>sistema</w:delText>
        </w:r>
      </w:del>
      <w:del w:id="138"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39" w:name="_Toc511166283"/>
      <w:r w:rsidRPr="00BA156B">
        <w:rPr>
          <w:lang w:val="es-PE"/>
        </w:rPr>
        <w:t>Diseño centrado en el usuario en el sector salud: Importancia</w:t>
      </w:r>
      <w:bookmarkEnd w:id="139"/>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40" w:author="Regina Casanova" w:date="2018-06-18T17:53:00Z">
        <w:r w:rsidR="00B674F0" w:rsidRPr="00BA156B" w:rsidDel="00E94926">
          <w:delText xml:space="preserve">sistema </w:delText>
        </w:r>
      </w:del>
      <w:ins w:id="141" w:author="Regina Casanova" w:date="2018-06-18T17:53:00Z">
        <w:r w:rsidR="00E94926">
          <w:t>software</w:t>
        </w:r>
      </w:ins>
      <w:ins w:id="142"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43" w:author="Regina Casanova" w:date="2018-06-18T17:53:00Z">
        <w:r w:rsidR="00B674F0" w:rsidRPr="00BA156B" w:rsidDel="00E94926">
          <w:delText xml:space="preserve">sistema </w:delText>
        </w:r>
      </w:del>
      <w:ins w:id="144" w:author="Regina Casanova" w:date="2018-06-18T17:53:00Z">
        <w:r w:rsidR="00E94926">
          <w:t>software</w:t>
        </w:r>
      </w:ins>
      <w:ins w:id="145"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46"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46"/>
    </w:p>
    <w:p w14:paraId="4B2A88ED" w14:textId="77777777" w:rsidR="00262D6E" w:rsidRPr="00BA156B" w:rsidRDefault="00262D6E" w:rsidP="004F4C96">
      <w:pPr>
        <w:pStyle w:val="Ttulo3"/>
        <w:rPr>
          <w:lang w:val="es-PE"/>
        </w:rPr>
      </w:pPr>
      <w:bookmarkStart w:id="147" w:name="_Toc511166285"/>
      <w:r w:rsidRPr="00BA156B">
        <w:rPr>
          <w:lang w:val="es-PE"/>
        </w:rPr>
        <w:t>D</w:t>
      </w:r>
      <w:r w:rsidR="00562533" w:rsidRPr="00BA156B">
        <w:rPr>
          <w:lang w:val="es-PE"/>
        </w:rPr>
        <w:t>escripción</w:t>
      </w:r>
      <w:bookmarkEnd w:id="147"/>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48"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48"/>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49" w:author="Regina Casanova" w:date="2018-06-18T16:52:00Z">
        <w:r w:rsidR="00F305B6">
          <w:t xml:space="preserve">, un </w:t>
        </w:r>
      </w:ins>
      <w:ins w:id="150"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51" w:author="Regina Casanova" w:date="2018-06-18T17:53:00Z">
        <w:r w:rsidR="009B63B8" w:rsidRPr="00BA156B" w:rsidDel="00E94926">
          <w:delText>sistema</w:delText>
        </w:r>
      </w:del>
      <w:ins w:id="152"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53" w:author="Regina Casanova" w:date="2018-06-18T17:53:00Z">
        <w:r w:rsidRPr="00BA156B" w:rsidDel="00E94926">
          <w:delText xml:space="preserve">sistema </w:delText>
        </w:r>
      </w:del>
      <w:ins w:id="154" w:author="Regina Casanova" w:date="2018-06-18T17:53:00Z">
        <w:r w:rsidR="00E94926">
          <w:t>software</w:t>
        </w:r>
      </w:ins>
      <w:ins w:id="155"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del w:id="156"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57"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58"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58"/>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59"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59"/>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60" w:author="Regina Casanova" w:date="2018-06-18T17:53:00Z">
        <w:r w:rsidRPr="00BA156B" w:rsidDel="00E94926">
          <w:delText>sistema informático</w:delText>
        </w:r>
      </w:del>
      <w:ins w:id="161"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62" w:author="Regina Casanova" w:date="2018-06-18T17:53:00Z">
        <w:r w:rsidRPr="00BA156B" w:rsidDel="00E94926">
          <w:delText>sistema informático</w:delText>
        </w:r>
      </w:del>
      <w:ins w:id="163"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64" w:name="_Toc511166289"/>
      <w:r w:rsidRPr="00BA156B">
        <w:rPr>
          <w:lang w:val="es-PE"/>
        </w:rPr>
        <w:t>Oportunidades de Mejora</w:t>
      </w:r>
      <w:bookmarkEnd w:id="164"/>
    </w:p>
    <w:p w14:paraId="74223F1D" w14:textId="11B2E148" w:rsidR="00B674F0" w:rsidRDefault="004053C8" w:rsidP="00017896">
      <w:pPr>
        <w:pStyle w:val="Texto"/>
        <w:rPr>
          <w:ins w:id="165"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66" w:author="Regina Casanova" w:date="2018-06-18T18:03:00Z">
        <w:r w:rsidR="00562533" w:rsidRPr="00BA156B" w:rsidDel="0067704D">
          <w:delText>sistema</w:delText>
        </w:r>
      </w:del>
      <w:ins w:id="167"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68" w:author="Regina Casanova" w:date="2018-06-18T17:53:00Z">
        <w:r w:rsidR="00562533" w:rsidRPr="00BA156B" w:rsidDel="00E94926">
          <w:delText xml:space="preserve">sistema </w:delText>
        </w:r>
      </w:del>
      <w:ins w:id="169" w:author="Regina Casanova" w:date="2018-06-18T17:53:00Z">
        <w:r w:rsidR="00E94926">
          <w:t>software</w:t>
        </w:r>
      </w:ins>
      <w:ins w:id="170"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71" w:author="Regina Casanova" w:date="2018-06-18T17:53:00Z">
        <w:r w:rsidR="00562533" w:rsidRPr="00BA156B" w:rsidDel="00E94926">
          <w:lastRenderedPageBreak/>
          <w:delText>sis</w:delText>
        </w:r>
        <w:r w:rsidRPr="00BA156B" w:rsidDel="00E94926">
          <w:delText>tema</w:delText>
        </w:r>
      </w:del>
      <w:ins w:id="172"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73" w:author="Regina Casanova" w:date="2018-06-18T16:40:00Z">
        <w:r w:rsidR="00EF06FE">
          <w:t xml:space="preserve">la red </w:t>
        </w:r>
      </w:ins>
      <w:ins w:id="174" w:author="Regina Casanova" w:date="2018-06-20T12:00:00Z">
        <w:r w:rsidR="00591BA7">
          <w:t xml:space="preserve">de establecimientos de salud del </w:t>
        </w:r>
      </w:ins>
      <w:ins w:id="175" w:author="Regina Casanova" w:date="2018-06-18T16:40:00Z">
        <w:r w:rsidR="00EF06FE">
          <w:t xml:space="preserve">MINSA </w:t>
        </w:r>
      </w:ins>
      <w:del w:id="176" w:author="Regina Casanova" w:date="2018-06-18T16:40:00Z">
        <w:r w:rsidRPr="00BA156B" w:rsidDel="00EF06FE">
          <w:delText xml:space="preserve">el sistema de salud </w:delText>
        </w:r>
      </w:del>
      <w:r w:rsidRPr="00BA156B">
        <w:t>del Perú.</w:t>
      </w:r>
    </w:p>
    <w:p w14:paraId="11D69D2F" w14:textId="51CF6F81" w:rsidR="00A60A6F" w:rsidRDefault="001435D9" w:rsidP="00017896">
      <w:pPr>
        <w:pStyle w:val="Texto"/>
      </w:pPr>
      <w:ins w:id="177" w:author="Regina Casanova" w:date="2018-06-20T16:20:00Z">
        <w:r>
          <w:t xml:space="preserve">Durante la </w:t>
        </w:r>
      </w:ins>
      <w:ins w:id="178" w:author="Regina Casanova" w:date="2018-06-20T16:03:00Z">
        <w:r>
          <w:t>búsqueda</w:t>
        </w:r>
        <w:r w:rsidR="00A60A6F">
          <w:t xml:space="preserve"> </w:t>
        </w:r>
        <w:r>
          <w:t>bibliográfica</w:t>
        </w:r>
      </w:ins>
      <w:ins w:id="179" w:author="Regina Casanova" w:date="2018-06-20T16:20:00Z">
        <w:r>
          <w:t xml:space="preserve"> de este estudio, se realizaron búsquedas </w:t>
        </w:r>
      </w:ins>
      <w:ins w:id="180"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181" w:author="Regina Casanova" w:date="2018-06-20T16:04:00Z">
        <w:r w:rsidR="00A60A6F">
          <w:t>l primer</w:t>
        </w:r>
      </w:ins>
      <w:ins w:id="182" w:author="Regina Casanova" w:date="2018-06-20T16:03:00Z">
        <w:r w:rsidR="00A60A6F">
          <w:t xml:space="preserve"> capítulo</w:t>
        </w:r>
      </w:ins>
      <w:ins w:id="183" w:author="Regina Casanova" w:date="2018-06-20T16:04:00Z">
        <w:r w:rsidR="00A60A6F">
          <w:t xml:space="preserve"> de este estudio</w:t>
        </w:r>
      </w:ins>
      <w:ins w:id="184" w:author="Regina Casanova" w:date="2018-06-20T16:03:00Z">
        <w:r w:rsidR="00A60A6F">
          <w:t xml:space="preserve">. No se encontraron referencias a </w:t>
        </w:r>
      </w:ins>
      <w:ins w:id="185" w:author="Regina Casanova" w:date="2018-06-20T16:04:00Z">
        <w:r w:rsidR="00A60A6F">
          <w:t xml:space="preserve">sistemas </w:t>
        </w:r>
      </w:ins>
      <w:ins w:id="186" w:author="Regina Casanova" w:date="2018-06-20T16:05:00Z">
        <w:r w:rsidR="00A60A6F">
          <w:t xml:space="preserve">de gestión de reclamos </w:t>
        </w:r>
      </w:ins>
      <w:ins w:id="187" w:author="Regina Casanova" w:date="2018-06-20T16:04:00Z">
        <w:r w:rsidR="00A60A6F">
          <w:t xml:space="preserve">ideados utilizando una metodología de investigación como </w:t>
        </w:r>
      </w:ins>
      <w:ins w:id="188" w:author="Regina Casanova" w:date="2018-06-20T16:05:00Z">
        <w:r w:rsidR="00A60A6F">
          <w:t xml:space="preserve">la de UCD. </w:t>
        </w:r>
      </w:ins>
      <w:ins w:id="189" w:author="Regina Casanova" w:date="2018-06-20T16:08:00Z">
        <w:r w:rsidR="00A60A6F">
          <w:t xml:space="preserve">Dicha búsqueda bibliográfica </w:t>
        </w:r>
      </w:ins>
      <w:ins w:id="190" w:author="Regina Casanova" w:date="2018-06-20T16:11:00Z">
        <w:r w:rsidR="00A60A6F">
          <w:t xml:space="preserve">se </w:t>
        </w:r>
      </w:ins>
      <w:ins w:id="191" w:author="Regina Casanova" w:date="2018-06-20T16:13:00Z">
        <w:r>
          <w:t>realizó</w:t>
        </w:r>
      </w:ins>
      <w:ins w:id="192" w:author="Regina Casanova" w:date="2018-06-20T16:11:00Z">
        <w:r w:rsidR="00A60A6F">
          <w:t xml:space="preserve"> en</w:t>
        </w:r>
      </w:ins>
      <w:ins w:id="193" w:author="Regina Casanova" w:date="2018-06-20T16:12:00Z">
        <w:r>
          <w:t xml:space="preserve"> </w:t>
        </w:r>
      </w:ins>
      <w:ins w:id="194" w:author="Regina Casanova" w:date="2018-07-07T13:30:00Z">
        <w:r w:rsidR="007B5AA2">
          <w:t>las bases de datos</w:t>
        </w:r>
      </w:ins>
      <w:commentRangeStart w:id="195"/>
      <w:ins w:id="196" w:author="Regina Casanova" w:date="2018-06-20T16:12:00Z">
        <w:r>
          <w:t xml:space="preserve"> </w:t>
        </w:r>
      </w:ins>
      <w:commentRangeEnd w:id="195"/>
      <w:r w:rsidR="00F916E3">
        <w:rPr>
          <w:rStyle w:val="Refdecomentario"/>
          <w:rFonts w:cstheme="minorBidi"/>
          <w:lang w:val="es-ES_tradnl"/>
        </w:rPr>
        <w:commentReference w:id="195"/>
      </w:r>
      <w:r>
        <w:t>“PubMed”, “Scopus” y “Science Direct” bajo la búsqueda de “</w:t>
      </w:r>
      <w:r w:rsidRPr="007925FD">
        <w:rPr>
          <w:lang w:val="es-PE"/>
          <w:rPrChange w:id="197"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77777777" w:rsidR="00B674F0" w:rsidRPr="00BA156B" w:rsidRDefault="00B674F0" w:rsidP="004053C8">
      <w:pPr>
        <w:pStyle w:val="Ttulo3"/>
        <w:rPr>
          <w:lang w:val="es-PE"/>
        </w:rPr>
      </w:pPr>
      <w:bookmarkStart w:id="198" w:name="_Toc511166290"/>
      <w:r w:rsidRPr="00BA156B">
        <w:rPr>
          <w:lang w:val="es-PE"/>
        </w:rPr>
        <w:t>Diseño centrado en el usuario en el sector Salud en Perú</w:t>
      </w:r>
      <w:bookmarkEnd w:id="198"/>
    </w:p>
    <w:p w14:paraId="2C456423" w14:textId="57C370C3"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199" w:author="Regina Casanova" w:date="2018-06-18T17:53:00Z">
        <w:r w:rsidRPr="00BA156B" w:rsidDel="00E94926">
          <w:delText xml:space="preserve">sistemas </w:delText>
        </w:r>
      </w:del>
      <w:ins w:id="200" w:author="Regina Casanova" w:date="2018-06-18T17:53:00Z">
        <w:r w:rsidR="00E94926">
          <w:t>software</w:t>
        </w:r>
      </w:ins>
      <w:ins w:id="201" w:author="Regina Casanova" w:date="2018-06-18T17:05:00Z">
        <w:r w:rsidR="00DE4BF7">
          <w:t xml:space="preserve"> </w:t>
        </w:r>
      </w:ins>
      <w:r w:rsidRPr="00BA156B">
        <w:t xml:space="preserve">para la mejora de procesos es limitada ya que los pocos </w:t>
      </w:r>
      <w:r w:rsidR="00DE4BF7">
        <w:t>de ellos</w:t>
      </w:r>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02" w:author="Regina Casanova" w:date="2018-06-18T17:53:00Z">
        <w:r w:rsidRPr="00BA156B" w:rsidDel="00E94926">
          <w:delText>sistemas informáticos</w:delText>
        </w:r>
      </w:del>
      <w:ins w:id="203" w:author="Regina Casanova" w:date="2018-06-18T17:53:00Z">
        <w:r w:rsidR="00E94926">
          <w:t>software</w:t>
        </w:r>
      </w:ins>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04" w:author="Regina Casanova" w:date="2018-06-18T18:04:00Z">
        <w:r w:rsidR="00302C59" w:rsidRPr="00BA156B" w:rsidDel="0067704D">
          <w:delText>sistemas</w:delText>
        </w:r>
      </w:del>
      <w:ins w:id="205" w:author="Regina Casanova" w:date="2018-06-18T18:04:00Z">
        <w:r w:rsidR="0067704D">
          <w:t>software</w:t>
        </w:r>
      </w:ins>
      <w:r w:rsidR="00302C59" w:rsidRPr="00BA156B">
        <w:t>, falta de experiencia</w:t>
      </w:r>
      <w:r w:rsidRPr="00BA156B">
        <w:t xml:space="preserve"> en dichos enfoques y principalmente, la idea de que un </w:t>
      </w:r>
      <w:del w:id="206" w:author="Regina Casanova" w:date="2018-06-18T17:53:00Z">
        <w:r w:rsidRPr="00BA156B" w:rsidDel="00E94926">
          <w:delText>sistema</w:delText>
        </w:r>
      </w:del>
      <w:ins w:id="207"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08" w:name="_Toc511166291"/>
      <w:r w:rsidRPr="00BA156B">
        <w:lastRenderedPageBreak/>
        <w:t>Justificación del estudio</w:t>
      </w:r>
      <w:bookmarkEnd w:id="208"/>
    </w:p>
    <w:p w14:paraId="40E406DF" w14:textId="031A24B8"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09" w:author="Regina Casanova" w:date="2018-06-18T17:53:00Z">
        <w:r w:rsidR="00CE1173" w:rsidRPr="00BA156B" w:rsidDel="00E94926">
          <w:delText>sistema</w:delText>
        </w:r>
      </w:del>
      <w:ins w:id="210"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r w:rsidR="003C6FC8">
        <w:t>varios</w:t>
      </w:r>
      <w:r w:rsidR="00CE1173" w:rsidRPr="00BA156B">
        <w:t xml:space="preserve"> </w:t>
      </w:r>
      <w:del w:id="211" w:author="Regina Casanova" w:date="2018-06-18T17:53:00Z">
        <w:r w:rsidR="00CE1173" w:rsidRPr="00BA156B" w:rsidDel="00E94926">
          <w:delText>sistemas</w:delText>
        </w:r>
      </w:del>
      <w:ins w:id="212"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13" w:author="Regina Casanova" w:date="2018-06-18T17:53:00Z">
        <w:r w:rsidR="00CE1173" w:rsidRPr="00BA156B" w:rsidDel="00E94926">
          <w:delText>sistema</w:delText>
        </w:r>
      </w:del>
      <w:r w:rsidR="00CE1173" w:rsidRPr="00BA156B">
        <w:t xml:space="preserve"> centralizado </w:t>
      </w:r>
      <w:r w:rsidR="003C6FC8">
        <w:t>en el que</w:t>
      </w:r>
      <w:del w:id="214"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15" w:author="Regina Casanova" w:date="2018-06-18T17:53:00Z">
        <w:r w:rsidRPr="00BA156B" w:rsidDel="00E94926">
          <w:delText xml:space="preserve">sistema </w:delText>
        </w:r>
      </w:del>
      <w:ins w:id="216" w:author="Regina Casanova" w:date="2018-06-18T17:53:00Z">
        <w:r w:rsidR="00E94926">
          <w:t>software</w:t>
        </w:r>
      </w:ins>
      <w:ins w:id="217"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18" w:author="Regina Casanova" w:date="2018-06-18T17:53:00Z">
        <w:r w:rsidRPr="00BA156B" w:rsidDel="00E94926">
          <w:delText xml:space="preserve">sistema </w:delText>
        </w:r>
      </w:del>
      <w:ins w:id="219" w:author="Regina Casanova" w:date="2018-06-18T17:53:00Z">
        <w:r w:rsidR="00E94926">
          <w:t>software</w:t>
        </w:r>
      </w:ins>
      <w:ins w:id="220"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21" w:author="Regina Casanova" w:date="2018-06-18T17:53:00Z">
        <w:r w:rsidR="00FB540C" w:rsidRPr="00BA156B" w:rsidDel="00E94926">
          <w:delText>sistema</w:delText>
        </w:r>
      </w:del>
      <w:ins w:id="222"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23" w:author="Regina Casanova" w:date="2018-06-18T17:53:00Z">
        <w:r w:rsidR="00D12CF6" w:rsidRPr="00BA156B" w:rsidDel="00E94926">
          <w:delText>sistema</w:delText>
        </w:r>
      </w:del>
      <w:ins w:id="224"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25" w:author="Regina Casanova" w:date="2018-06-18T17:53:00Z">
        <w:r w:rsidR="00D12CF6" w:rsidRPr="00BA156B" w:rsidDel="00E94926">
          <w:delText xml:space="preserve">sistema </w:delText>
        </w:r>
      </w:del>
      <w:ins w:id="226" w:author="Regina Casanova" w:date="2018-06-18T17:53:00Z">
        <w:r w:rsidR="00E94926">
          <w:t>software</w:t>
        </w:r>
      </w:ins>
      <w:ins w:id="227" w:author="Regina Casanova" w:date="2018-06-18T17:52:00Z">
        <w:r w:rsidR="00E94926">
          <w:t xml:space="preserve"> </w:t>
        </w:r>
      </w:ins>
      <w:r w:rsidR="00EE665E" w:rsidRPr="00BA156B">
        <w:t xml:space="preserve">debe </w:t>
      </w:r>
      <w:del w:id="228" w:author="Regina Casanova" w:date="2018-06-18T17:14:00Z">
        <w:r w:rsidR="00D12CF6" w:rsidRPr="00BA156B" w:rsidDel="00A85BE3">
          <w:delText xml:space="preserve">adaptarse </w:delText>
        </w:r>
      </w:del>
      <w:r w:rsidR="00A85BE3">
        <w:t>considerar</w:t>
      </w:r>
      <w:del w:id="229"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30" w:author="Regina Casanova" w:date="2018-06-18T17:53:00Z">
        <w:r w:rsidR="00CE1173" w:rsidRPr="00BA156B" w:rsidDel="00E94926">
          <w:delText xml:space="preserve">sistema </w:delText>
        </w:r>
      </w:del>
      <w:ins w:id="231" w:author="Regina Casanova" w:date="2018-06-18T17:53:00Z">
        <w:r w:rsidR="00E94926">
          <w:t>software</w:t>
        </w:r>
      </w:ins>
      <w:ins w:id="232"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33" w:author="Regina Casanova" w:date="2018-06-18T16:37:00Z">
        <w:r w:rsidR="00EC3916">
          <w:t xml:space="preserve"> la red </w:t>
        </w:r>
      </w:ins>
      <w:ins w:id="234" w:author="Regina Casanova" w:date="2018-06-18T23:43:00Z">
        <w:r w:rsidR="003C6FC8">
          <w:t xml:space="preserve">de establecimientos de salud del </w:t>
        </w:r>
      </w:ins>
      <w:ins w:id="235" w:author="Regina Casanova" w:date="2018-06-18T16:37:00Z">
        <w:r w:rsidR="00EC3916">
          <w:t xml:space="preserve">MINSA </w:t>
        </w:r>
        <w:r w:rsidR="0045196B">
          <w:t xml:space="preserve">del </w:t>
        </w:r>
      </w:ins>
      <w:del w:id="236" w:author="Regina Casanova" w:date="2018-06-18T16:37:00Z">
        <w:r w:rsidR="00D12CF6" w:rsidRPr="0045196B" w:rsidDel="00EC3916">
          <w:delText xml:space="preserve">l </w:delText>
        </w:r>
        <w:r w:rsidR="00D12CF6" w:rsidRPr="0045196B" w:rsidDel="0045196B">
          <w:delText>Sistema de Salud del</w:delText>
        </w:r>
      </w:del>
      <w:del w:id="237"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38" w:name="_Toc511166292"/>
      <w:r w:rsidRPr="00BA156B">
        <w:lastRenderedPageBreak/>
        <w:t>Objetivos</w:t>
      </w:r>
      <w:bookmarkEnd w:id="238"/>
    </w:p>
    <w:p w14:paraId="021EFD47" w14:textId="25E547FA" w:rsidR="00172C25" w:rsidRPr="000538FD" w:rsidRDefault="006B20F8" w:rsidP="00A50DD7">
      <w:pPr>
        <w:pStyle w:val="Ttulo2"/>
        <w:numPr>
          <w:ilvl w:val="0"/>
          <w:numId w:val="7"/>
        </w:numPr>
        <w:rPr>
          <w:lang w:val="es-PE"/>
        </w:rPr>
      </w:pPr>
      <w:bookmarkStart w:id="239" w:name="_Toc511166293"/>
      <w:r w:rsidRPr="00BA156B">
        <w:rPr>
          <w:lang w:val="es-PE"/>
        </w:rPr>
        <w:t>Objetivo General</w:t>
      </w:r>
      <w:bookmarkEnd w:id="239"/>
    </w:p>
    <w:p w14:paraId="3665D694" w14:textId="0219EC6D" w:rsidR="006B20F8" w:rsidRPr="000538FD" w:rsidRDefault="00172C25" w:rsidP="000538FD">
      <w:pPr>
        <w:pStyle w:val="Texto"/>
      </w:pPr>
      <w:r w:rsidRPr="00BA156B">
        <w:t xml:space="preserve">Proponer el diseño de un </w:t>
      </w:r>
      <w:del w:id="240" w:author="Regina Casanova" w:date="2018-06-18T17:53:00Z">
        <w:r w:rsidRPr="00BA156B" w:rsidDel="00E94926">
          <w:delText xml:space="preserve">sistema </w:delText>
        </w:r>
      </w:del>
      <w:ins w:id="241" w:author="Regina Casanova" w:date="2018-06-18T17:53:00Z">
        <w:r w:rsidR="00E94926">
          <w:t>software</w:t>
        </w:r>
      </w:ins>
      <w:ins w:id="242"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43" w:name="_Toc511166294"/>
      <w:r w:rsidRPr="00BA156B">
        <w:rPr>
          <w:lang w:val="es-PE"/>
        </w:rPr>
        <w:t>Objetivos Específicos</w:t>
      </w:r>
      <w:bookmarkEnd w:id="243"/>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44" w:author="Regina Casanova" w:date="2018-06-18T17:53:00Z">
        <w:r w:rsidRPr="00BA156B" w:rsidDel="00E94926">
          <w:delText xml:space="preserve">sistema </w:delText>
        </w:r>
      </w:del>
      <w:ins w:id="245" w:author="Regina Casanova" w:date="2018-06-18T17:53:00Z">
        <w:r w:rsidR="00E94926">
          <w:t>software</w:t>
        </w:r>
      </w:ins>
      <w:ins w:id="246"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47" w:author="Regina Casanova" w:date="2018-06-18T16:43:00Z">
        <w:r w:rsidR="00EF06FE">
          <w:t>la red</w:t>
        </w:r>
      </w:ins>
      <w:ins w:id="248" w:author="Regina Casanova" w:date="2018-06-18T23:44:00Z">
        <w:r w:rsidR="003C6FC8">
          <w:t xml:space="preserve"> establecimientos de salud del</w:t>
        </w:r>
      </w:ins>
      <w:ins w:id="249" w:author="Regina Casanova" w:date="2018-06-18T16:43:00Z">
        <w:r w:rsidR="00EF06FE">
          <w:t xml:space="preserve"> MINSA</w:t>
        </w:r>
      </w:ins>
      <w:del w:id="250"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51"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52" w:author="Regina Casanova" w:date="2018-07-07T15:31:00Z"/>
        </w:rPr>
      </w:pPr>
      <w:bookmarkStart w:id="253" w:name="_Toc511166295"/>
      <w:r w:rsidRPr="00BA156B">
        <w:lastRenderedPageBreak/>
        <w:t>Metodología</w:t>
      </w:r>
      <w:bookmarkEnd w:id="253"/>
    </w:p>
    <w:p w14:paraId="50CE624D" w14:textId="090AFDCC" w:rsidR="006F7425" w:rsidRDefault="006F7425" w:rsidP="00201302">
      <w:pPr>
        <w:pStyle w:val="Texto"/>
        <w:rPr>
          <w:ins w:id="254" w:author="Regina Casanova" w:date="2018-07-07T15:31:00Z"/>
        </w:rPr>
        <w:pPrChange w:id="255" w:author="Regina Casanova" w:date="2018-07-07T15:32:00Z">
          <w:pPr/>
        </w:pPrChange>
      </w:pPr>
      <w:ins w:id="256"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rsidP="00201302">
      <w:pPr>
        <w:pStyle w:val="Ttulo2"/>
        <w:numPr>
          <w:ilvl w:val="0"/>
          <w:numId w:val="47"/>
        </w:numPr>
        <w:rPr>
          <w:ins w:id="257" w:author="Regina Casanova" w:date="2018-07-07T15:31:00Z"/>
        </w:rPr>
        <w:pPrChange w:id="258" w:author="Regina Casanova" w:date="2018-07-07T15:32:00Z">
          <w:pPr/>
        </w:pPrChange>
      </w:pPr>
      <w:ins w:id="259" w:author="Regina Casanova" w:date="2018-07-07T15:31:00Z">
        <w:r>
          <w:t xml:space="preserve">Metodología para Sub-Estudio del objetivo específico #1, correspondiente a la Fase Exploratoria </w:t>
        </w:r>
      </w:ins>
    </w:p>
    <w:p w14:paraId="4AF489CE" w14:textId="07183C1B" w:rsidR="006F7425" w:rsidRPr="00201302" w:rsidRDefault="006F7425" w:rsidP="006F7425">
      <w:pPr>
        <w:pStyle w:val="Ttulo3"/>
        <w:rPr>
          <w:ins w:id="260" w:author="Regina Casanova" w:date="2018-07-07T15:31:00Z"/>
        </w:rPr>
        <w:pPrChange w:id="261" w:author="Regina Casanova" w:date="2018-07-07T15:33:00Z">
          <w:pPr/>
        </w:pPrChange>
      </w:pPr>
      <w:ins w:id="262" w:author="Regina Casanova" w:date="2018-07-07T15:31:00Z">
        <w:r>
          <w:t>Diseño del estudio</w:t>
        </w:r>
      </w:ins>
    </w:p>
    <w:p w14:paraId="14A65328" w14:textId="2926895D" w:rsidR="006F7425" w:rsidRDefault="006F7425" w:rsidP="00201302">
      <w:pPr>
        <w:pStyle w:val="Texto"/>
        <w:rPr>
          <w:ins w:id="263" w:author="Regina Casanova" w:date="2018-07-07T15:31:00Z"/>
        </w:rPr>
        <w:pPrChange w:id="264" w:author="Regina Casanova" w:date="2018-07-07T15:33:00Z">
          <w:pPr/>
        </w:pPrChange>
      </w:pPr>
      <w:ins w:id="265" w:author="Regina Casanova" w:date="2018-07-07T15:31:00Z">
        <w:r>
          <w:t xml:space="preserve">Este es un sub-estudio cualitativo donde se realizó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rsidP="006F7425">
      <w:pPr>
        <w:pStyle w:val="Ttulo3"/>
        <w:rPr>
          <w:ins w:id="266" w:author="Regina Casanova" w:date="2018-07-07T15:31:00Z"/>
        </w:rPr>
        <w:pPrChange w:id="267" w:author="Regina Casanova" w:date="2018-07-07T15:33:00Z">
          <w:pPr/>
        </w:pPrChange>
      </w:pPr>
      <w:ins w:id="268" w:author="Regina Casanova" w:date="2018-07-07T15:31:00Z">
        <w:r>
          <w:t>Población</w:t>
        </w:r>
      </w:ins>
    </w:p>
    <w:p w14:paraId="2CF57E69" w14:textId="77777777" w:rsidR="006F7425" w:rsidRPr="00201302" w:rsidRDefault="006F7425" w:rsidP="00201302">
      <w:pPr>
        <w:pStyle w:val="Texto"/>
        <w:rPr>
          <w:ins w:id="269" w:author="Regina Casanova" w:date="2018-07-07T15:31:00Z"/>
        </w:rPr>
      </w:pPr>
      <w:ins w:id="270" w:author="Regina Casanova" w:date="2018-07-07T15:31:00Z">
        <w:r w:rsidRPr="00201302">
          <w:t>La población en estudio se divide en tres tipos de usuarios:</w:t>
        </w:r>
      </w:ins>
    </w:p>
    <w:p w14:paraId="60FF5803" w14:textId="77777777" w:rsidR="006F7425" w:rsidRPr="00201302" w:rsidRDefault="006F7425" w:rsidP="00201302">
      <w:pPr>
        <w:pStyle w:val="Texto"/>
        <w:numPr>
          <w:ilvl w:val="0"/>
          <w:numId w:val="48"/>
        </w:numPr>
        <w:rPr>
          <w:ins w:id="271" w:author="Regina Casanova" w:date="2018-07-07T15:31:00Z"/>
        </w:rPr>
        <w:pPrChange w:id="272" w:author="Regina Casanova" w:date="2018-07-07T15:33:00Z">
          <w:pPr>
            <w:pStyle w:val="Texto"/>
            <w:numPr>
              <w:numId w:val="28"/>
            </w:numPr>
            <w:ind w:left="720" w:hanging="360"/>
          </w:pPr>
        </w:pPrChange>
      </w:pPr>
      <w:ins w:id="273" w:author="Regina Casanova" w:date="2018-07-07T15:31:00Z">
        <w:r w:rsidRPr="00201302">
          <w:t>Personal Administrativo de SUSALUD.</w:t>
        </w:r>
      </w:ins>
    </w:p>
    <w:p w14:paraId="3EE04B13" w14:textId="77777777" w:rsidR="006F7425" w:rsidRPr="00201302" w:rsidRDefault="006F7425" w:rsidP="00201302">
      <w:pPr>
        <w:pStyle w:val="Texto"/>
        <w:numPr>
          <w:ilvl w:val="0"/>
          <w:numId w:val="48"/>
        </w:numPr>
        <w:rPr>
          <w:ins w:id="274" w:author="Regina Casanova" w:date="2018-07-07T15:31:00Z"/>
        </w:rPr>
        <w:pPrChange w:id="275" w:author="Regina Casanova" w:date="2018-07-07T15:33:00Z">
          <w:pPr>
            <w:pStyle w:val="Texto"/>
            <w:numPr>
              <w:numId w:val="28"/>
            </w:numPr>
            <w:ind w:left="720" w:hanging="360"/>
          </w:pPr>
        </w:pPrChange>
      </w:pPr>
      <w:ins w:id="276" w:author="Regina Casanova" w:date="2018-07-07T15:31:00Z">
        <w:r w:rsidRPr="00201302">
          <w:t>Gestores de IPRESS.</w:t>
        </w:r>
      </w:ins>
    </w:p>
    <w:p w14:paraId="3DACE587" w14:textId="77777777" w:rsidR="006F7425" w:rsidRPr="00201302" w:rsidRDefault="006F7425" w:rsidP="00201302">
      <w:pPr>
        <w:pStyle w:val="Texto"/>
        <w:numPr>
          <w:ilvl w:val="0"/>
          <w:numId w:val="48"/>
        </w:numPr>
        <w:rPr>
          <w:ins w:id="277" w:author="Regina Casanova" w:date="2018-07-07T15:31:00Z"/>
        </w:rPr>
        <w:pPrChange w:id="278" w:author="Regina Casanova" w:date="2018-07-07T15:33:00Z">
          <w:pPr>
            <w:pStyle w:val="Texto"/>
            <w:numPr>
              <w:numId w:val="28"/>
            </w:numPr>
            <w:ind w:left="720" w:hanging="360"/>
          </w:pPr>
        </w:pPrChange>
      </w:pPr>
      <w:ins w:id="279" w:author="Regina Casanova" w:date="2018-07-07T15:31:00Z">
        <w:r w:rsidRPr="00201302">
          <w:t>Ciudadanos peruanos que puedan presentar reclamos.</w:t>
        </w:r>
      </w:ins>
    </w:p>
    <w:p w14:paraId="4D0434E0" w14:textId="0BB34D94" w:rsidR="006F7425" w:rsidRPr="00201302" w:rsidRDefault="006F7425" w:rsidP="006F7425">
      <w:pPr>
        <w:pStyle w:val="Ttulo3"/>
        <w:rPr>
          <w:ins w:id="280" w:author="Regina Casanova" w:date="2018-07-07T15:31:00Z"/>
        </w:rPr>
        <w:pPrChange w:id="281" w:author="Regina Casanova" w:date="2018-07-07T15:34:00Z">
          <w:pPr/>
        </w:pPrChange>
      </w:pPr>
      <w:ins w:id="282" w:author="Regina Casanova" w:date="2018-07-07T15:31:00Z">
        <w:r>
          <w:t>Muestra</w:t>
        </w:r>
      </w:ins>
    </w:p>
    <w:p w14:paraId="3E1FFBAB" w14:textId="40DDB147" w:rsidR="006F7425" w:rsidRDefault="006F7425" w:rsidP="00201302">
      <w:pPr>
        <w:pStyle w:val="Texto"/>
        <w:rPr>
          <w:ins w:id="283" w:author="Regina Casanova" w:date="2018-07-07T15:31:00Z"/>
        </w:rPr>
        <w:pPrChange w:id="284" w:author="Regina Casanova" w:date="2018-07-07T15:34:00Z">
          <w:pPr/>
        </w:pPrChange>
      </w:pPr>
      <w:ins w:id="285" w:author="Regina Casanova" w:date="2018-07-07T15:31:00Z">
        <w:r>
          <w:t>21 entrevistas a profundidad con personas que cumplían pertenecer a uno de los tres tipos de usuarios investigados para este estudio.</w:t>
        </w:r>
      </w:ins>
    </w:p>
    <w:p w14:paraId="57A0AA9F" w14:textId="4371E5BF" w:rsidR="006F7425" w:rsidRPr="00201302" w:rsidRDefault="006F7425" w:rsidP="006F7425">
      <w:pPr>
        <w:pStyle w:val="Ttulo3"/>
        <w:rPr>
          <w:ins w:id="286" w:author="Regina Casanova" w:date="2018-07-07T15:31:00Z"/>
        </w:rPr>
        <w:pPrChange w:id="287" w:author="Regina Casanova" w:date="2018-07-07T15:34:00Z">
          <w:pPr/>
        </w:pPrChange>
      </w:pPr>
      <w:ins w:id="288" w:author="Regina Casanova" w:date="2018-07-07T15:31:00Z">
        <w:r>
          <w:lastRenderedPageBreak/>
          <w:t>Operacionalización de variables</w:t>
        </w:r>
      </w:ins>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289">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290"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E175F1">
            <w:pPr>
              <w:pStyle w:val="Texto"/>
              <w:rPr>
                <w:ins w:id="291" w:author="Regina Casanova" w:date="2018-07-07T15:31:00Z"/>
              </w:rPr>
            </w:pPr>
            <w:ins w:id="292"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293" w:author="Regina Casanova" w:date="2018-07-07T15:31:00Z"/>
              </w:rPr>
            </w:pPr>
            <w:ins w:id="294"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295" w:author="Regina Casanova" w:date="2018-07-07T15:31:00Z"/>
              </w:rPr>
            </w:pPr>
            <w:ins w:id="296"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297" w:author="Regina Casanova" w:date="2018-07-07T15:31:00Z"/>
              </w:rPr>
            </w:pPr>
            <w:ins w:id="298" w:author="Regina Casanova" w:date="2018-07-07T15:31:00Z">
              <w:r w:rsidRPr="00BA156B">
                <w:t>Fuente de Información</w:t>
              </w:r>
            </w:ins>
          </w:p>
        </w:tc>
      </w:tr>
      <w:tr w:rsidR="006F7425" w:rsidRPr="00BA156B" w14:paraId="558D796B" w14:textId="77777777" w:rsidTr="005956FA">
        <w:tblPrEx>
          <w:tblW w:w="7650" w:type="dxa"/>
          <w:tblLayout w:type="fixed"/>
          <w:tblPrExChange w:id="299"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300" w:author="Regina Casanova" w:date="2018-07-07T15:31:00Z"/>
          <w:trPrChange w:id="301"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02" w:author="Regina Casanova" w:date="2018-07-07T15:43:00Z">
              <w:tcPr>
                <w:tcW w:w="1809" w:type="dxa"/>
                <w:gridSpan w:val="2"/>
              </w:tcPr>
            </w:tcPrChange>
          </w:tcPr>
          <w:p w14:paraId="5C4D6905" w14:textId="77777777" w:rsidR="006F7425" w:rsidRPr="00BA156B" w:rsidRDefault="006F7425" w:rsidP="00E175F1">
            <w:pPr>
              <w:pStyle w:val="Texto"/>
              <w:cnfStyle w:val="001000100000" w:firstRow="0" w:lastRow="0" w:firstColumn="1" w:lastColumn="0" w:oddVBand="0" w:evenVBand="0" w:oddHBand="1" w:evenHBand="0" w:firstRowFirstColumn="0" w:firstRowLastColumn="0" w:lastRowFirstColumn="0" w:lastRowLastColumn="0"/>
              <w:rPr>
                <w:ins w:id="303" w:author="Regina Casanova" w:date="2018-07-07T15:31:00Z"/>
              </w:rPr>
            </w:pPr>
            <w:ins w:id="304" w:author="Regina Casanova" w:date="2018-07-07T15:31:00Z">
              <w:r>
                <w:t>Percepción de los reclamos</w:t>
              </w:r>
            </w:ins>
          </w:p>
        </w:tc>
        <w:tc>
          <w:tcPr>
            <w:tcW w:w="2268" w:type="dxa"/>
            <w:tcPrChange w:id="305" w:author="Regina Casanova" w:date="2018-07-07T15:43:00Z">
              <w:tcPr>
                <w:tcW w:w="2014" w:type="dxa"/>
              </w:tcPr>
            </w:tcPrChange>
          </w:tcPr>
          <w:p w14:paraId="20C2BC56"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06" w:author="Regina Casanova" w:date="2018-07-07T15:31:00Z"/>
              </w:rPr>
            </w:pPr>
            <w:ins w:id="307" w:author="Regina Casanova" w:date="2018-07-07T15:31:00Z">
              <w:r>
                <w:t>Apreciación sobre el concepto e importancia de los reclamos para las mejoras dentro del sector salud.</w:t>
              </w:r>
            </w:ins>
          </w:p>
        </w:tc>
        <w:tc>
          <w:tcPr>
            <w:tcW w:w="1560" w:type="dxa"/>
            <w:tcPrChange w:id="308" w:author="Regina Casanova" w:date="2018-07-07T15:43:00Z">
              <w:tcPr>
                <w:tcW w:w="1559" w:type="dxa"/>
                <w:gridSpan w:val="2"/>
              </w:tcPr>
            </w:tcPrChange>
          </w:tcPr>
          <w:p w14:paraId="69BFE8B6"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09" w:author="Regina Casanova" w:date="2018-07-07T15:31:00Z"/>
              </w:rPr>
            </w:pPr>
            <w:ins w:id="310" w:author="Regina Casanova" w:date="2018-07-07T15:31:00Z">
              <w:r w:rsidRPr="00BA156B">
                <w:t>Cualitativa</w:t>
              </w:r>
              <w:r>
                <w:t>.</w:t>
              </w:r>
            </w:ins>
          </w:p>
        </w:tc>
        <w:tc>
          <w:tcPr>
            <w:tcW w:w="2126" w:type="dxa"/>
            <w:tcPrChange w:id="311" w:author="Regina Casanova" w:date="2018-07-07T15:43:00Z">
              <w:tcPr>
                <w:tcW w:w="2045" w:type="dxa"/>
                <w:gridSpan w:val="2"/>
              </w:tcPr>
            </w:tcPrChange>
          </w:tcPr>
          <w:p w14:paraId="3D287E99" w14:textId="38C39260" w:rsidR="006F7425" w:rsidRPr="00BA156B" w:rsidRDefault="006F7425" w:rsidP="00201302">
            <w:pPr>
              <w:pStyle w:val="Texto"/>
              <w:cnfStyle w:val="000000100000" w:firstRow="0" w:lastRow="0" w:firstColumn="0" w:lastColumn="0" w:oddVBand="0" w:evenVBand="0" w:oddHBand="1" w:evenHBand="0" w:firstRowFirstColumn="0" w:firstRowLastColumn="0" w:lastRowFirstColumn="0" w:lastRowLastColumn="0"/>
              <w:rPr>
                <w:ins w:id="312" w:author="Regina Casanova" w:date="2018-07-07T15:31:00Z"/>
              </w:rPr>
              <w:pPrChange w:id="313" w:author="Regina Casanova" w:date="2018-07-07T15:36: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31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315" w:author="Regina Casanova" w:date="2018-07-07T15:43:00Z">
            <w:tblPrEx>
              <w:tblW w:w="7427" w:type="dxa"/>
              <w:tblLayout w:type="fixed"/>
            </w:tblPrEx>
          </w:tblPrExChange>
        </w:tblPrEx>
        <w:trPr>
          <w:ins w:id="316" w:author="Regina Casanova" w:date="2018-07-07T15:31:00Z"/>
          <w:trPrChange w:id="31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18" w:author="Regina Casanova" w:date="2018-07-07T15:43:00Z">
              <w:tcPr>
                <w:tcW w:w="1809" w:type="dxa"/>
                <w:gridSpan w:val="2"/>
              </w:tcPr>
            </w:tcPrChange>
          </w:tcPr>
          <w:p w14:paraId="2F77D371" w14:textId="77777777" w:rsidR="006F7425" w:rsidRPr="00BA156B" w:rsidRDefault="006F7425" w:rsidP="00E175F1">
            <w:pPr>
              <w:pStyle w:val="Texto"/>
              <w:rPr>
                <w:ins w:id="319" w:author="Regina Casanova" w:date="2018-07-07T15:31:00Z"/>
              </w:rPr>
            </w:pPr>
            <w:ins w:id="320" w:author="Regina Casanova" w:date="2018-07-07T15:31:00Z">
              <w:r>
                <w:t>Rol de los reclamos y manejo de información</w:t>
              </w:r>
            </w:ins>
          </w:p>
        </w:tc>
        <w:tc>
          <w:tcPr>
            <w:tcW w:w="2268" w:type="dxa"/>
            <w:tcPrChange w:id="321" w:author="Regina Casanova" w:date="2018-07-07T15:43:00Z">
              <w:tcPr>
                <w:tcW w:w="2014" w:type="dxa"/>
              </w:tcPr>
            </w:tcPrChange>
          </w:tcPr>
          <w:p w14:paraId="22F75A2A" w14:textId="77777777" w:rsidR="006F7425" w:rsidRPr="00BA156B" w:rsidRDefault="006F7425" w:rsidP="00E175F1">
            <w:pPr>
              <w:pStyle w:val="Texto"/>
              <w:cnfStyle w:val="000000000000" w:firstRow="0" w:lastRow="0" w:firstColumn="0" w:lastColumn="0" w:oddVBand="0" w:evenVBand="0" w:oddHBand="0" w:evenHBand="0" w:firstRowFirstColumn="0" w:firstRowLastColumn="0" w:lastRowFirstColumn="0" w:lastRowLastColumn="0"/>
              <w:rPr>
                <w:ins w:id="322" w:author="Regina Casanova" w:date="2018-07-07T15:31:00Z"/>
              </w:rPr>
            </w:pPr>
            <w:ins w:id="323" w:author="Regina Casanova" w:date="2018-07-07T15:31:00Z">
              <w:r>
                <w:t>Apreciación sobre el rol actual de los reclamos y del manejo de información proveniente de los reclamos.</w:t>
              </w:r>
            </w:ins>
          </w:p>
        </w:tc>
        <w:tc>
          <w:tcPr>
            <w:tcW w:w="1560" w:type="dxa"/>
            <w:tcPrChange w:id="324" w:author="Regina Casanova" w:date="2018-07-07T15:43:00Z">
              <w:tcPr>
                <w:tcW w:w="1559" w:type="dxa"/>
                <w:gridSpan w:val="2"/>
              </w:tcPr>
            </w:tcPrChange>
          </w:tcPr>
          <w:p w14:paraId="064AB502" w14:textId="77777777" w:rsidR="006F7425" w:rsidRPr="00BA156B" w:rsidRDefault="006F7425" w:rsidP="00E175F1">
            <w:pPr>
              <w:pStyle w:val="Texto"/>
              <w:cnfStyle w:val="000000000000" w:firstRow="0" w:lastRow="0" w:firstColumn="0" w:lastColumn="0" w:oddVBand="0" w:evenVBand="0" w:oddHBand="0" w:evenHBand="0" w:firstRowFirstColumn="0" w:firstRowLastColumn="0" w:lastRowFirstColumn="0" w:lastRowLastColumn="0"/>
              <w:rPr>
                <w:ins w:id="325" w:author="Regina Casanova" w:date="2018-07-07T15:31:00Z"/>
              </w:rPr>
            </w:pPr>
            <w:ins w:id="326" w:author="Regina Casanova" w:date="2018-07-07T15:31:00Z">
              <w:r w:rsidRPr="00BA156B">
                <w:t>Cualitativa</w:t>
              </w:r>
              <w:r>
                <w:t>.</w:t>
              </w:r>
            </w:ins>
          </w:p>
        </w:tc>
        <w:tc>
          <w:tcPr>
            <w:tcW w:w="2126" w:type="dxa"/>
            <w:tcPrChange w:id="327" w:author="Regina Casanova" w:date="2018-07-07T15:43:00Z">
              <w:tcPr>
                <w:tcW w:w="2045" w:type="dxa"/>
                <w:gridSpan w:val="2"/>
              </w:tcPr>
            </w:tcPrChange>
          </w:tcPr>
          <w:p w14:paraId="00E5B041" w14:textId="4A474C7A" w:rsidR="006F7425" w:rsidRPr="00BA156B" w:rsidRDefault="006F7425" w:rsidP="00E175F1">
            <w:pPr>
              <w:pStyle w:val="Texto"/>
              <w:cnfStyle w:val="000000000000" w:firstRow="0" w:lastRow="0" w:firstColumn="0" w:lastColumn="0" w:oddVBand="0" w:evenVBand="0" w:oddHBand="0" w:evenHBand="0" w:firstRowFirstColumn="0" w:firstRowLastColumn="0" w:lastRowFirstColumn="0" w:lastRowLastColumn="0"/>
              <w:rPr>
                <w:ins w:id="328" w:author="Regina Casanova" w:date="2018-07-07T15:31:00Z"/>
              </w:rPr>
            </w:pPr>
            <w:ins w:id="32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33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331" w:author="Regina Casanova" w:date="2018-07-07T15:31:00Z"/>
          <w:trPrChange w:id="33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33" w:author="Regina Casanova" w:date="2018-07-07T15:43:00Z">
              <w:tcPr>
                <w:tcW w:w="1809" w:type="dxa"/>
                <w:gridSpan w:val="2"/>
              </w:tcPr>
            </w:tcPrChange>
          </w:tcPr>
          <w:p w14:paraId="5FBFEFF5" w14:textId="77777777" w:rsidR="006F7425" w:rsidRPr="00BA156B" w:rsidRDefault="006F7425" w:rsidP="00E175F1">
            <w:pPr>
              <w:pStyle w:val="Texto"/>
              <w:cnfStyle w:val="001000100000" w:firstRow="0" w:lastRow="0" w:firstColumn="1" w:lastColumn="0" w:oddVBand="0" w:evenVBand="0" w:oddHBand="1" w:evenHBand="0" w:firstRowFirstColumn="0" w:firstRowLastColumn="0" w:lastRowFirstColumn="0" w:lastRowLastColumn="0"/>
              <w:rPr>
                <w:ins w:id="334" w:author="Regina Casanova" w:date="2018-07-07T15:31:00Z"/>
              </w:rPr>
            </w:pPr>
            <w:ins w:id="335" w:author="Regina Casanova" w:date="2018-07-07T15:31:00Z">
              <w:r>
                <w:t>Herramienta Informática</w:t>
              </w:r>
            </w:ins>
          </w:p>
        </w:tc>
        <w:tc>
          <w:tcPr>
            <w:tcW w:w="2268" w:type="dxa"/>
            <w:tcPrChange w:id="336" w:author="Regina Casanova" w:date="2018-07-07T15:43:00Z">
              <w:tcPr>
                <w:tcW w:w="2014" w:type="dxa"/>
              </w:tcPr>
            </w:tcPrChange>
          </w:tcPr>
          <w:p w14:paraId="616567FF"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37" w:author="Regina Casanova" w:date="2018-07-07T15:31:00Z"/>
              </w:rPr>
            </w:pPr>
            <w:ins w:id="33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339" w:author="Regina Casanova" w:date="2018-07-07T15:43:00Z">
              <w:tcPr>
                <w:tcW w:w="1559" w:type="dxa"/>
                <w:gridSpan w:val="2"/>
              </w:tcPr>
            </w:tcPrChange>
          </w:tcPr>
          <w:p w14:paraId="0A538200"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40" w:author="Regina Casanova" w:date="2018-07-07T15:31:00Z"/>
              </w:rPr>
            </w:pPr>
            <w:ins w:id="341" w:author="Regina Casanova" w:date="2018-07-07T15:31:00Z">
              <w:r>
                <w:lastRenderedPageBreak/>
                <w:t>Cualitativa.</w:t>
              </w:r>
            </w:ins>
          </w:p>
        </w:tc>
        <w:tc>
          <w:tcPr>
            <w:tcW w:w="2126" w:type="dxa"/>
            <w:tcPrChange w:id="342" w:author="Regina Casanova" w:date="2018-07-07T15:43:00Z">
              <w:tcPr>
                <w:tcW w:w="2045" w:type="dxa"/>
                <w:gridSpan w:val="2"/>
              </w:tcPr>
            </w:tcPrChange>
          </w:tcPr>
          <w:p w14:paraId="0F7D8E27" w14:textId="59DB231A" w:rsidR="006F7425" w:rsidRPr="00625BCC" w:rsidRDefault="006F7425" w:rsidP="00201302">
            <w:pPr>
              <w:pStyle w:val="Texto"/>
              <w:cnfStyle w:val="000000100000" w:firstRow="0" w:lastRow="0" w:firstColumn="0" w:lastColumn="0" w:oddVBand="0" w:evenVBand="0" w:oddHBand="1" w:evenHBand="0" w:firstRowFirstColumn="0" w:firstRowLastColumn="0" w:lastRowFirstColumn="0" w:lastRowLastColumn="0"/>
              <w:rPr>
                <w:ins w:id="343" w:author="Regina Casanova" w:date="2018-07-07T15:31:00Z"/>
              </w:rPr>
              <w:pPrChange w:id="344" w:author="Regina Casanova" w:date="2018-07-07T15:36: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345"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rsidP="00201302">
      <w:pPr>
        <w:pStyle w:val="Ttulo3"/>
        <w:rPr>
          <w:ins w:id="346" w:author="Regina Casanova" w:date="2018-07-07T15:31:00Z"/>
        </w:rPr>
        <w:pPrChange w:id="347" w:author="Regina Casanova" w:date="2018-07-07T15:36:00Z">
          <w:pPr/>
        </w:pPrChange>
      </w:pPr>
      <w:ins w:id="348" w:author="Regina Casanova" w:date="2018-07-07T15:31:00Z">
        <w:r>
          <w:lastRenderedPageBreak/>
          <w:t>Procedimientos y Técnicas</w:t>
        </w:r>
      </w:ins>
    </w:p>
    <w:p w14:paraId="5B28ECDC" w14:textId="77777777" w:rsidR="006F7425" w:rsidRPr="00201302" w:rsidRDefault="006F7425" w:rsidP="00201302">
      <w:pPr>
        <w:pStyle w:val="Texto"/>
        <w:rPr>
          <w:ins w:id="349" w:author="Regina Casanova" w:date="2018-07-07T15:31:00Z"/>
        </w:rPr>
      </w:pPr>
      <w:ins w:id="350" w:author="Regina Casanova" w:date="2018-07-07T15:31:00Z">
        <w:r w:rsidRPr="00201302">
          <w:t>Lo primero que se realizó fue la investigación de usuarios que se realizó mediante entrevistas a profundidad, donde se entrevistó a los diversos usuarios del software para poder conocer principalmente cuáles eran sus diversas percepciones y opiniones sobre los reclamos y la propuesta del software. Para esta etapa, se consideró entrevistar al menos a 3 personas por tipo de usuario.</w:t>
        </w:r>
      </w:ins>
    </w:p>
    <w:p w14:paraId="4C13890A" w14:textId="77777777" w:rsidR="006F7425" w:rsidRPr="00201302" w:rsidRDefault="006F7425" w:rsidP="00201302">
      <w:pPr>
        <w:pStyle w:val="Texto"/>
        <w:rPr>
          <w:ins w:id="351" w:author="Regina Casanova" w:date="2018-07-07T15:31:00Z"/>
        </w:rPr>
      </w:pPr>
      <w:ins w:id="352"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247D2BA9" w14:textId="77777777" w:rsidR="006F7425" w:rsidRPr="00201302" w:rsidRDefault="006F7425" w:rsidP="00201302">
      <w:pPr>
        <w:pStyle w:val="Texto"/>
        <w:rPr>
          <w:ins w:id="353" w:author="Regina Casanova" w:date="2018-07-07T15:31:00Z"/>
        </w:rPr>
      </w:pPr>
      <w:ins w:id="354" w:author="Regina Casanova" w:date="2018-07-07T15:31:00Z">
        <w:r w:rsidRPr="00201302">
          <w:t xml:space="preserve">Finalmente, se vio necesaria la modificación de la tabla de clasificación de reclamos vigente debido a que ella es engorrosa y compleja para encontrar el tipo adecuado de reclamo. Para proponer una nueva clasificación de reclamos se utilizó una técnica de UCD llamada </w:t>
        </w:r>
        <w:r w:rsidRPr="000A0F91">
          <w:rPr>
            <w:lang w:val="en-US"/>
            <w:rPrChange w:id="355" w:author="Regina Casanova" w:date="2018-07-07T15:51:00Z">
              <w:rPr/>
            </w:rPrChange>
          </w:rPr>
          <w:t>Card Sorting</w:t>
        </w:r>
        <w:r w:rsidRPr="00201302">
          <w:t>, técnica utilizada para diseñar o evaluar la arquitectura de la información. Para esta investigación en particular se utilizó la variante ‘</w:t>
        </w:r>
        <w:r w:rsidRPr="000A0F91">
          <w:rPr>
            <w:lang w:val="en-US"/>
            <w:rPrChange w:id="356" w:author="Regina Casanova" w:date="2018-07-07T15:51:00Z">
              <w:rPr/>
            </w:rPrChange>
          </w:rPr>
          <w:t>Modified</w:t>
        </w:r>
        <w:r w:rsidRPr="00201302">
          <w:t xml:space="preserve"> Delphi’ </w:t>
        </w:r>
        <w:r w:rsidRPr="00201302">
          <w:fldChar w:fldCharType="begin" w:fldLock="1"/>
        </w:r>
        <w:r w:rsidRPr="00201302">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Pr="00201302">
          <w:fldChar w:fldCharType="separate"/>
        </w:r>
        <w:r w:rsidRPr="00201302">
          <w:rPr>
            <w:rPrChange w:id="357" w:author="Regina Casanova" w:date="2018-07-07T15:36:00Z">
              <w:rPr>
                <w:noProof/>
              </w:rPr>
            </w:rPrChange>
          </w:rPr>
          <w:t>(45)</w:t>
        </w:r>
        <w:r w:rsidRPr="00201302">
          <w:fldChar w:fldCharType="end"/>
        </w:r>
        <w:r w:rsidRPr="00201302">
          <w:t xml:space="preserve"> que requiere menor tiempo para las entrevistas. Esta técnica consiste en entregar tarjetas físicas o virtuales a cada entrevistado para </w:t>
        </w:r>
        <w:r w:rsidRPr="00201302">
          <w:lastRenderedPageBreak/>
          <w:t xml:space="preserve">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SS, a esta persona se le entregó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álido y agregar nuevos tipos de reclamos que consideraba faltantes. 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p>
    <w:p w14:paraId="45409BA2" w14:textId="59E44FA6" w:rsidR="006F7425" w:rsidRPr="005956FA" w:rsidRDefault="006F7425" w:rsidP="006F7425">
      <w:pPr>
        <w:pStyle w:val="Ttulo2"/>
        <w:rPr>
          <w:ins w:id="358" w:author="Regina Casanova" w:date="2018-07-07T15:31:00Z"/>
        </w:rPr>
        <w:pPrChange w:id="359" w:author="Regina Casanova" w:date="2018-07-07T15:37:00Z">
          <w:pPr/>
        </w:pPrChange>
      </w:pPr>
      <w:ins w:id="360" w:author="Regina Casanova" w:date="2018-07-07T15:31:00Z">
        <w:r>
          <w:t>Metodología para Sub-Estudio del objetivo específico #2, correspondiente a la Fase de Diseño</w:t>
        </w:r>
      </w:ins>
    </w:p>
    <w:p w14:paraId="33F3CF4C" w14:textId="7BC45599" w:rsidR="006F7425" w:rsidRPr="005956FA" w:rsidRDefault="006F7425" w:rsidP="006F7425">
      <w:pPr>
        <w:pStyle w:val="Ttulo3"/>
        <w:rPr>
          <w:ins w:id="361" w:author="Regina Casanova" w:date="2018-07-07T15:31:00Z"/>
        </w:rPr>
        <w:pPrChange w:id="362" w:author="Regina Casanova" w:date="2018-07-07T15:37:00Z">
          <w:pPr/>
        </w:pPrChange>
      </w:pPr>
      <w:ins w:id="363" w:author="Regina Casanova" w:date="2018-07-07T15:31:00Z">
        <w:r>
          <w:t>Diseño del estudio</w:t>
        </w:r>
      </w:ins>
    </w:p>
    <w:p w14:paraId="473ABD73" w14:textId="7EA98EA1" w:rsidR="006F7425" w:rsidRDefault="006F7425" w:rsidP="005956FA">
      <w:pPr>
        <w:pStyle w:val="Texto"/>
        <w:rPr>
          <w:ins w:id="364" w:author="Regina Casanova" w:date="2018-07-07T15:31:00Z"/>
        </w:rPr>
        <w:pPrChange w:id="365" w:author="Regina Casanova" w:date="2018-07-07T15:37:00Z">
          <w:pPr/>
        </w:pPrChange>
      </w:pPr>
      <w:ins w:id="366" w:author="Regina Casanova" w:date="2018-07-07T15:31:00Z">
        <w:r>
          <w:t>Este es un sub-estudio de prototipado, donde se realizó el diseño de un prototipo para un software de gestión de reclamos.</w:t>
        </w:r>
      </w:ins>
    </w:p>
    <w:p w14:paraId="39C645D9" w14:textId="41DE099D" w:rsidR="006F7425" w:rsidRPr="005956FA" w:rsidRDefault="006F7425" w:rsidP="006F7425">
      <w:pPr>
        <w:pStyle w:val="Ttulo3"/>
        <w:rPr>
          <w:ins w:id="367" w:author="Regina Casanova" w:date="2018-07-07T15:31:00Z"/>
        </w:rPr>
        <w:pPrChange w:id="368" w:author="Regina Casanova" w:date="2018-07-07T15:37:00Z">
          <w:pPr/>
        </w:pPrChange>
      </w:pPr>
      <w:ins w:id="369" w:author="Regina Casanova" w:date="2018-07-07T15:31:00Z">
        <w:r>
          <w:lastRenderedPageBreak/>
          <w:t>Población</w:t>
        </w:r>
      </w:ins>
    </w:p>
    <w:p w14:paraId="6D168378" w14:textId="6B4D88BA" w:rsidR="006F7425" w:rsidRDefault="006F7425" w:rsidP="005956FA">
      <w:pPr>
        <w:pStyle w:val="Texto"/>
        <w:rPr>
          <w:ins w:id="370" w:author="Regina Casanova" w:date="2018-07-07T15:31:00Z"/>
        </w:rPr>
        <w:pPrChange w:id="371" w:author="Regina Casanova" w:date="2018-07-07T15:37:00Z">
          <w:pPr/>
        </w:pPrChange>
      </w:pPr>
      <w:ins w:id="372"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rsidP="006F7425">
      <w:pPr>
        <w:pStyle w:val="Ttulo3"/>
        <w:rPr>
          <w:ins w:id="373" w:author="Regina Casanova" w:date="2018-07-07T15:31:00Z"/>
        </w:rPr>
        <w:pPrChange w:id="374" w:author="Regina Casanova" w:date="2018-07-07T15:37:00Z">
          <w:pPr/>
        </w:pPrChange>
      </w:pPr>
      <w:ins w:id="375" w:author="Regina Casanova" w:date="2018-07-07T15:31:00Z">
        <w:r>
          <w:t>Muestra</w:t>
        </w:r>
      </w:ins>
    </w:p>
    <w:p w14:paraId="3564EEB8" w14:textId="6FA517D1" w:rsidR="006F7425" w:rsidRDefault="006F7425" w:rsidP="005956FA">
      <w:pPr>
        <w:pStyle w:val="Texto"/>
        <w:rPr>
          <w:ins w:id="376" w:author="Regina Casanova" w:date="2018-07-07T15:31:00Z"/>
        </w:rPr>
        <w:pPrChange w:id="377" w:author="Regina Casanova" w:date="2018-07-07T15:37:00Z">
          <w:pPr/>
        </w:pPrChange>
      </w:pPr>
      <w:ins w:id="378" w:author="Regina Casanova" w:date="2018-07-07T15:31:00Z">
        <w:r>
          <w:t>58 necesidades presentados por los tres tipos de usuarios entrevistados.</w:t>
        </w:r>
      </w:ins>
    </w:p>
    <w:p w14:paraId="7AEA2435" w14:textId="36514E4D" w:rsidR="006F7425" w:rsidRPr="005956FA" w:rsidRDefault="006F7425" w:rsidP="006F7425">
      <w:pPr>
        <w:pStyle w:val="Ttulo3"/>
        <w:rPr>
          <w:ins w:id="379" w:author="Regina Casanova" w:date="2018-07-07T15:31:00Z"/>
        </w:rPr>
        <w:pPrChange w:id="380" w:author="Regina Casanova" w:date="2018-07-07T15:37:00Z">
          <w:pPr/>
        </w:pPrChange>
      </w:pPr>
      <w:ins w:id="381" w:author="Regina Casanova" w:date="2018-07-07T15:31:00Z">
        <w:r>
          <w:t>Operacionalización de variables</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382"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E175F1">
            <w:pPr>
              <w:pStyle w:val="Texto"/>
              <w:rPr>
                <w:ins w:id="383" w:author="Regina Casanova" w:date="2018-07-07T15:31:00Z"/>
              </w:rPr>
            </w:pPr>
            <w:ins w:id="384"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385" w:author="Regina Casanova" w:date="2018-07-07T15:31:00Z"/>
              </w:rPr>
            </w:pPr>
            <w:ins w:id="386"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387" w:author="Regina Casanova" w:date="2018-07-07T15:31:00Z"/>
              </w:rPr>
            </w:pPr>
            <w:ins w:id="388"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E175F1">
            <w:pPr>
              <w:pStyle w:val="Texto"/>
              <w:cnfStyle w:val="100000000000" w:firstRow="1" w:lastRow="0" w:firstColumn="0" w:lastColumn="0" w:oddVBand="0" w:evenVBand="0" w:oddHBand="0" w:evenHBand="0" w:firstRowFirstColumn="0" w:firstRowLastColumn="0" w:lastRowFirstColumn="0" w:lastRowLastColumn="0"/>
              <w:rPr>
                <w:ins w:id="389" w:author="Regina Casanova" w:date="2018-07-07T15:31:00Z"/>
              </w:rPr>
            </w:pPr>
            <w:ins w:id="390" w:author="Regina Casanova" w:date="2018-07-07T15:31:00Z">
              <w:r w:rsidRPr="00BA156B">
                <w:t>Fuente de Información</w:t>
              </w:r>
            </w:ins>
          </w:p>
        </w:tc>
      </w:tr>
      <w:tr w:rsidR="006F7425" w:rsidRPr="00BA156B" w14:paraId="0470ACEF" w14:textId="77777777" w:rsidTr="00E175F1">
        <w:trPr>
          <w:cnfStyle w:val="000000100000" w:firstRow="0" w:lastRow="0" w:firstColumn="0" w:lastColumn="0" w:oddVBand="0" w:evenVBand="0" w:oddHBand="1" w:evenHBand="0" w:firstRowFirstColumn="0" w:firstRowLastColumn="0" w:lastRowFirstColumn="0" w:lastRowLastColumn="0"/>
          <w:ins w:id="391"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E175F1">
            <w:pPr>
              <w:pStyle w:val="Texto"/>
              <w:rPr>
                <w:ins w:id="392" w:author="Regina Casanova" w:date="2018-07-07T15:31:00Z"/>
              </w:rPr>
            </w:pPr>
            <w:ins w:id="393" w:author="Regina Casanova" w:date="2018-07-07T15:31:00Z">
              <w:r>
                <w:t>Requerimientos de Usuario</w:t>
              </w:r>
            </w:ins>
          </w:p>
        </w:tc>
        <w:tc>
          <w:tcPr>
            <w:tcW w:w="2014" w:type="dxa"/>
          </w:tcPr>
          <w:p w14:paraId="5310EE14"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94" w:author="Regina Casanova" w:date="2018-07-07T15:31:00Z"/>
              </w:rPr>
            </w:pPr>
            <w:ins w:id="395" w:author="Regina Casanova" w:date="2018-07-07T15:31:00Z">
              <w:r>
                <w:t>Solicitudes técnicas presentadas por los tres tipos de usuarios</w:t>
              </w:r>
            </w:ins>
          </w:p>
        </w:tc>
        <w:tc>
          <w:tcPr>
            <w:tcW w:w="1559" w:type="dxa"/>
          </w:tcPr>
          <w:p w14:paraId="4B8A69EE"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96" w:author="Regina Casanova" w:date="2018-07-07T15:31:00Z"/>
              </w:rPr>
            </w:pPr>
            <w:ins w:id="397" w:author="Regina Casanova" w:date="2018-07-07T15:31:00Z">
              <w:r>
                <w:t>Cualitativas</w:t>
              </w:r>
            </w:ins>
          </w:p>
        </w:tc>
        <w:tc>
          <w:tcPr>
            <w:tcW w:w="2045" w:type="dxa"/>
          </w:tcPr>
          <w:p w14:paraId="180EA22F" w14:textId="77777777" w:rsidR="006F7425" w:rsidRPr="00BA156B" w:rsidRDefault="006F7425" w:rsidP="00E175F1">
            <w:pPr>
              <w:pStyle w:val="Texto"/>
              <w:cnfStyle w:val="000000100000" w:firstRow="0" w:lastRow="0" w:firstColumn="0" w:lastColumn="0" w:oddVBand="0" w:evenVBand="0" w:oddHBand="1" w:evenHBand="0" w:firstRowFirstColumn="0" w:firstRowLastColumn="0" w:lastRowFirstColumn="0" w:lastRowLastColumn="0"/>
              <w:rPr>
                <w:ins w:id="398" w:author="Regina Casanova" w:date="2018-07-07T15:31:00Z"/>
              </w:rPr>
            </w:pPr>
            <w:ins w:id="399" w:author="Regina Casanova" w:date="2018-07-07T15:31:00Z">
              <w:r>
                <w:t>Análisis de necesidades.</w:t>
              </w:r>
            </w:ins>
          </w:p>
        </w:tc>
      </w:tr>
    </w:tbl>
    <w:p w14:paraId="28A9490D" w14:textId="01FFC3D2" w:rsidR="006F7425" w:rsidRPr="005956FA" w:rsidRDefault="006F7425" w:rsidP="006F7425">
      <w:pPr>
        <w:pStyle w:val="Ttulo3"/>
        <w:rPr>
          <w:ins w:id="400" w:author="Regina Casanova" w:date="2018-07-07T15:31:00Z"/>
        </w:rPr>
        <w:pPrChange w:id="401" w:author="Regina Casanova" w:date="2018-07-07T15:38:00Z">
          <w:pPr/>
        </w:pPrChange>
      </w:pPr>
      <w:ins w:id="402" w:author="Regina Casanova" w:date="2018-07-07T15:31:00Z">
        <w:r>
          <w:t>Procedimientos y Técnicas</w:t>
        </w:r>
      </w:ins>
    </w:p>
    <w:p w14:paraId="01643BFD" w14:textId="77777777" w:rsidR="006F7425" w:rsidRPr="005956FA" w:rsidRDefault="006F7425" w:rsidP="005956FA">
      <w:pPr>
        <w:pStyle w:val="Texto"/>
        <w:rPr>
          <w:ins w:id="403" w:author="Regina Casanova" w:date="2018-07-07T15:31:00Z"/>
        </w:rPr>
      </w:pPr>
      <w:ins w:id="404"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405" w:author="Regina Casanova" w:date="2018-07-07T15:31:00Z"/>
          <w:rStyle w:val="Referenciaintensa"/>
          <w:color w:val="auto"/>
          <w:lang w:val="es-PE"/>
        </w:rPr>
      </w:pPr>
      <w:ins w:id="406"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407" w:author="Regina Casanova" w:date="2018-07-07T15:31:00Z"/>
        </w:rPr>
      </w:pPr>
      <w:ins w:id="408" w:author="Regina Casanova" w:date="2018-07-07T15:31:00Z">
        <w:r w:rsidRPr="005956FA">
          <w:rPr>
            <w:rPrChange w:id="409"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410" w:author="Regina Casanova" w:date="2018-07-07T15:31:00Z"/>
        </w:rPr>
      </w:pPr>
      <w:ins w:id="411" w:author="Regina Casanova" w:date="2018-07-07T15:31:00Z">
        <w:r w:rsidRPr="005956FA">
          <w:t>Con los objetivos y requerimientos hechos por cada tipo de usuario, se hicieron diversos wireframes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412" w:author="Regina Casanova" w:date="2018-07-07T15:31:00Z"/>
        </w:rPr>
      </w:pPr>
      <w:ins w:id="413" w:author="Regina Casanova" w:date="2018-07-07T15:31:00Z">
        <w:r w:rsidRPr="005956FA">
          <w:t xml:space="preserve">Con estos wireframes se determinó cuál era el boceto a prototipar con el que los diversos tipos de usuarios pudieran cumplir sus tareas. Una vez se tuvieron los </w:t>
        </w:r>
        <w:r w:rsidRPr="000A0F91">
          <w:rPr>
            <w:lang w:val="en-US"/>
            <w:rPrChange w:id="414" w:author="Regina Casanova" w:date="2018-07-07T15:52:00Z">
              <w:rPr/>
            </w:rPrChange>
          </w:rPr>
          <w:t>wireframes</w:t>
        </w:r>
        <w:r w:rsidRPr="005956FA">
          <w:t xml:space="preserve">, se hicieron los prototipos utilizando el software </w:t>
        </w:r>
        <w:r w:rsidRPr="000A0F91">
          <w:rPr>
            <w:lang w:val="en-US"/>
            <w:rPrChange w:id="415" w:author="Regina Casanova" w:date="2018-07-07T15:52:00Z">
              <w:rPr/>
            </w:rPrChange>
          </w:rPr>
          <w:t>Axure</w:t>
        </w:r>
        <w:r w:rsidRPr="005956FA">
          <w:t xml:space="preserve"> RP v8 (Axure Software </w:t>
        </w:r>
        <w:r w:rsidRPr="000A0F91">
          <w:rPr>
            <w:lang w:val="en-US"/>
            <w:rPrChange w:id="416" w:author="Regina Casanova" w:date="2018-07-07T15:52:00Z">
              <w:rPr/>
            </w:rPrChange>
          </w:rPr>
          <w:t>Solutions</w:t>
        </w:r>
        <w:r w:rsidRPr="005956FA">
          <w:t>, San Diego, CA bajo la licencia completa de Mg. Miguel Coloma). Se eligió este software ya que permitía dar funcionalidad a estos prototipos. Con estos prototipos funcionales, se podrían fácilmente probar para identificar posibles mejoras y errores en el diseño.</w:t>
        </w:r>
      </w:ins>
    </w:p>
    <w:p w14:paraId="24980F51" w14:textId="77777777" w:rsidR="006F7425" w:rsidRPr="005956FA" w:rsidRDefault="006F7425" w:rsidP="005956FA">
      <w:pPr>
        <w:pStyle w:val="Texto"/>
        <w:rPr>
          <w:ins w:id="417" w:author="Regina Casanova" w:date="2018-07-07T15:31:00Z"/>
        </w:rPr>
      </w:pPr>
      <w:ins w:id="418"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78906DC0" w14:textId="77777777" w:rsidR="006F7425" w:rsidRDefault="006F7425" w:rsidP="005956FA">
      <w:pPr>
        <w:pStyle w:val="Ttulo2"/>
        <w:rPr>
          <w:ins w:id="419" w:author="Regina Casanova" w:date="2018-07-07T15:31:00Z"/>
        </w:rPr>
        <w:pPrChange w:id="420" w:author="Regina Casanova" w:date="2018-07-07T15:38:00Z">
          <w:pPr/>
        </w:pPrChange>
      </w:pPr>
      <w:ins w:id="421" w:author="Regina Casanova" w:date="2018-07-07T15:31:00Z">
        <w:r>
          <w:lastRenderedPageBreak/>
          <w:t>Metodología para Sub-Estudio del objetivo específico #3, correspondiente a la Fase de Pruebas</w:t>
        </w:r>
      </w:ins>
    </w:p>
    <w:p w14:paraId="4AA40B0A" w14:textId="77777777" w:rsidR="006F7425" w:rsidRDefault="006F7425" w:rsidP="005956FA">
      <w:pPr>
        <w:pStyle w:val="Ttulo3"/>
        <w:rPr>
          <w:ins w:id="422" w:author="Regina Casanova" w:date="2018-07-07T15:31:00Z"/>
        </w:rPr>
        <w:pPrChange w:id="423" w:author="Regina Casanova" w:date="2018-07-07T15:38:00Z">
          <w:pPr/>
        </w:pPrChange>
      </w:pPr>
      <w:ins w:id="424" w:author="Regina Casanova" w:date="2018-07-07T15:31:00Z">
        <w:r>
          <w:t>Diseño del estudio</w:t>
        </w:r>
      </w:ins>
    </w:p>
    <w:p w14:paraId="12485DF2" w14:textId="77777777" w:rsidR="006F7425" w:rsidRPr="005956FA" w:rsidRDefault="006F7425" w:rsidP="005956FA">
      <w:pPr>
        <w:pStyle w:val="Texto"/>
        <w:rPr>
          <w:ins w:id="425" w:author="Regina Casanova" w:date="2018-07-07T15:31:00Z"/>
        </w:rPr>
      </w:pPr>
      <w:ins w:id="426"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rsidP="005956FA">
      <w:pPr>
        <w:pStyle w:val="Ttulo3"/>
        <w:rPr>
          <w:ins w:id="427" w:author="Regina Casanova" w:date="2018-07-07T15:31:00Z"/>
        </w:rPr>
        <w:pPrChange w:id="428" w:author="Regina Casanova" w:date="2018-07-07T15:39:00Z">
          <w:pPr/>
        </w:pPrChange>
      </w:pPr>
      <w:ins w:id="429" w:author="Regina Casanova" w:date="2018-07-07T15:31:00Z">
        <w:r>
          <w:t>Población</w:t>
        </w:r>
      </w:ins>
    </w:p>
    <w:p w14:paraId="3F335CEA" w14:textId="77777777" w:rsidR="006F7425" w:rsidRPr="00BA156B" w:rsidRDefault="006F7425" w:rsidP="006F7425">
      <w:pPr>
        <w:pStyle w:val="Texto"/>
        <w:rPr>
          <w:ins w:id="430" w:author="Regina Casanova" w:date="2018-07-07T15:31:00Z"/>
        </w:rPr>
      </w:pPr>
      <w:ins w:id="431"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432" w:author="Regina Casanova" w:date="2018-07-07T15:31:00Z"/>
        </w:rPr>
      </w:pPr>
      <w:ins w:id="433"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434" w:author="Regina Casanova" w:date="2018-07-07T15:31:00Z"/>
        </w:rPr>
      </w:pPr>
      <w:ins w:id="435"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436" w:author="Regina Casanova" w:date="2018-07-07T15:31:00Z"/>
        </w:rPr>
      </w:pPr>
      <w:ins w:id="437" w:author="Regina Casanova" w:date="2018-07-07T15:31:00Z">
        <w:r w:rsidRPr="00BA156B">
          <w:t>Ciudadanos peruanos que puedan presentar reclamos.</w:t>
        </w:r>
      </w:ins>
    </w:p>
    <w:p w14:paraId="6B2C64F1" w14:textId="68652B4A" w:rsidR="006F7425" w:rsidRPr="005956FA" w:rsidRDefault="006F7425" w:rsidP="006F7425">
      <w:pPr>
        <w:pStyle w:val="Ttulo3"/>
        <w:rPr>
          <w:ins w:id="438" w:author="Regina Casanova" w:date="2018-07-07T15:31:00Z"/>
        </w:rPr>
        <w:pPrChange w:id="439" w:author="Regina Casanova" w:date="2018-07-07T15:39:00Z">
          <w:pPr/>
        </w:pPrChange>
      </w:pPr>
      <w:ins w:id="440" w:author="Regina Casanova" w:date="2018-07-07T15:31:00Z">
        <w:r>
          <w:t>Muestra</w:t>
        </w:r>
      </w:ins>
    </w:p>
    <w:p w14:paraId="4DFAEB10" w14:textId="44B0178F" w:rsidR="006F7425" w:rsidRDefault="006F7425" w:rsidP="005956FA">
      <w:pPr>
        <w:pStyle w:val="Texto"/>
        <w:rPr>
          <w:ins w:id="441" w:author="Regina Casanova" w:date="2018-07-07T15:31:00Z"/>
        </w:rPr>
        <w:pPrChange w:id="442" w:author="Regina Casanova" w:date="2018-07-07T15:39:00Z">
          <w:pPr/>
        </w:pPrChange>
      </w:pPr>
      <w:ins w:id="443" w:author="Regina Casanova" w:date="2018-07-07T15:31:00Z">
        <w:r>
          <w:t>21 entrevistas a profundidad con personas que cumplían pertenecer a uno de los tres tipos de usuarios investigados para este estudio.</w:t>
        </w:r>
      </w:ins>
    </w:p>
    <w:p w14:paraId="62DC744E" w14:textId="77777777" w:rsidR="000A0F91" w:rsidRDefault="000A0F91" w:rsidP="000A0F91">
      <w:pPr>
        <w:pStyle w:val="Ttulo3"/>
        <w:rPr>
          <w:ins w:id="444" w:author="Regina Casanova" w:date="2018-07-07T15:56:00Z"/>
        </w:rPr>
        <w:sectPr w:rsidR="000A0F91" w:rsidSect="00C271AB">
          <w:pgSz w:w="11900" w:h="16840"/>
          <w:pgMar w:top="1701" w:right="1701" w:bottom="1701" w:left="2268" w:header="708" w:footer="708" w:gutter="0"/>
          <w:cols w:space="708"/>
          <w:titlePg/>
          <w:docGrid w:linePitch="360"/>
        </w:sectPr>
      </w:pPr>
    </w:p>
    <w:p w14:paraId="519DFE12" w14:textId="68716FD7" w:rsidR="000A0F91" w:rsidRPr="000A0F91" w:rsidRDefault="006F7425" w:rsidP="000A0F91">
      <w:pPr>
        <w:pStyle w:val="Ttulo3"/>
        <w:rPr>
          <w:ins w:id="445" w:author="Regina Casanova" w:date="2018-07-07T15:31:00Z"/>
        </w:rPr>
        <w:pPrChange w:id="446" w:author="Regina Casanova" w:date="2018-07-07T15:55:00Z">
          <w:pPr/>
        </w:pPrChange>
      </w:pPr>
      <w:ins w:id="447" w:author="Regina Casanova" w:date="2018-07-07T15:31:00Z">
        <w:r>
          <w:lastRenderedPageBreak/>
          <w:t>Operacionalización de variables</w:t>
        </w:r>
      </w:ins>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448" w:author="Regina Casanova" w:date="2018-07-07T15:52: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809"/>
        <w:gridCol w:w="2014"/>
        <w:gridCol w:w="1559"/>
        <w:gridCol w:w="1247"/>
        <w:gridCol w:w="2045"/>
        <w:tblGridChange w:id="449">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450"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Change w:id="451" w:author="Regina Casanova" w:date="2018-07-07T15:52:00Z">
              <w:tcPr>
                <w:tcW w:w="1809" w:type="dxa"/>
                <w:tcBorders>
                  <w:right w:val="single" w:sz="4" w:space="0" w:color="ED7D31" w:themeColor="accent2"/>
                </w:tcBorders>
              </w:tcPr>
            </w:tcPrChange>
          </w:tcPr>
          <w:p w14:paraId="10869D4E" w14:textId="77777777" w:rsidR="006F7425" w:rsidRPr="00BA156B" w:rsidRDefault="006F7425" w:rsidP="000A0F91">
            <w:pPr>
              <w:pStyle w:val="Texto"/>
              <w:keepNext/>
              <w:cnfStyle w:val="101000000000" w:firstRow="1" w:lastRow="0" w:firstColumn="1" w:lastColumn="0" w:oddVBand="0" w:evenVBand="0" w:oddHBand="0" w:evenHBand="0" w:firstRowFirstColumn="0" w:firstRowLastColumn="0" w:lastRowFirstColumn="0" w:lastRowLastColumn="0"/>
              <w:rPr>
                <w:ins w:id="452" w:author="Regina Casanova" w:date="2018-07-07T15:31:00Z"/>
              </w:rPr>
              <w:pPrChange w:id="453"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454"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Change w:id="455"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rsidP="000A0F91">
            <w:pPr>
              <w:pStyle w:val="Texto"/>
              <w:keepNext/>
              <w:cnfStyle w:val="100000000000" w:firstRow="1" w:lastRow="0" w:firstColumn="0" w:lastColumn="0" w:oddVBand="0" w:evenVBand="0" w:oddHBand="0" w:evenHBand="0" w:firstRowFirstColumn="0" w:firstRowLastColumn="0" w:lastRowFirstColumn="0" w:lastRowLastColumn="0"/>
              <w:rPr>
                <w:ins w:id="456" w:author="Regina Casanova" w:date="2018-07-07T15:31:00Z"/>
              </w:rPr>
              <w:pPrChange w:id="457"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58"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Change w:id="459"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rsidP="000A0F91">
            <w:pPr>
              <w:pStyle w:val="Texto"/>
              <w:keepNext/>
              <w:cnfStyle w:val="100000000000" w:firstRow="1" w:lastRow="0" w:firstColumn="0" w:lastColumn="0" w:oddVBand="0" w:evenVBand="0" w:oddHBand="0" w:evenHBand="0" w:firstRowFirstColumn="0" w:firstRowLastColumn="0" w:lastRowFirstColumn="0" w:lastRowLastColumn="0"/>
              <w:rPr>
                <w:ins w:id="460" w:author="Regina Casanova" w:date="2018-07-07T15:31:00Z"/>
              </w:rPr>
              <w:pPrChange w:id="461"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62" w:author="Regina Casanova" w:date="2018-07-07T15:31:00Z">
              <w:r w:rsidRPr="00BA156B">
                <w:t>Tipo de Variable</w:t>
              </w:r>
            </w:ins>
          </w:p>
        </w:tc>
        <w:tc>
          <w:tcPr>
            <w:tcW w:w="1247" w:type="dxa"/>
            <w:tcBorders>
              <w:left w:val="single" w:sz="4" w:space="0" w:color="ED7D31" w:themeColor="accent2"/>
              <w:right w:val="single" w:sz="4" w:space="0" w:color="ED7D31" w:themeColor="accent2"/>
            </w:tcBorders>
            <w:tcPrChange w:id="463"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rsidP="000A0F91">
            <w:pPr>
              <w:pStyle w:val="Texto"/>
              <w:keepNext/>
              <w:cnfStyle w:val="100000000000" w:firstRow="1" w:lastRow="0" w:firstColumn="0" w:lastColumn="0" w:oddVBand="0" w:evenVBand="0" w:oddHBand="0" w:evenHBand="0" w:firstRowFirstColumn="0" w:firstRowLastColumn="0" w:lastRowFirstColumn="0" w:lastRowLastColumn="0"/>
              <w:rPr>
                <w:ins w:id="464" w:author="Regina Casanova" w:date="2018-07-07T15:31:00Z"/>
              </w:rPr>
              <w:pPrChange w:id="465"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66" w:author="Regina Casanova" w:date="2018-07-07T15:31:00Z">
              <w:r w:rsidRPr="00BA156B">
                <w:t>Opciones</w:t>
              </w:r>
            </w:ins>
          </w:p>
        </w:tc>
        <w:tc>
          <w:tcPr>
            <w:tcW w:w="2045" w:type="dxa"/>
            <w:tcBorders>
              <w:left w:val="single" w:sz="4" w:space="0" w:color="ED7D31" w:themeColor="accent2"/>
            </w:tcBorders>
            <w:tcPrChange w:id="467" w:author="Regina Casanova" w:date="2018-07-07T15:52:00Z">
              <w:tcPr>
                <w:tcW w:w="2045" w:type="dxa"/>
                <w:tcBorders>
                  <w:left w:val="single" w:sz="4" w:space="0" w:color="ED7D31" w:themeColor="accent2"/>
                </w:tcBorders>
              </w:tcPr>
            </w:tcPrChange>
          </w:tcPr>
          <w:p w14:paraId="29F19ADA" w14:textId="77777777" w:rsidR="006F7425" w:rsidRPr="00BA156B" w:rsidRDefault="006F7425" w:rsidP="000A0F91">
            <w:pPr>
              <w:pStyle w:val="Texto"/>
              <w:keepNext/>
              <w:cnfStyle w:val="100000000000" w:firstRow="1" w:lastRow="0" w:firstColumn="0" w:lastColumn="0" w:oddVBand="0" w:evenVBand="0" w:oddHBand="0" w:evenHBand="0" w:firstRowFirstColumn="0" w:firstRowLastColumn="0" w:lastRowFirstColumn="0" w:lastRowLastColumn="0"/>
              <w:rPr>
                <w:ins w:id="468" w:author="Regina Casanova" w:date="2018-07-07T15:31:00Z"/>
              </w:rPr>
              <w:pPrChange w:id="469"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70"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471"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Change w:id="472" w:author="Regina Casanova" w:date="2018-07-07T15:52:00Z">
              <w:tcPr>
                <w:tcW w:w="1809" w:type="dxa"/>
              </w:tcPr>
            </w:tcPrChange>
          </w:tcPr>
          <w:p w14:paraId="6FB965F0" w14:textId="77777777" w:rsidR="006F7425" w:rsidRPr="00BA156B" w:rsidRDefault="006F7425" w:rsidP="000A0F91">
            <w:pPr>
              <w:pStyle w:val="Texto"/>
              <w:keepNext/>
              <w:cnfStyle w:val="001000100000" w:firstRow="0" w:lastRow="0" w:firstColumn="1" w:lastColumn="0" w:oddVBand="0" w:evenVBand="0" w:oddHBand="1" w:evenHBand="0" w:firstRowFirstColumn="0" w:firstRowLastColumn="0" w:lastRowFirstColumn="0" w:lastRowLastColumn="0"/>
              <w:rPr>
                <w:ins w:id="473" w:author="Regina Casanova" w:date="2018-07-07T15:31:00Z"/>
              </w:rPr>
              <w:pPrChange w:id="474"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475" w:author="Regina Casanova" w:date="2018-07-07T15:31:00Z">
              <w:r w:rsidRPr="00BA156B">
                <w:t>Resolución de Tareas</w:t>
              </w:r>
            </w:ins>
          </w:p>
        </w:tc>
        <w:tc>
          <w:tcPr>
            <w:tcW w:w="2014" w:type="dxa"/>
            <w:tcPrChange w:id="476" w:author="Regina Casanova" w:date="2018-07-07T15:52:00Z">
              <w:tcPr>
                <w:tcW w:w="2014" w:type="dxa"/>
              </w:tcPr>
            </w:tcPrChange>
          </w:tcPr>
          <w:p w14:paraId="3688A7F1" w14:textId="77777777" w:rsidR="006F7425" w:rsidRPr="00BA156B" w:rsidRDefault="006F7425" w:rsidP="000A0F91">
            <w:pPr>
              <w:pStyle w:val="Texto"/>
              <w:keepNext/>
              <w:cnfStyle w:val="000000100000" w:firstRow="0" w:lastRow="0" w:firstColumn="0" w:lastColumn="0" w:oddVBand="0" w:evenVBand="0" w:oddHBand="1" w:evenHBand="0" w:firstRowFirstColumn="0" w:firstRowLastColumn="0" w:lastRowFirstColumn="0" w:lastRowLastColumn="0"/>
              <w:rPr>
                <w:ins w:id="477" w:author="Regina Casanova" w:date="2018-07-07T15:31:00Z"/>
              </w:rPr>
              <w:pPrChange w:id="478"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79" w:author="Regina Casanova" w:date="2018-07-07T15:31:00Z">
              <w:r w:rsidRPr="00BA156B">
                <w:t>El éxito o fracaso del usuario en la resolución de ciertas tareas específicas a su tipo de usuario a realizarse utilizando el prototipo del sistema</w:t>
              </w:r>
            </w:ins>
          </w:p>
        </w:tc>
        <w:tc>
          <w:tcPr>
            <w:tcW w:w="1559" w:type="dxa"/>
            <w:tcPrChange w:id="480" w:author="Regina Casanova" w:date="2018-07-07T15:52:00Z">
              <w:tcPr>
                <w:tcW w:w="1559" w:type="dxa"/>
              </w:tcPr>
            </w:tcPrChange>
          </w:tcPr>
          <w:p w14:paraId="339F96DA" w14:textId="6476349E" w:rsidR="006F7425" w:rsidRPr="00BA156B" w:rsidRDefault="006F7425" w:rsidP="000A0F91">
            <w:pPr>
              <w:pStyle w:val="Texto"/>
              <w:keepNext/>
              <w:cnfStyle w:val="000000100000" w:firstRow="0" w:lastRow="0" w:firstColumn="0" w:lastColumn="0" w:oddVBand="0" w:evenVBand="0" w:oddHBand="1" w:evenHBand="0" w:firstRowFirstColumn="0" w:firstRowLastColumn="0" w:lastRowFirstColumn="0" w:lastRowLastColumn="0"/>
              <w:rPr>
                <w:ins w:id="481" w:author="Regina Casanova" w:date="2018-07-07T15:31:00Z"/>
              </w:rPr>
              <w:pPrChange w:id="48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83" w:author="Regina Casanova" w:date="2018-07-07T15:31:00Z">
              <w:r w:rsidRPr="00BA156B">
                <w:t>Cualitativa – Dicotómica</w:t>
              </w:r>
            </w:ins>
            <w:ins w:id="484" w:author="Regina Casanova" w:date="2018-07-07T15:40:00Z">
              <w:r w:rsidR="005956FA">
                <w:t>.</w:t>
              </w:r>
            </w:ins>
          </w:p>
        </w:tc>
        <w:tc>
          <w:tcPr>
            <w:tcW w:w="1247" w:type="dxa"/>
            <w:tcPrChange w:id="485" w:author="Regina Casanova" w:date="2018-07-07T15:52:00Z">
              <w:tcPr>
                <w:tcW w:w="1247" w:type="dxa"/>
              </w:tcPr>
            </w:tcPrChange>
          </w:tcPr>
          <w:p w14:paraId="0C6AFBEB" w14:textId="77777777" w:rsidR="006F7425" w:rsidRPr="00BA156B" w:rsidRDefault="006F7425" w:rsidP="000A0F91">
            <w:pPr>
              <w:pStyle w:val="Texto"/>
              <w:keepNext/>
              <w:cnfStyle w:val="000000100000" w:firstRow="0" w:lastRow="0" w:firstColumn="0" w:lastColumn="0" w:oddVBand="0" w:evenVBand="0" w:oddHBand="1" w:evenHBand="0" w:firstRowFirstColumn="0" w:firstRowLastColumn="0" w:lastRowFirstColumn="0" w:lastRowLastColumn="0"/>
              <w:rPr>
                <w:ins w:id="486" w:author="Regina Casanova" w:date="2018-07-07T15:31:00Z"/>
              </w:rPr>
              <w:pPrChange w:id="48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88" w:author="Regina Casanova" w:date="2018-07-07T15:31:00Z">
              <w:r>
                <w:t>Sí</w:t>
              </w:r>
              <w:r w:rsidRPr="00BA156B">
                <w:t xml:space="preserve"> - No</w:t>
              </w:r>
            </w:ins>
          </w:p>
        </w:tc>
        <w:tc>
          <w:tcPr>
            <w:tcW w:w="2045" w:type="dxa"/>
            <w:tcPrChange w:id="489" w:author="Regina Casanova" w:date="2018-07-07T15:52:00Z">
              <w:tcPr>
                <w:tcW w:w="2045" w:type="dxa"/>
              </w:tcPr>
            </w:tcPrChange>
          </w:tcPr>
          <w:p w14:paraId="7F4F2E39" w14:textId="77777777" w:rsidR="006F7425" w:rsidRPr="00BA156B" w:rsidRDefault="006F7425" w:rsidP="000A0F91">
            <w:pPr>
              <w:pStyle w:val="Texto"/>
              <w:keepNext/>
              <w:cnfStyle w:val="000000100000" w:firstRow="0" w:lastRow="0" w:firstColumn="0" w:lastColumn="0" w:oddVBand="0" w:evenVBand="0" w:oddHBand="1" w:evenHBand="0" w:firstRowFirstColumn="0" w:firstRowLastColumn="0" w:lastRowFirstColumn="0" w:lastRowLastColumn="0"/>
              <w:rPr>
                <w:ins w:id="490" w:author="Regina Casanova" w:date="2018-07-07T15:31:00Z"/>
              </w:rPr>
              <w:pPrChange w:id="491"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92" w:author="Regina Casanova" w:date="2018-07-07T15:31:00Z">
              <w:r w:rsidRPr="00BA156B">
                <w:t>Observación Directa</w:t>
              </w:r>
            </w:ins>
          </w:p>
        </w:tc>
      </w:tr>
      <w:tr w:rsidR="006F7425" w:rsidRPr="00BA156B" w14:paraId="58EAA716" w14:textId="77777777" w:rsidTr="000A0F91">
        <w:trPr>
          <w:cantSplit/>
          <w:ins w:id="493"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Change w:id="494" w:author="Regina Casanova" w:date="2018-07-07T15:52:00Z">
              <w:tcPr>
                <w:tcW w:w="1809" w:type="dxa"/>
              </w:tcPr>
            </w:tcPrChange>
          </w:tcPr>
          <w:p w14:paraId="61BC8FA9" w14:textId="77777777" w:rsidR="006F7425" w:rsidRPr="00BA156B" w:rsidRDefault="006F7425" w:rsidP="000A0F91">
            <w:pPr>
              <w:pStyle w:val="Texto"/>
              <w:keepNext/>
              <w:rPr>
                <w:ins w:id="495" w:author="Regina Casanova" w:date="2018-07-07T15:31:00Z"/>
              </w:rPr>
              <w:pPrChange w:id="496" w:author="Regina Casanova" w:date="2018-07-07T15:54:00Z">
                <w:pPr>
                  <w:pStyle w:val="Texto"/>
                  <w:framePr w:hSpace="142" w:wrap="around" w:vAnchor="text" w:hAnchor="text" w:y="1"/>
                </w:pPr>
              </w:pPrChange>
            </w:pPr>
            <w:ins w:id="497" w:author="Regina Casanova" w:date="2018-07-07T15:31:00Z">
              <w:r w:rsidRPr="00BA156B">
                <w:t>Comprensión de la interfaz gráfica</w:t>
              </w:r>
            </w:ins>
          </w:p>
        </w:tc>
        <w:tc>
          <w:tcPr>
            <w:tcW w:w="2014" w:type="dxa"/>
            <w:tcPrChange w:id="498" w:author="Regina Casanova" w:date="2018-07-07T15:52:00Z">
              <w:tcPr>
                <w:tcW w:w="2014" w:type="dxa"/>
              </w:tcPr>
            </w:tcPrChange>
          </w:tcPr>
          <w:p w14:paraId="19E03BBC" w14:textId="77777777" w:rsidR="006F7425" w:rsidRPr="00BA156B" w:rsidRDefault="006F7425" w:rsidP="000A0F91">
            <w:pPr>
              <w:pStyle w:val="Texto"/>
              <w:keepNext/>
              <w:cnfStyle w:val="000000000000" w:firstRow="0" w:lastRow="0" w:firstColumn="0" w:lastColumn="0" w:oddVBand="0" w:evenVBand="0" w:oddHBand="0" w:evenHBand="0" w:firstRowFirstColumn="0" w:firstRowLastColumn="0" w:lastRowFirstColumn="0" w:lastRowLastColumn="0"/>
              <w:rPr>
                <w:ins w:id="499" w:author="Regina Casanova" w:date="2018-07-07T15:31:00Z"/>
              </w:rPr>
              <w:pPrChange w:id="50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01" w:author="Regina Casanova" w:date="2018-07-07T15:31:00Z">
              <w:r w:rsidRPr="00BA156B">
                <w:t>Evaluación de si el usuario entendió el propósito de cada pantalla de la interfaz con la que interactuó durante la prueba.</w:t>
              </w:r>
            </w:ins>
          </w:p>
        </w:tc>
        <w:tc>
          <w:tcPr>
            <w:tcW w:w="1559" w:type="dxa"/>
            <w:tcPrChange w:id="502" w:author="Regina Casanova" w:date="2018-07-07T15:52:00Z">
              <w:tcPr>
                <w:tcW w:w="1559" w:type="dxa"/>
              </w:tcPr>
            </w:tcPrChange>
          </w:tcPr>
          <w:p w14:paraId="4A606001" w14:textId="42CAFEB3" w:rsidR="006F7425" w:rsidRPr="00BA156B" w:rsidRDefault="006F7425" w:rsidP="000A0F91">
            <w:pPr>
              <w:pStyle w:val="Texto"/>
              <w:keepNext/>
              <w:cnfStyle w:val="000000000000" w:firstRow="0" w:lastRow="0" w:firstColumn="0" w:lastColumn="0" w:oddVBand="0" w:evenVBand="0" w:oddHBand="0" w:evenHBand="0" w:firstRowFirstColumn="0" w:firstRowLastColumn="0" w:lastRowFirstColumn="0" w:lastRowLastColumn="0"/>
              <w:rPr>
                <w:ins w:id="503" w:author="Regina Casanova" w:date="2018-07-07T15:31:00Z"/>
              </w:rPr>
              <w:pPrChange w:id="504"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05" w:author="Regina Casanova" w:date="2018-07-07T15:31:00Z">
              <w:r w:rsidRPr="00BA156B">
                <w:t xml:space="preserve">Cualitativa </w:t>
              </w:r>
            </w:ins>
            <w:ins w:id="506" w:author="Regina Casanova" w:date="2018-07-07T15:40:00Z">
              <w:r w:rsidR="005956FA">
                <w:t>–</w:t>
              </w:r>
            </w:ins>
            <w:ins w:id="507" w:author="Regina Casanova" w:date="2018-07-07T15:31:00Z">
              <w:r w:rsidRPr="00BA156B">
                <w:t xml:space="preserve"> Dicotómica</w:t>
              </w:r>
            </w:ins>
            <w:ins w:id="508" w:author="Regina Casanova" w:date="2018-07-07T15:40:00Z">
              <w:r w:rsidR="005956FA">
                <w:t>.</w:t>
              </w:r>
            </w:ins>
          </w:p>
        </w:tc>
        <w:tc>
          <w:tcPr>
            <w:tcW w:w="1247" w:type="dxa"/>
            <w:tcPrChange w:id="509" w:author="Regina Casanova" w:date="2018-07-07T15:52:00Z">
              <w:tcPr>
                <w:tcW w:w="1247" w:type="dxa"/>
              </w:tcPr>
            </w:tcPrChange>
          </w:tcPr>
          <w:p w14:paraId="6E4FF5DB" w14:textId="77777777" w:rsidR="006F7425" w:rsidRPr="00BA156B" w:rsidRDefault="006F7425" w:rsidP="000A0F91">
            <w:pPr>
              <w:pStyle w:val="Texto"/>
              <w:keepNext/>
              <w:cnfStyle w:val="000000000000" w:firstRow="0" w:lastRow="0" w:firstColumn="0" w:lastColumn="0" w:oddVBand="0" w:evenVBand="0" w:oddHBand="0" w:evenHBand="0" w:firstRowFirstColumn="0" w:firstRowLastColumn="0" w:lastRowFirstColumn="0" w:lastRowLastColumn="0"/>
              <w:rPr>
                <w:ins w:id="510" w:author="Regina Casanova" w:date="2018-07-07T15:31:00Z"/>
              </w:rPr>
              <w:pPrChange w:id="511"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12" w:author="Regina Casanova" w:date="2018-07-07T15:31:00Z">
              <w:r>
                <w:t>Sí</w:t>
              </w:r>
              <w:r w:rsidRPr="00BA156B">
                <w:t xml:space="preserve"> - No</w:t>
              </w:r>
            </w:ins>
          </w:p>
        </w:tc>
        <w:tc>
          <w:tcPr>
            <w:tcW w:w="2045" w:type="dxa"/>
            <w:tcPrChange w:id="513" w:author="Regina Casanova" w:date="2018-07-07T15:52:00Z">
              <w:tcPr>
                <w:tcW w:w="2045" w:type="dxa"/>
              </w:tcPr>
            </w:tcPrChange>
          </w:tcPr>
          <w:p w14:paraId="335B842E" w14:textId="3875B697" w:rsidR="006F7425" w:rsidRPr="00BA156B" w:rsidRDefault="006F7425" w:rsidP="000A0F91">
            <w:pPr>
              <w:pStyle w:val="Texto"/>
              <w:keepNext/>
              <w:cnfStyle w:val="000000000000" w:firstRow="0" w:lastRow="0" w:firstColumn="0" w:lastColumn="0" w:oddVBand="0" w:evenVBand="0" w:oddHBand="0" w:evenHBand="0" w:firstRowFirstColumn="0" w:firstRowLastColumn="0" w:lastRowFirstColumn="0" w:lastRowLastColumn="0"/>
              <w:rPr>
                <w:ins w:id="514" w:author="Regina Casanova" w:date="2018-07-07T15:31:00Z"/>
              </w:rPr>
              <w:pPrChange w:id="51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16" w:author="Regina Casanova" w:date="2018-07-07T15:31:00Z">
              <w:r w:rsidRPr="00625BCC">
                <w:t>Guía Estructurada de Entrevista a Profun</w:t>
              </w:r>
              <w:r w:rsidR="005956FA">
                <w:t>didad para usuarios finales Nº2</w:t>
              </w:r>
            </w:ins>
            <w:ins w:id="517" w:author="Regina Casanova" w:date="2018-07-07T15:40:00Z">
              <w:r w:rsidR="005956FA">
                <w:t>.</w:t>
              </w:r>
            </w:ins>
          </w:p>
        </w:tc>
      </w:tr>
    </w:tbl>
    <w:p w14:paraId="7C0A8D4E" w14:textId="67325CD4" w:rsidR="006F7425" w:rsidRPr="005956FA" w:rsidRDefault="006F7425" w:rsidP="006F7425">
      <w:pPr>
        <w:pStyle w:val="Ttulo3"/>
        <w:rPr>
          <w:ins w:id="518" w:author="Regina Casanova" w:date="2018-07-07T15:31:00Z"/>
        </w:rPr>
        <w:pPrChange w:id="519" w:author="Regina Casanova" w:date="2018-07-07T15:40:00Z">
          <w:pPr/>
        </w:pPrChange>
      </w:pPr>
      <w:ins w:id="520" w:author="Regina Casanova" w:date="2018-07-07T15:31:00Z">
        <w:r>
          <w:lastRenderedPageBreak/>
          <w:t>Procedimientos y Técnicas</w:t>
        </w:r>
      </w:ins>
    </w:p>
    <w:p w14:paraId="3BDBF155" w14:textId="77777777" w:rsidR="006F7425" w:rsidRPr="005956FA" w:rsidRDefault="006F7425" w:rsidP="005956FA">
      <w:pPr>
        <w:pStyle w:val="Texto"/>
        <w:rPr>
          <w:ins w:id="521" w:author="Regina Casanova" w:date="2018-07-07T15:31:00Z"/>
        </w:rPr>
      </w:pPr>
      <w:ins w:id="522" w:author="Regina Casanova" w:date="2018-07-07T15:31:00Z">
        <w:r w:rsidRPr="005956FA">
          <w:t>Se realizaron evaluaciones con todos los tipos de usuarios donde se enfocó lo siguiente:</w:t>
        </w:r>
      </w:ins>
    </w:p>
    <w:p w14:paraId="7FC6176D" w14:textId="77777777" w:rsidR="006F7425" w:rsidRPr="00B26073" w:rsidRDefault="006F7425" w:rsidP="006F7425">
      <w:pPr>
        <w:pStyle w:val="Ttulo4"/>
        <w:numPr>
          <w:ilvl w:val="0"/>
          <w:numId w:val="15"/>
        </w:numPr>
        <w:rPr>
          <w:ins w:id="523" w:author="Regina Casanova" w:date="2018-07-07T15:31:00Z"/>
          <w:lang w:val="es-PE"/>
        </w:rPr>
      </w:pPr>
      <w:ins w:id="524" w:author="Regina Casanova" w:date="2018-07-07T15:31:00Z">
        <w:r w:rsidRPr="00B26073">
          <w:rPr>
            <w:lang w:val="es-PE"/>
          </w:rPr>
          <w:t xml:space="preserve">Resolución de tareas: </w:t>
        </w:r>
      </w:ins>
    </w:p>
    <w:p w14:paraId="6D7DB0B9" w14:textId="77777777" w:rsidR="006F7425" w:rsidRPr="00B26073" w:rsidRDefault="006F7425" w:rsidP="006F7425">
      <w:pPr>
        <w:pStyle w:val="Texto"/>
        <w:rPr>
          <w:ins w:id="525" w:author="Regina Casanova" w:date="2018-07-07T15:31:00Z"/>
        </w:rPr>
      </w:pPr>
      <w:ins w:id="526"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77777777" w:rsidR="006F7425" w:rsidRDefault="006F7425" w:rsidP="006F7425">
      <w:pPr>
        <w:pStyle w:val="Ttulo4"/>
        <w:rPr>
          <w:ins w:id="527" w:author="Regina Casanova" w:date="2018-07-07T15:31:00Z"/>
          <w:lang w:val="es-PE"/>
        </w:rPr>
      </w:pPr>
      <w:ins w:id="528" w:author="Regina Casanova" w:date="2018-07-07T15:31:00Z">
        <w:r w:rsidRPr="00BA156B">
          <w:rPr>
            <w:lang w:val="es-PE"/>
          </w:rPr>
          <w:t xml:space="preserve">Comprensión de la interfaz gráfica: </w:t>
        </w:r>
      </w:ins>
    </w:p>
    <w:p w14:paraId="14BE0CC2" w14:textId="77777777" w:rsidR="006F7425" w:rsidRPr="00B26073" w:rsidRDefault="006F7425" w:rsidP="006F7425">
      <w:pPr>
        <w:pStyle w:val="Texto"/>
        <w:rPr>
          <w:ins w:id="529" w:author="Regina Casanova" w:date="2018-07-07T15:31:00Z"/>
        </w:rPr>
      </w:pPr>
      <w:ins w:id="530" w:author="Regina Casanova" w:date="2018-07-07T15:31:00Z">
        <w:r w:rsidRPr="00B26073">
          <w:t>Para esto se utilizó el método ‘</w:t>
        </w:r>
        <w:r w:rsidRPr="000A0F91">
          <w:rPr>
            <w:lang w:val="en-US"/>
            <w:rPrChange w:id="531" w:author="Regina Casanova" w:date="2018-07-07T15:56:00Z">
              <w:rPr/>
            </w:rPrChange>
          </w:rPr>
          <w:t>Think-Aloud’</w:t>
        </w:r>
        <w:r w:rsidRPr="00B26073">
          <w:t>. Esto consiste en pedirle a</w:t>
        </w:r>
        <w:r>
          <w:t xml:space="preserve"> cada tipo de</w:t>
        </w:r>
        <w:r w:rsidRPr="00B26073">
          <w:t xml:space="preserve"> usuario que comentara en voz alta lo que iba viendo y lo que iba entendiendo del </w:t>
        </w:r>
        <w:r>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532" w:author="Regina Casanova" w:date="2018-07-07T15:31:00Z"/>
        </w:rPr>
      </w:pPr>
      <w:ins w:id="533"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2AFA9F3D" w:rsidR="006F7425" w:rsidRPr="006F7425" w:rsidDel="006F7425" w:rsidRDefault="006F7425" w:rsidP="005956FA">
      <w:pPr>
        <w:pStyle w:val="Texto"/>
        <w:rPr>
          <w:del w:id="534" w:author="Regina Casanova" w:date="2018-07-07T15:32:00Z"/>
        </w:rPr>
        <w:pPrChange w:id="535" w:author="Regina Casanova" w:date="2018-07-07T15:41:00Z">
          <w:pPr>
            <w:pStyle w:val="Ttulo1"/>
          </w:pPr>
        </w:pPrChange>
      </w:pPr>
      <w:ins w:id="536" w:author="Regina Casanova" w:date="2018-07-07T15:31:00Z">
        <w:r w:rsidRPr="00BA156B">
          <w:lastRenderedPageBreak/>
          <w:t xml:space="preserve">Se utilizó la página web ShowMore </w:t>
        </w:r>
        <w:r w:rsidRPr="00BA156B">
          <w:fldChar w:fldCharType="begin" w:fldLock="1"/>
        </w:r>
        <w: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Pr="00BA156B">
          <w:fldChar w:fldCharType="separate"/>
        </w:r>
        <w:r w:rsidRPr="00D92F33">
          <w:rPr>
            <w:noProof/>
          </w:rPr>
          <w:t>(46)</w:t>
        </w:r>
        <w:r w:rsidRPr="00BA156B">
          <w:fldChar w:fldCharType="end"/>
        </w:r>
        <w:r w:rsidRPr="00BA156B">
          <w:t xml:space="preserve"> producido por la empresa ShowMor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901D34" w:rsidDel="006F7425" w:rsidRDefault="00A12DD0" w:rsidP="005956FA">
      <w:pPr>
        <w:pStyle w:val="Texto"/>
        <w:rPr>
          <w:del w:id="537" w:author="Regina Casanova" w:date="2018-07-07T15:30:00Z"/>
          <w:lang w:val="es-PE"/>
        </w:rPr>
        <w:pPrChange w:id="538" w:author="Regina Casanova" w:date="2018-07-07T15:41:00Z">
          <w:pPr>
            <w:pStyle w:val="Ttulo2"/>
            <w:numPr>
              <w:numId w:val="8"/>
            </w:numPr>
            <w:spacing w:line="360" w:lineRule="auto"/>
          </w:pPr>
        </w:pPrChange>
      </w:pPr>
      <w:bookmarkStart w:id="539" w:name="_Toc511166296"/>
      <w:del w:id="540" w:author="Regina Casanova" w:date="2018-07-07T15:30:00Z">
        <w:r w:rsidRPr="00901D34" w:rsidDel="006F7425">
          <w:rPr>
            <w:lang w:val="es-PE"/>
          </w:rPr>
          <w:delText>Diseño del estudio</w:delText>
        </w:r>
        <w:bookmarkEnd w:id="539"/>
      </w:del>
    </w:p>
    <w:p w14:paraId="3BB57895" w14:textId="1DDF5043" w:rsidR="00D652B7" w:rsidRPr="00211937" w:rsidDel="006F7425" w:rsidRDefault="00D652B7" w:rsidP="005956FA">
      <w:pPr>
        <w:pStyle w:val="Texto"/>
        <w:rPr>
          <w:del w:id="541" w:author="Regina Casanova" w:date="2018-07-07T15:30:00Z"/>
        </w:rPr>
        <w:pPrChange w:id="542" w:author="Regina Casanova" w:date="2018-07-07T15:41:00Z">
          <w:pPr>
            <w:pStyle w:val="Texto"/>
          </w:pPr>
        </w:pPrChange>
      </w:pPr>
      <w:del w:id="543" w:author="Regina Casanova" w:date="2018-07-07T15:30:00Z">
        <w:r w:rsidRPr="00BA156B" w:rsidDel="006F7425">
          <w:delText>Este es un estudio de usabilidad, donde se evaluará el</w:delText>
        </w:r>
        <w:r w:rsidR="006305D4" w:rsidRPr="00BA156B" w:rsidDel="006F7425">
          <w:delText xml:space="preserve"> diseño</w:delText>
        </w:r>
        <w:r w:rsidR="008044EE" w:rsidRPr="00BA156B" w:rsidDel="006F7425">
          <w:delText xml:space="preserve"> del prototipo</w:delText>
        </w:r>
        <w:r w:rsidR="006305D4" w:rsidRPr="00BA156B" w:rsidDel="006F7425">
          <w:delText xml:space="preserve"> de un producto tecnológico</w:delText>
        </w:r>
        <w:r w:rsidRPr="00BA156B" w:rsidDel="006F7425">
          <w:delText xml:space="preserve"> mediante pruebas dirigidas a </w:delText>
        </w:r>
      </w:del>
      <w:del w:id="544" w:author="Regina Casanova" w:date="2018-06-15T15:17:00Z">
        <w:r w:rsidRPr="00BA156B" w:rsidDel="0065488F">
          <w:delText>l</w:delText>
        </w:r>
        <w:r w:rsidR="008044EE" w:rsidRPr="00BA156B" w:rsidDel="0065488F">
          <w:delText>os</w:delText>
        </w:r>
      </w:del>
      <w:del w:id="545" w:author="Regina Casanova" w:date="2018-07-07T15:30:00Z">
        <w:r w:rsidR="008044EE" w:rsidRPr="00BA156B" w:rsidDel="006F7425">
          <w:delText xml:space="preserve"> </w:delText>
        </w:r>
        <w:r w:rsidR="006305D4" w:rsidRPr="00BA156B" w:rsidDel="006F7425">
          <w:delText>usuarios</w:delText>
        </w:r>
        <w:r w:rsidR="008044EE" w:rsidRPr="00BA156B" w:rsidDel="006F7425">
          <w:delText xml:space="preserve"> final</w:delText>
        </w:r>
        <w:r w:rsidR="0065488F" w:rsidDel="006F7425">
          <w:delText xml:space="preserve">es </w:delText>
        </w:r>
      </w:del>
      <w:del w:id="546" w:author="Regina Casanova" w:date="2018-06-15T15:17:00Z">
        <w:r w:rsidR="008044EE" w:rsidRPr="00BA156B" w:rsidDel="0065488F">
          <w:delText>es</w:delText>
        </w:r>
        <w:r w:rsidR="006305D4" w:rsidRPr="00BA156B" w:rsidDel="0065488F">
          <w:delText xml:space="preserve"> del sistema</w:delText>
        </w:r>
      </w:del>
      <w:del w:id="547" w:author="Regina Casanova" w:date="2018-07-07T15:30:00Z">
        <w:r w:rsidR="006305D4" w:rsidRPr="00BA156B" w:rsidDel="006F7425">
          <w:delText xml:space="preserve">. </w:delText>
        </w:r>
      </w:del>
    </w:p>
    <w:p w14:paraId="14109D61" w14:textId="76625255" w:rsidR="00704DCF" w:rsidRPr="00901D34" w:rsidDel="006F7425" w:rsidRDefault="00A12DD0" w:rsidP="005956FA">
      <w:pPr>
        <w:pStyle w:val="Texto"/>
        <w:rPr>
          <w:del w:id="548" w:author="Regina Casanova" w:date="2018-07-07T15:30:00Z"/>
          <w:lang w:val="es-PE"/>
        </w:rPr>
        <w:pPrChange w:id="549" w:author="Regina Casanova" w:date="2018-07-07T15:41:00Z">
          <w:pPr>
            <w:pStyle w:val="Ttulo2"/>
          </w:pPr>
        </w:pPrChange>
      </w:pPr>
      <w:bookmarkStart w:id="550" w:name="_Toc511166297"/>
      <w:del w:id="551" w:author="Regina Casanova" w:date="2018-07-07T15:30:00Z">
        <w:r w:rsidRPr="00BA156B" w:rsidDel="006F7425">
          <w:rPr>
            <w:lang w:val="es-PE"/>
          </w:rPr>
          <w:delText>Población</w:delText>
        </w:r>
        <w:bookmarkEnd w:id="550"/>
      </w:del>
    </w:p>
    <w:p w14:paraId="5C724D95" w14:textId="11689DEB" w:rsidR="00704DCF" w:rsidRPr="00BA156B" w:rsidDel="006F7425" w:rsidRDefault="00704DCF" w:rsidP="005956FA">
      <w:pPr>
        <w:pStyle w:val="Texto"/>
        <w:rPr>
          <w:del w:id="552" w:author="Regina Casanova" w:date="2018-07-07T15:30:00Z"/>
        </w:rPr>
        <w:pPrChange w:id="553" w:author="Regina Casanova" w:date="2018-07-07T15:41:00Z">
          <w:pPr>
            <w:pStyle w:val="Texto"/>
          </w:pPr>
        </w:pPrChange>
      </w:pPr>
      <w:del w:id="554" w:author="Regina Casanova" w:date="2018-07-07T15:30:00Z">
        <w:r w:rsidRPr="00BA156B" w:rsidDel="006F7425">
          <w:delText>La població</w:delText>
        </w:r>
        <w:r w:rsidR="004665A1" w:rsidRPr="00BA156B" w:rsidDel="006F7425">
          <w:delText>n en estudio</w:delText>
        </w:r>
        <w:r w:rsidRPr="00BA156B" w:rsidDel="006F7425">
          <w:delText xml:space="preserve"> se divide en </w:delText>
        </w:r>
        <w:r w:rsidR="00F53309" w:rsidRPr="00BA156B" w:rsidDel="006F7425">
          <w:delText>tres</w:delText>
        </w:r>
        <w:r w:rsidR="0059544B" w:rsidRPr="00BA156B" w:rsidDel="006F7425">
          <w:delText xml:space="preserve"> </w:delText>
        </w:r>
        <w:r w:rsidR="0051146D" w:rsidRPr="00BA156B" w:rsidDel="006F7425">
          <w:delText>tipos</w:delText>
        </w:r>
        <w:r w:rsidRPr="00BA156B" w:rsidDel="006F7425">
          <w:delText xml:space="preserve"> de usuarios:</w:delText>
        </w:r>
      </w:del>
    </w:p>
    <w:p w14:paraId="28172193" w14:textId="70E7C1D6" w:rsidR="006305D4" w:rsidRPr="00BA156B" w:rsidDel="006F7425" w:rsidRDefault="006305D4" w:rsidP="005956FA">
      <w:pPr>
        <w:pStyle w:val="Texto"/>
        <w:rPr>
          <w:del w:id="555" w:author="Regina Casanova" w:date="2018-07-07T15:30:00Z"/>
        </w:rPr>
        <w:pPrChange w:id="556" w:author="Regina Casanova" w:date="2018-07-07T15:41:00Z">
          <w:pPr>
            <w:pStyle w:val="Texto"/>
            <w:numPr>
              <w:numId w:val="28"/>
            </w:numPr>
            <w:ind w:left="720" w:hanging="360"/>
          </w:pPr>
        </w:pPrChange>
      </w:pPr>
      <w:del w:id="557" w:author="Regina Casanova" w:date="2018-07-07T15:30:00Z">
        <w:r w:rsidRPr="00BA156B" w:rsidDel="006F7425">
          <w:delText>Per</w:delText>
        </w:r>
        <w:r w:rsidR="008044EE" w:rsidRPr="00BA156B" w:rsidDel="006F7425">
          <w:delText>sonal Administrativo de SUSALUD.</w:delText>
        </w:r>
      </w:del>
    </w:p>
    <w:p w14:paraId="1A6FD314" w14:textId="31067C44" w:rsidR="006305D4" w:rsidRPr="00BA156B" w:rsidDel="006F7425" w:rsidRDefault="008044EE" w:rsidP="005956FA">
      <w:pPr>
        <w:pStyle w:val="Texto"/>
        <w:rPr>
          <w:del w:id="558" w:author="Regina Casanova" w:date="2018-07-07T15:30:00Z"/>
        </w:rPr>
        <w:pPrChange w:id="559" w:author="Regina Casanova" w:date="2018-07-07T15:41:00Z">
          <w:pPr>
            <w:pStyle w:val="Texto"/>
            <w:numPr>
              <w:numId w:val="28"/>
            </w:numPr>
            <w:ind w:left="720" w:hanging="360"/>
          </w:pPr>
        </w:pPrChange>
      </w:pPr>
      <w:del w:id="560" w:author="Regina Casanova" w:date="2018-07-07T15:30:00Z">
        <w:r w:rsidRPr="00BA156B" w:rsidDel="006F7425">
          <w:delText>Gestores</w:delText>
        </w:r>
        <w:r w:rsidR="006305D4" w:rsidRPr="00BA156B" w:rsidDel="006F7425">
          <w:delText xml:space="preserve"> de IPRESS</w:delText>
        </w:r>
        <w:r w:rsidRPr="00BA156B" w:rsidDel="006F7425">
          <w:delText>.</w:delText>
        </w:r>
      </w:del>
    </w:p>
    <w:p w14:paraId="06042FD9" w14:textId="66413005" w:rsidR="002F42CB" w:rsidRPr="00211937" w:rsidDel="006F7425" w:rsidRDefault="004665A1" w:rsidP="005956FA">
      <w:pPr>
        <w:pStyle w:val="Texto"/>
        <w:rPr>
          <w:del w:id="561" w:author="Regina Casanova" w:date="2018-07-07T15:30:00Z"/>
        </w:rPr>
        <w:pPrChange w:id="562" w:author="Regina Casanova" w:date="2018-07-07T15:41:00Z">
          <w:pPr>
            <w:pStyle w:val="Texto"/>
            <w:numPr>
              <w:numId w:val="28"/>
            </w:numPr>
            <w:ind w:left="720" w:hanging="360"/>
          </w:pPr>
        </w:pPrChange>
      </w:pPr>
      <w:del w:id="563" w:author="Regina Casanova" w:date="2018-07-07T15:30:00Z">
        <w:r w:rsidRPr="00BA156B" w:rsidDel="006F7425">
          <w:delText>Ciudadanos peruanos que puedan presentar</w:delText>
        </w:r>
        <w:r w:rsidR="0051146D" w:rsidRPr="00BA156B" w:rsidDel="006F7425">
          <w:delText xml:space="preserve"> reclamos</w:delText>
        </w:r>
        <w:r w:rsidR="008044EE" w:rsidRPr="00BA156B" w:rsidDel="006F7425">
          <w:delText>.</w:delText>
        </w:r>
      </w:del>
    </w:p>
    <w:p w14:paraId="13365756" w14:textId="75635D8E" w:rsidR="00AD62EA" w:rsidRPr="00211937" w:rsidDel="006F7425" w:rsidRDefault="00A12DD0" w:rsidP="005956FA">
      <w:pPr>
        <w:pStyle w:val="Texto"/>
        <w:rPr>
          <w:del w:id="564" w:author="Regina Casanova" w:date="2018-07-07T15:30:00Z"/>
          <w:lang w:val="es-PE"/>
        </w:rPr>
        <w:pPrChange w:id="565" w:author="Regina Casanova" w:date="2018-07-07T15:41:00Z">
          <w:pPr>
            <w:pStyle w:val="Ttulo2"/>
          </w:pPr>
        </w:pPrChange>
      </w:pPr>
      <w:bookmarkStart w:id="566" w:name="_Toc511166298"/>
      <w:del w:id="567" w:author="Regina Casanova" w:date="2018-07-07T15:30:00Z">
        <w:r w:rsidRPr="00BA156B" w:rsidDel="006F7425">
          <w:rPr>
            <w:lang w:val="es-PE"/>
          </w:rPr>
          <w:delText>Muestr</w:delText>
        </w:r>
        <w:r w:rsidR="00FB6147" w:rsidRPr="00BA156B" w:rsidDel="006F7425">
          <w:rPr>
            <w:lang w:val="es-PE"/>
          </w:rPr>
          <w:delText>a</w:delText>
        </w:r>
        <w:bookmarkEnd w:id="566"/>
      </w:del>
    </w:p>
    <w:p w14:paraId="26C14B58" w14:textId="20D92294" w:rsidR="002E5B65" w:rsidDel="006F7425" w:rsidRDefault="00C532C1" w:rsidP="005956FA">
      <w:pPr>
        <w:pStyle w:val="Texto"/>
        <w:rPr>
          <w:del w:id="568" w:author="Regina Casanova" w:date="2018-07-07T15:30:00Z"/>
        </w:rPr>
        <w:pPrChange w:id="569" w:author="Regina Casanova" w:date="2018-07-07T15:41:00Z">
          <w:pPr>
            <w:pStyle w:val="Texto"/>
          </w:pPr>
        </w:pPrChange>
      </w:pPr>
      <w:del w:id="570" w:author="Regina Casanova" w:date="2018-07-07T15:30:00Z">
        <w:r w:rsidRPr="00BA156B" w:rsidDel="006F7425">
          <w:delText xml:space="preserve">Para este estudio se </w:delText>
        </w:r>
        <w:r w:rsidR="00816A41" w:rsidRPr="00BA156B" w:rsidDel="006F7425">
          <w:delText xml:space="preserve">programó entrevistas </w:delText>
        </w:r>
        <w:r w:rsidR="0059544B" w:rsidRPr="00BA156B" w:rsidDel="006F7425">
          <w:delText xml:space="preserve">con </w:delText>
        </w:r>
        <w:r w:rsidR="007E3601" w:rsidRPr="00BA156B" w:rsidDel="006F7425">
          <w:delText>por lo menos</w:delText>
        </w:r>
        <w:r w:rsidRPr="00BA156B" w:rsidDel="006F7425">
          <w:delText xml:space="preserve"> tres personas </w:delText>
        </w:r>
        <w:r w:rsidR="00816A41" w:rsidRPr="00BA156B" w:rsidDel="006F7425">
          <w:delText xml:space="preserve">de </w:delText>
        </w:r>
        <w:r w:rsidRPr="00BA156B" w:rsidDel="006F7425">
          <w:delText xml:space="preserve">cada </w:delText>
        </w:r>
        <w:r w:rsidR="0086507C" w:rsidRPr="00BA156B" w:rsidDel="006F7425">
          <w:delText>uno de los tres</w:delText>
        </w:r>
        <w:r w:rsidR="0059544B" w:rsidRPr="00BA156B" w:rsidDel="006F7425">
          <w:delText xml:space="preserve"> </w:delText>
        </w:r>
        <w:r w:rsidRPr="00BA156B" w:rsidDel="006F7425">
          <w:delText>tipo</w:delText>
        </w:r>
        <w:r w:rsidR="00043E74" w:rsidRPr="00BA156B" w:rsidDel="006F7425">
          <w:delText>s</w:delText>
        </w:r>
        <w:r w:rsidRPr="00BA156B" w:rsidDel="006F7425">
          <w:delText xml:space="preserve"> de usuario </w:delText>
        </w:r>
        <w:r w:rsidR="00043E74" w:rsidRPr="00BA156B" w:rsidDel="006F7425">
          <w:delText>descritos</w:delText>
        </w:r>
        <w:r w:rsidRPr="00BA156B" w:rsidDel="006F7425">
          <w:delText>.</w:delText>
        </w:r>
        <w:r w:rsidR="00F73463" w:rsidRPr="00BA156B" w:rsidDel="006F7425">
          <w:delText xml:space="preserve"> L</w:delText>
        </w:r>
        <w:r w:rsidR="002973BF" w:rsidRPr="00BA156B" w:rsidDel="006F7425">
          <w:delText>a muestra de</w:delText>
        </w:r>
        <w:r w:rsidR="00F73463" w:rsidRPr="00BA156B" w:rsidDel="006F7425">
          <w:delText xml:space="preserve"> ciudadanos entrevistados en la fase exploratoria </w:delText>
        </w:r>
        <w:r w:rsidR="002973BF" w:rsidRPr="00BA156B" w:rsidDel="006F7425">
          <w:delText xml:space="preserve">fue independiente de la muestra para </w:delText>
        </w:r>
        <w:r w:rsidR="00F73463" w:rsidRPr="00BA156B" w:rsidDel="006F7425">
          <w:delText xml:space="preserve">la fase de </w:delText>
        </w:r>
        <w:r w:rsidR="002973BF" w:rsidRPr="00BA156B" w:rsidDel="006F7425">
          <w:delText>evaluación</w:delText>
        </w:r>
        <w:r w:rsidR="002D03F7" w:rsidRPr="00BA156B" w:rsidDel="006F7425">
          <w:delText xml:space="preserve"> ya que la totalidad de personas entre</w:delText>
        </w:r>
        <w:r w:rsidR="008044EE" w:rsidRPr="00BA156B" w:rsidDel="006F7425">
          <w:delText>vistadas en la fase exploratoria</w:delText>
        </w:r>
        <w:r w:rsidR="002D03F7" w:rsidRPr="00BA156B" w:rsidDel="006F7425">
          <w:delText xml:space="preserve"> no se encontraban disponibles para la fase de evaluació</w:delText>
        </w:r>
        <w:r w:rsidR="00BA09FC" w:rsidRPr="00BA156B" w:rsidDel="006F7425">
          <w:delText xml:space="preserve">n. </w:delText>
        </w:r>
        <w:r w:rsidR="0086507C" w:rsidRPr="00BA156B" w:rsidDel="006F7425">
          <w:delText>Tanto e</w:delText>
        </w:r>
        <w:r w:rsidR="00BA09FC" w:rsidRPr="00BA156B" w:rsidDel="006F7425">
          <w:delText>n</w:delText>
        </w:r>
        <w:r w:rsidR="002D03F7" w:rsidRPr="00BA156B" w:rsidDel="006F7425">
          <w:delText xml:space="preserve"> la</w:delText>
        </w:r>
        <w:r w:rsidR="002E5B65" w:rsidRPr="00BA156B" w:rsidDel="006F7425">
          <w:delText xml:space="preserve"> fase exploratoria</w:delText>
        </w:r>
        <w:r w:rsidR="0086507C" w:rsidRPr="00BA156B" w:rsidDel="006F7425">
          <w:delText xml:space="preserve"> como en la fase de </w:delText>
        </w:r>
        <w:r w:rsidR="008044EE" w:rsidRPr="00BA156B" w:rsidDel="006F7425">
          <w:delText>evaluación</w:delText>
        </w:r>
        <w:r w:rsidR="0086507C" w:rsidRPr="00BA156B" w:rsidDel="006F7425">
          <w:delText xml:space="preserve">, y para todos los tipos de usuarios se </w:delText>
        </w:r>
        <w:r w:rsidR="00B14113" w:rsidRPr="00BA156B" w:rsidDel="006F7425">
          <w:delText>utilizó</w:delText>
        </w:r>
        <w:r w:rsidR="0086507C" w:rsidRPr="00BA156B" w:rsidDel="006F7425">
          <w:delText xml:space="preserve"> </w:delText>
        </w:r>
        <w:r w:rsidR="00D15E0F" w:rsidRPr="00BA156B" w:rsidDel="006F7425">
          <w:delText>muestreo propositivo</w:delText>
        </w:r>
        <w:r w:rsidR="00B14113" w:rsidRPr="00BA156B" w:rsidDel="006F7425">
          <w:delText>.</w:delText>
        </w:r>
      </w:del>
    </w:p>
    <w:p w14:paraId="0CB28AD9" w14:textId="45105E4F" w:rsidR="00B26073" w:rsidRPr="00BA156B" w:rsidDel="006F7425" w:rsidRDefault="00B26073" w:rsidP="005956FA">
      <w:pPr>
        <w:pStyle w:val="Texto"/>
        <w:rPr>
          <w:del w:id="571" w:author="Regina Casanova" w:date="2018-07-07T15:30:00Z"/>
        </w:rPr>
        <w:pPrChange w:id="572" w:author="Regina Casanova" w:date="2018-07-07T15:41:00Z">
          <w:pPr>
            <w:pStyle w:val="Texto"/>
          </w:pPr>
        </w:pPrChange>
      </w:pPr>
    </w:p>
    <w:p w14:paraId="2CEEA61D" w14:textId="102B4396" w:rsidR="00FB6147" w:rsidRPr="00211937" w:rsidDel="006F7425" w:rsidRDefault="004C67AC" w:rsidP="005956FA">
      <w:pPr>
        <w:pStyle w:val="Texto"/>
        <w:rPr>
          <w:del w:id="573" w:author="Regina Casanova" w:date="2018-07-07T15:30:00Z"/>
          <w:lang w:val="es-PE"/>
        </w:rPr>
        <w:pPrChange w:id="574" w:author="Regina Casanova" w:date="2018-07-07T15:41:00Z">
          <w:pPr>
            <w:pStyle w:val="Ttulo2"/>
          </w:pPr>
        </w:pPrChange>
      </w:pPr>
      <w:bookmarkStart w:id="575" w:name="_Toc511166299"/>
      <w:del w:id="576" w:author="Regina Casanova" w:date="2018-07-07T15:30:00Z">
        <w:r w:rsidRPr="00BA156B" w:rsidDel="006F7425">
          <w:rPr>
            <w:lang w:val="es-PE"/>
          </w:rPr>
          <w:delText>Operacionalizació</w:delText>
        </w:r>
        <w:r w:rsidR="00A12DD0" w:rsidRPr="00BA156B" w:rsidDel="006F7425">
          <w:rPr>
            <w:lang w:val="es-PE"/>
          </w:rPr>
          <w:delText>n de variables</w:delText>
        </w:r>
        <w:bookmarkEnd w:id="575"/>
      </w:del>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577"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rsidP="005956FA">
            <w:pPr>
              <w:pStyle w:val="Texto"/>
              <w:rPr>
                <w:ins w:id="578" w:author="Regina Casanova" w:date="2018-07-07T15:42:00Z"/>
              </w:rPr>
              <w:pPrChange w:id="579" w:author="Regina Casanova" w:date="2018-07-07T15:41:00Z">
                <w:pPr>
                  <w:pStyle w:val="Ttulo2"/>
                  <w:outlineLvl w:val="1"/>
                </w:pPr>
              </w:pPrChange>
            </w:pPr>
          </w:p>
          <w:p w14:paraId="5A677E5A" w14:textId="66CC80D8" w:rsidR="00041C8E" w:rsidRPr="00BA156B" w:rsidDel="006F7425" w:rsidRDefault="00041C8E" w:rsidP="005956FA">
            <w:pPr>
              <w:pStyle w:val="Texto"/>
              <w:rPr>
                <w:del w:id="580" w:author="Regina Casanova" w:date="2018-07-07T15:30:00Z"/>
              </w:rPr>
              <w:pPrChange w:id="581" w:author="Regina Casanova" w:date="2018-07-07T15:41:00Z">
                <w:pPr>
                  <w:pStyle w:val="Texto"/>
                  <w:framePr w:hSpace="142" w:wrap="around" w:vAnchor="text" w:hAnchor="text" w:y="1"/>
                </w:pPr>
              </w:pPrChange>
            </w:pPr>
            <w:del w:id="582"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rsidP="005956FA">
            <w:pPr>
              <w:pStyle w:val="Texto"/>
              <w:cnfStyle w:val="100000000000" w:firstRow="1" w:lastRow="0" w:firstColumn="0" w:lastColumn="0" w:oddVBand="0" w:evenVBand="0" w:oddHBand="0" w:evenHBand="0" w:firstRowFirstColumn="0" w:firstRowLastColumn="0" w:lastRowFirstColumn="0" w:lastRowLastColumn="0"/>
              <w:rPr>
                <w:del w:id="583" w:author="Regina Casanova" w:date="2018-07-07T15:30:00Z"/>
              </w:rPr>
              <w:pPrChange w:id="584"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585" w:author="Regina Casanova" w:date="2018-07-07T15:30:00Z">
              <w:r w:rsidRPr="00BA156B" w:rsidDel="006F7425">
                <w:delText>Descripción</w:delText>
              </w:r>
            </w:del>
          </w:p>
        </w:tc>
        <w:tc>
          <w:tcPr>
            <w:tcW w:w="1559" w:type="dxa"/>
          </w:tcPr>
          <w:p w14:paraId="41120D34" w14:textId="667B4B9B" w:rsidR="00041C8E" w:rsidRPr="00BA156B" w:rsidDel="006F7425" w:rsidRDefault="00041C8E" w:rsidP="005956FA">
            <w:pPr>
              <w:pStyle w:val="Texto"/>
              <w:cnfStyle w:val="100000000000" w:firstRow="1" w:lastRow="0" w:firstColumn="0" w:lastColumn="0" w:oddVBand="0" w:evenVBand="0" w:oddHBand="0" w:evenHBand="0" w:firstRowFirstColumn="0" w:firstRowLastColumn="0" w:lastRowFirstColumn="0" w:lastRowLastColumn="0"/>
              <w:rPr>
                <w:del w:id="586" w:author="Regina Casanova" w:date="2018-07-07T15:30:00Z"/>
              </w:rPr>
              <w:pPrChange w:id="58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588" w:author="Regina Casanova" w:date="2018-07-07T15:30:00Z">
              <w:r w:rsidRPr="00BA156B" w:rsidDel="006F7425">
                <w:delText>Tipo de Variable</w:delText>
              </w:r>
            </w:del>
          </w:p>
        </w:tc>
        <w:tc>
          <w:tcPr>
            <w:tcW w:w="1247" w:type="dxa"/>
          </w:tcPr>
          <w:p w14:paraId="6C914800" w14:textId="2310594B" w:rsidR="00041C8E" w:rsidRPr="00BA156B" w:rsidDel="006F7425" w:rsidRDefault="00041C8E" w:rsidP="005956FA">
            <w:pPr>
              <w:pStyle w:val="Texto"/>
              <w:cnfStyle w:val="100000000000" w:firstRow="1" w:lastRow="0" w:firstColumn="0" w:lastColumn="0" w:oddVBand="0" w:evenVBand="0" w:oddHBand="0" w:evenHBand="0" w:firstRowFirstColumn="0" w:firstRowLastColumn="0" w:lastRowFirstColumn="0" w:lastRowLastColumn="0"/>
              <w:rPr>
                <w:del w:id="589" w:author="Regina Casanova" w:date="2018-07-07T15:30:00Z"/>
              </w:rPr>
              <w:pPrChange w:id="590"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591" w:author="Regina Casanova" w:date="2018-07-07T15:30:00Z">
              <w:r w:rsidRPr="00BA156B" w:rsidDel="006F7425">
                <w:delText>Opciones</w:delText>
              </w:r>
            </w:del>
          </w:p>
        </w:tc>
        <w:tc>
          <w:tcPr>
            <w:tcW w:w="2045" w:type="dxa"/>
          </w:tcPr>
          <w:p w14:paraId="1C84061D" w14:textId="453E5FDF" w:rsidR="00041C8E" w:rsidRPr="00BA156B" w:rsidDel="006F7425" w:rsidRDefault="00041C8E" w:rsidP="005956FA">
            <w:pPr>
              <w:pStyle w:val="Texto"/>
              <w:cnfStyle w:val="100000000000" w:firstRow="1" w:lastRow="0" w:firstColumn="0" w:lastColumn="0" w:oddVBand="0" w:evenVBand="0" w:oddHBand="0" w:evenHBand="0" w:firstRowFirstColumn="0" w:firstRowLastColumn="0" w:lastRowFirstColumn="0" w:lastRowLastColumn="0"/>
              <w:rPr>
                <w:del w:id="592" w:author="Regina Casanova" w:date="2018-07-07T15:30:00Z"/>
              </w:rPr>
              <w:pPrChange w:id="593"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594"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595"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5956FA">
            <w:pPr>
              <w:pStyle w:val="Texto"/>
              <w:rPr>
                <w:del w:id="596" w:author="Regina Casanova" w:date="2018-07-07T15:30:00Z"/>
              </w:rPr>
              <w:pPrChange w:id="597" w:author="Regina Casanova" w:date="2018-07-07T15:41:00Z">
                <w:pPr>
                  <w:pStyle w:val="Texto"/>
                  <w:framePr w:hSpace="142" w:wrap="around" w:vAnchor="text" w:hAnchor="text" w:y="1"/>
                </w:pPr>
              </w:pPrChange>
            </w:pPr>
            <w:del w:id="598"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rsidP="005956FA">
            <w:pPr>
              <w:pStyle w:val="Texto"/>
              <w:cnfStyle w:val="000000100000" w:firstRow="0" w:lastRow="0" w:firstColumn="0" w:lastColumn="0" w:oddVBand="0" w:evenVBand="0" w:oddHBand="1" w:evenHBand="0" w:firstRowFirstColumn="0" w:firstRowLastColumn="0" w:lastRowFirstColumn="0" w:lastRowLastColumn="0"/>
              <w:rPr>
                <w:del w:id="599" w:author="Regina Casanova" w:date="2018-07-07T15:30:00Z"/>
              </w:rPr>
              <w:pPrChange w:id="600"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601" w:author="Regina Casanova" w:date="2018-07-07T15:30:00Z">
              <w:r w:rsidRPr="00BA156B" w:rsidDel="006F7425">
                <w:delText>El éxito o fracaso del usuario en la resoluc</w:delText>
              </w:r>
              <w:r w:rsidRPr="00BA156B" w:rsidDel="005956FA">
                <w:delText>i</w:delText>
              </w:r>
            </w:del>
            <w:ins w:id="602" w:author="Regina Casanova" w:date="2018-07-07T15:42:00Z">
              <w:r w:rsidRPr="00BA156B">
                <w:t>ó</w:t>
              </w:r>
            </w:ins>
            <w:del w:id="603"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rsidP="005956FA">
            <w:pPr>
              <w:pStyle w:val="Texto"/>
              <w:cnfStyle w:val="000000100000" w:firstRow="0" w:lastRow="0" w:firstColumn="0" w:lastColumn="0" w:oddVBand="0" w:evenVBand="0" w:oddHBand="1" w:evenHBand="0" w:firstRowFirstColumn="0" w:firstRowLastColumn="0" w:lastRowFirstColumn="0" w:lastRowLastColumn="0"/>
              <w:rPr>
                <w:del w:id="604" w:author="Regina Casanova" w:date="2018-07-07T15:30:00Z"/>
              </w:rPr>
              <w:pPrChange w:id="605"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606" w:author="Regina Casanova" w:date="2018-07-07T15:30:00Z">
              <w:r w:rsidRPr="00BA156B" w:rsidDel="006F7425">
                <w:delText>Cualitativa – Dicotómica</w:delText>
              </w:r>
            </w:del>
          </w:p>
        </w:tc>
        <w:tc>
          <w:tcPr>
            <w:tcW w:w="1247" w:type="dxa"/>
          </w:tcPr>
          <w:p w14:paraId="2AD272B7" w14:textId="7908487B" w:rsidR="00041C8E" w:rsidRPr="00BA156B" w:rsidDel="006F7425" w:rsidRDefault="00EE62F8" w:rsidP="005956FA">
            <w:pPr>
              <w:pStyle w:val="Texto"/>
              <w:cnfStyle w:val="000000100000" w:firstRow="0" w:lastRow="0" w:firstColumn="0" w:lastColumn="0" w:oddVBand="0" w:evenVBand="0" w:oddHBand="1" w:evenHBand="0" w:firstRowFirstColumn="0" w:firstRowLastColumn="0" w:lastRowFirstColumn="0" w:lastRowLastColumn="0"/>
              <w:rPr>
                <w:del w:id="607" w:author="Regina Casanova" w:date="2018-07-07T15:30:00Z"/>
              </w:rPr>
              <w:pPrChange w:id="608"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609"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rsidP="005956FA">
            <w:pPr>
              <w:pStyle w:val="Texto"/>
              <w:cnfStyle w:val="000000100000" w:firstRow="0" w:lastRow="0" w:firstColumn="0" w:lastColumn="0" w:oddVBand="0" w:evenVBand="0" w:oddHBand="1" w:evenHBand="0" w:firstRowFirstColumn="0" w:firstRowLastColumn="0" w:lastRowFirstColumn="0" w:lastRowLastColumn="0"/>
              <w:rPr>
                <w:del w:id="610" w:author="Regina Casanova" w:date="2018-07-07T15:30:00Z"/>
              </w:rPr>
              <w:pPrChange w:id="611"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612" w:author="Regina Casanova" w:date="2018-07-07T15:30:00Z">
              <w:r w:rsidRPr="00BA156B" w:rsidDel="006F7425">
                <w:delText>Observación Directa</w:delText>
              </w:r>
            </w:del>
          </w:p>
        </w:tc>
      </w:tr>
      <w:tr w:rsidR="00944CD0" w:rsidRPr="00BA156B" w:rsidDel="006F7425" w14:paraId="027C9570" w14:textId="6CC6996A" w:rsidTr="008443A9">
        <w:trPr>
          <w:del w:id="613"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5956FA">
            <w:pPr>
              <w:pStyle w:val="Texto"/>
              <w:rPr>
                <w:del w:id="614" w:author="Regina Casanova" w:date="2018-07-07T15:30:00Z"/>
              </w:rPr>
              <w:pPrChange w:id="615" w:author="Regina Casanova" w:date="2018-07-07T15:41:00Z">
                <w:pPr>
                  <w:pStyle w:val="Texto"/>
                  <w:framePr w:hSpace="142" w:wrap="around" w:vAnchor="text" w:hAnchor="text" w:y="1"/>
                </w:pPr>
              </w:pPrChange>
            </w:pPr>
            <w:del w:id="616"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rsidP="005956FA">
            <w:pPr>
              <w:pStyle w:val="Texto"/>
              <w:cnfStyle w:val="000000000000" w:firstRow="0" w:lastRow="0" w:firstColumn="0" w:lastColumn="0" w:oddVBand="0" w:evenVBand="0" w:oddHBand="0" w:evenHBand="0" w:firstRowFirstColumn="0" w:firstRowLastColumn="0" w:lastRowFirstColumn="0" w:lastRowLastColumn="0"/>
              <w:rPr>
                <w:del w:id="617" w:author="Regina Casanova" w:date="2018-07-07T15:30:00Z"/>
              </w:rPr>
              <w:pPrChange w:id="618"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619"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rsidP="005956FA">
            <w:pPr>
              <w:pStyle w:val="Texto"/>
              <w:cnfStyle w:val="000000000000" w:firstRow="0" w:lastRow="0" w:firstColumn="0" w:lastColumn="0" w:oddVBand="0" w:evenVBand="0" w:oddHBand="0" w:evenHBand="0" w:firstRowFirstColumn="0" w:firstRowLastColumn="0" w:lastRowFirstColumn="0" w:lastRowLastColumn="0"/>
              <w:rPr>
                <w:del w:id="620" w:author="Regina Casanova" w:date="2018-07-07T15:30:00Z"/>
              </w:rPr>
              <w:pPrChange w:id="621"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622"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rsidP="005956FA">
            <w:pPr>
              <w:pStyle w:val="Texto"/>
              <w:cnfStyle w:val="000000000000" w:firstRow="0" w:lastRow="0" w:firstColumn="0" w:lastColumn="0" w:oddVBand="0" w:evenVBand="0" w:oddHBand="0" w:evenHBand="0" w:firstRowFirstColumn="0" w:firstRowLastColumn="0" w:lastRowFirstColumn="0" w:lastRowLastColumn="0"/>
              <w:rPr>
                <w:del w:id="623" w:author="Regina Casanova" w:date="2018-07-07T15:30:00Z"/>
              </w:rPr>
              <w:pPrChange w:id="62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625"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rsidP="005956FA">
            <w:pPr>
              <w:pStyle w:val="Texto"/>
              <w:cnfStyle w:val="000000000000" w:firstRow="0" w:lastRow="0" w:firstColumn="0" w:lastColumn="0" w:oddVBand="0" w:evenVBand="0" w:oddHBand="0" w:evenHBand="0" w:firstRowFirstColumn="0" w:firstRowLastColumn="0" w:lastRowFirstColumn="0" w:lastRowLastColumn="0"/>
              <w:rPr>
                <w:del w:id="626" w:author="Regina Casanova" w:date="2018-07-07T15:30:00Z"/>
              </w:rPr>
              <w:pPrChange w:id="627"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628"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rsidP="005956FA">
            <w:pPr>
              <w:pStyle w:val="Texto"/>
              <w:cnfStyle w:val="000000000000" w:firstRow="0" w:lastRow="0" w:firstColumn="0" w:lastColumn="0" w:oddVBand="0" w:evenVBand="0" w:oddHBand="0" w:evenHBand="0" w:firstRowFirstColumn="0" w:firstRowLastColumn="0" w:lastRowFirstColumn="0" w:lastRowLastColumn="0"/>
              <w:rPr>
                <w:del w:id="629" w:author="Regina Casanova" w:date="2018-07-07T15:30:00Z"/>
              </w:rPr>
              <w:pPrChange w:id="630"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rsidP="005956FA">
      <w:pPr>
        <w:pStyle w:val="Texto"/>
        <w:rPr>
          <w:del w:id="631" w:author="Regina Casanova" w:date="2018-07-07T15:30:00Z"/>
          <w:lang w:val="es-PE"/>
        </w:rPr>
        <w:pPrChange w:id="632" w:author="Regina Casanova" w:date="2018-07-07T15:41:00Z">
          <w:pPr>
            <w:pStyle w:val="Ttulo2"/>
          </w:pPr>
        </w:pPrChange>
      </w:pPr>
      <w:bookmarkStart w:id="633" w:name="_Toc511166300"/>
      <w:del w:id="634" w:author="Regina Casanova" w:date="2018-07-07T15:30:00Z">
        <w:r w:rsidRPr="00BA156B" w:rsidDel="006F7425">
          <w:rPr>
            <w:lang w:val="es-PE"/>
          </w:rPr>
          <w:delText>Procedimientos y técnicas</w:delText>
        </w:r>
        <w:bookmarkEnd w:id="633"/>
      </w:del>
    </w:p>
    <w:p w14:paraId="5F028996" w14:textId="75B2449E" w:rsidR="0053122A" w:rsidRPr="00BA156B" w:rsidDel="006F7425" w:rsidRDefault="0053122A" w:rsidP="005956FA">
      <w:pPr>
        <w:pStyle w:val="Texto"/>
        <w:rPr>
          <w:del w:id="635" w:author="Regina Casanova" w:date="2018-07-07T15:30:00Z"/>
          <w:lang w:val="es-PE"/>
        </w:rPr>
        <w:pPrChange w:id="636" w:author="Regina Casanova" w:date="2018-07-07T15:41:00Z">
          <w:pPr>
            <w:pStyle w:val="Ttulo3"/>
            <w:numPr>
              <w:ilvl w:val="0"/>
              <w:numId w:val="6"/>
            </w:numPr>
            <w:ind w:left="1440" w:hanging="360"/>
          </w:pPr>
        </w:pPrChange>
      </w:pPr>
      <w:bookmarkStart w:id="637" w:name="_Toc511166301"/>
      <w:del w:id="638" w:author="Regina Casanova" w:date="2018-07-07T15:30:00Z">
        <w:r w:rsidRPr="00BA156B" w:rsidDel="006F7425">
          <w:rPr>
            <w:lang w:val="es-PE"/>
          </w:rPr>
          <w:delText>Investigación de usuarios</w:delText>
        </w:r>
        <w:bookmarkEnd w:id="637"/>
      </w:del>
    </w:p>
    <w:p w14:paraId="664FCF1E" w14:textId="37E3A6F7" w:rsidR="00A0375B" w:rsidRPr="00B26073" w:rsidDel="006F7425" w:rsidRDefault="00EE62F8" w:rsidP="005956FA">
      <w:pPr>
        <w:pStyle w:val="Texto"/>
        <w:rPr>
          <w:del w:id="639" w:author="Regina Casanova" w:date="2018-07-07T15:30:00Z"/>
        </w:rPr>
        <w:pPrChange w:id="640" w:author="Regina Casanova" w:date="2018-07-07T15:41:00Z">
          <w:pPr>
            <w:pStyle w:val="Texto"/>
          </w:pPr>
        </w:pPrChange>
      </w:pPr>
      <w:del w:id="641"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642" w:author="Regina Casanova" w:date="2018-06-18T17:53:00Z">
        <w:r w:rsidR="008044EE" w:rsidRPr="00BA156B" w:rsidDel="00E94926">
          <w:delText xml:space="preserve">sistema </w:delText>
        </w:r>
      </w:del>
      <w:del w:id="643"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644" w:author="Regina Casanova" w:date="2018-06-18T17:53:00Z">
        <w:r w:rsidR="0053122A" w:rsidRPr="00BA156B" w:rsidDel="00E94926">
          <w:delText>sistema</w:delText>
        </w:r>
      </w:del>
      <w:del w:id="645"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rsidP="005956FA">
      <w:pPr>
        <w:pStyle w:val="Texto"/>
        <w:rPr>
          <w:del w:id="646" w:author="Regina Casanova" w:date="2018-07-07T15:30:00Z"/>
        </w:rPr>
        <w:pPrChange w:id="647" w:author="Regina Casanova" w:date="2018-07-07T15:41:00Z">
          <w:pPr>
            <w:pStyle w:val="Texto"/>
          </w:pPr>
        </w:pPrChange>
      </w:pPr>
      <w:del w:id="648"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649" w:author="Regina Casanova" w:date="2018-06-18T17:53:00Z">
        <w:r w:rsidR="00BE3E2C" w:rsidRPr="00BA156B" w:rsidDel="00E94926">
          <w:delText xml:space="preserve">sistema </w:delText>
        </w:r>
      </w:del>
      <w:del w:id="650" w:author="Regina Casanova" w:date="2018-06-18T17:31:00Z">
        <w:r w:rsidR="00BE3E2C" w:rsidRPr="00BA156B" w:rsidDel="00A63767">
          <w:delText>de</w:delText>
        </w:r>
      </w:del>
      <w:del w:id="651"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rsidP="005956FA">
      <w:pPr>
        <w:pStyle w:val="Texto"/>
        <w:rPr>
          <w:del w:id="652" w:author="Regina Casanova" w:date="2018-07-07T15:30:00Z"/>
        </w:rPr>
        <w:pPrChange w:id="653" w:author="Regina Casanova" w:date="2018-07-07T15:41:00Z">
          <w:pPr>
            <w:pStyle w:val="Texto"/>
          </w:pPr>
        </w:pPrChange>
      </w:pPr>
      <w:del w:id="654" w:author="Regina Casanova" w:date="2018-07-07T15:30:00Z">
        <w:r w:rsidRPr="00BA156B" w:rsidDel="006F7425">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rsidP="005956FA">
      <w:pPr>
        <w:pStyle w:val="Texto"/>
        <w:rPr>
          <w:del w:id="655" w:author="Regina Casanova" w:date="2018-07-07T15:30:00Z"/>
          <w:rStyle w:val="Referenciaintensa"/>
          <w:color w:val="auto"/>
          <w:lang w:val="es-PE"/>
        </w:rPr>
        <w:pPrChange w:id="656" w:author="Regina Casanova" w:date="2018-07-07T15:41:00Z">
          <w:pPr>
            <w:pStyle w:val="Texto"/>
            <w:jc w:val="center"/>
          </w:pPr>
        </w:pPrChange>
      </w:pPr>
      <w:del w:id="657"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rsidP="005956FA">
      <w:pPr>
        <w:pStyle w:val="Texto"/>
        <w:rPr>
          <w:del w:id="658" w:author="Regina Casanova" w:date="2018-07-07T15:30:00Z"/>
        </w:rPr>
        <w:pPrChange w:id="659" w:author="Regina Casanova" w:date="2018-07-07T15:41:00Z">
          <w:pPr>
            <w:pStyle w:val="Texto"/>
          </w:pPr>
        </w:pPrChange>
      </w:pPr>
      <w:del w:id="660"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rsidP="005956FA">
      <w:pPr>
        <w:pStyle w:val="Texto"/>
        <w:rPr>
          <w:del w:id="661" w:author="Regina Casanova" w:date="2018-07-07T15:30:00Z"/>
        </w:rPr>
        <w:pPrChange w:id="662" w:author="Regina Casanova" w:date="2018-07-07T15:41:00Z">
          <w:pPr>
            <w:pStyle w:val="Texto"/>
          </w:pPr>
        </w:pPrChange>
      </w:pPr>
      <w:del w:id="663"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rsidP="005956FA">
      <w:pPr>
        <w:pStyle w:val="Texto"/>
        <w:rPr>
          <w:del w:id="664" w:author="Regina Casanova" w:date="2018-07-07T15:30:00Z"/>
          <w:lang w:val="es-PE"/>
        </w:rPr>
        <w:pPrChange w:id="665" w:author="Regina Casanova" w:date="2018-07-07T15:41:00Z">
          <w:pPr>
            <w:pStyle w:val="Ttulo3"/>
            <w:numPr>
              <w:ilvl w:val="0"/>
              <w:numId w:val="6"/>
            </w:numPr>
            <w:ind w:left="1440" w:hanging="360"/>
          </w:pPr>
        </w:pPrChange>
      </w:pPr>
      <w:bookmarkStart w:id="666" w:name="_Toc511166302"/>
      <w:del w:id="667" w:author="Regina Casanova" w:date="2018-07-07T15:30:00Z">
        <w:r w:rsidRPr="00BA156B" w:rsidDel="006F7425">
          <w:rPr>
            <w:lang w:val="es-PE"/>
          </w:rPr>
          <w:delText>Diseño y Prototipado</w:delText>
        </w:r>
        <w:bookmarkEnd w:id="666"/>
      </w:del>
    </w:p>
    <w:p w14:paraId="2D95C735" w14:textId="11BA983B" w:rsidR="008E130E" w:rsidRPr="00BA156B" w:rsidDel="006F7425" w:rsidRDefault="00AD6104" w:rsidP="005956FA">
      <w:pPr>
        <w:pStyle w:val="Texto"/>
        <w:rPr>
          <w:del w:id="668" w:author="Regina Casanova" w:date="2018-07-07T15:30:00Z"/>
        </w:rPr>
        <w:pPrChange w:id="669" w:author="Regina Casanova" w:date="2018-07-07T15:41:00Z">
          <w:pPr>
            <w:pStyle w:val="Texto"/>
          </w:pPr>
        </w:pPrChange>
      </w:pPr>
      <w:del w:id="670"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671" w:author="Regina Casanova" w:date="2018-06-18T23:45:00Z">
        <w:r w:rsidRPr="00BA156B" w:rsidDel="003C6FC8">
          <w:delText>á</w:delText>
        </w:r>
      </w:del>
      <w:del w:id="672" w:author="Regina Casanova" w:date="2018-07-07T15:30:00Z">
        <w:r w:rsidR="003C6FC8" w:rsidDel="006F7425">
          <w:delText>ntalla</w:delText>
        </w:r>
      </w:del>
      <w:del w:id="673" w:author="Regina Casanova" w:date="2018-06-18T23:45:00Z">
        <w:r w:rsidRPr="00BA156B" w:rsidDel="003C6FC8">
          <w:delText>gina</w:delText>
        </w:r>
      </w:del>
      <w:del w:id="674" w:author="Regina Casanova" w:date="2018-07-07T15:30:00Z">
        <w:r w:rsidRPr="00BA156B" w:rsidDel="006F7425">
          <w:delText xml:space="preserve"> del </w:delText>
        </w:r>
      </w:del>
      <w:del w:id="675" w:author="Regina Casanova" w:date="2018-06-18T17:53:00Z">
        <w:r w:rsidRPr="00BA156B" w:rsidDel="00E94926">
          <w:delText>sistema</w:delText>
        </w:r>
      </w:del>
      <w:del w:id="676"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rsidP="005956FA">
      <w:pPr>
        <w:pStyle w:val="Texto"/>
        <w:rPr>
          <w:del w:id="677" w:author="Regina Casanova" w:date="2018-07-07T15:30:00Z"/>
        </w:rPr>
        <w:pPrChange w:id="678" w:author="Regina Casanova" w:date="2018-07-07T15:41:00Z">
          <w:pPr>
            <w:pStyle w:val="Texto"/>
          </w:pPr>
        </w:pPrChange>
      </w:pPr>
      <w:del w:id="679"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rsidP="005956FA">
      <w:pPr>
        <w:pStyle w:val="Texto"/>
        <w:rPr>
          <w:del w:id="680" w:author="Regina Casanova" w:date="2018-07-07T15:30:00Z"/>
        </w:rPr>
        <w:pPrChange w:id="681" w:author="Regina Casanova" w:date="2018-07-07T15:41:00Z">
          <w:pPr>
            <w:pStyle w:val="Texto"/>
          </w:pPr>
        </w:pPrChange>
      </w:pPr>
      <w:del w:id="682"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683" w:author="Regina Casanova" w:date="2018-06-18T17:53:00Z">
        <w:r w:rsidR="00172054" w:rsidRPr="00BA156B" w:rsidDel="00E94926">
          <w:delText xml:space="preserve">sistema </w:delText>
        </w:r>
      </w:del>
      <w:del w:id="684"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rsidP="005956FA">
      <w:pPr>
        <w:pStyle w:val="Texto"/>
        <w:rPr>
          <w:del w:id="685" w:author="Regina Casanova" w:date="2018-07-07T15:30:00Z"/>
          <w:lang w:val="es-PE"/>
        </w:rPr>
        <w:pPrChange w:id="686" w:author="Regina Casanova" w:date="2018-07-07T15:41:00Z">
          <w:pPr>
            <w:pStyle w:val="Ttulo3"/>
            <w:numPr>
              <w:ilvl w:val="0"/>
              <w:numId w:val="6"/>
            </w:numPr>
            <w:ind w:left="1440" w:hanging="360"/>
          </w:pPr>
        </w:pPrChange>
      </w:pPr>
      <w:bookmarkStart w:id="687" w:name="_Toc511166303"/>
      <w:del w:id="688" w:author="Regina Casanova" w:date="2018-07-07T15:30:00Z">
        <w:r w:rsidRPr="00BA156B" w:rsidDel="006F7425">
          <w:rPr>
            <w:lang w:val="es-PE"/>
          </w:rPr>
          <w:delText>Pruebas de Usuario</w:delText>
        </w:r>
        <w:bookmarkEnd w:id="687"/>
      </w:del>
    </w:p>
    <w:p w14:paraId="57EA6C02" w14:textId="77E55465" w:rsidR="0053122A" w:rsidRPr="00B26073" w:rsidDel="006F7425" w:rsidRDefault="0053122A" w:rsidP="005956FA">
      <w:pPr>
        <w:pStyle w:val="Texto"/>
        <w:rPr>
          <w:del w:id="689" w:author="Regina Casanova" w:date="2018-07-07T15:30:00Z"/>
        </w:rPr>
        <w:pPrChange w:id="690" w:author="Regina Casanova" w:date="2018-07-07T15:41:00Z">
          <w:pPr>
            <w:pStyle w:val="Texto"/>
          </w:pPr>
        </w:pPrChange>
      </w:pPr>
      <w:del w:id="691"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rsidP="005956FA">
      <w:pPr>
        <w:pStyle w:val="Texto"/>
        <w:rPr>
          <w:del w:id="692" w:author="Regina Casanova" w:date="2018-07-07T15:30:00Z"/>
          <w:lang w:val="es-PE"/>
        </w:rPr>
        <w:pPrChange w:id="693" w:author="Regina Casanova" w:date="2018-07-07T15:41:00Z">
          <w:pPr>
            <w:pStyle w:val="Ttulo4"/>
            <w:numPr>
              <w:numId w:val="29"/>
            </w:numPr>
          </w:pPr>
        </w:pPrChange>
      </w:pPr>
      <w:del w:id="694"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rsidP="005956FA">
      <w:pPr>
        <w:pStyle w:val="Texto"/>
        <w:rPr>
          <w:del w:id="695" w:author="Regina Casanova" w:date="2018-07-07T15:30:00Z"/>
        </w:rPr>
        <w:pPrChange w:id="696" w:author="Regina Casanova" w:date="2018-07-07T15:41:00Z">
          <w:pPr>
            <w:pStyle w:val="Texto"/>
          </w:pPr>
        </w:pPrChange>
      </w:pPr>
      <w:del w:id="697"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698" w:author="Regina Casanova" w:date="2018-06-18T17:53:00Z">
        <w:r w:rsidRPr="00B26073" w:rsidDel="00E94926">
          <w:delText xml:space="preserve">sistema </w:delText>
        </w:r>
      </w:del>
      <w:del w:id="699"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rsidP="005956FA">
      <w:pPr>
        <w:pStyle w:val="Texto"/>
        <w:rPr>
          <w:del w:id="700" w:author="Regina Casanova" w:date="2018-07-07T15:30:00Z"/>
          <w:lang w:val="es-PE"/>
        </w:rPr>
        <w:pPrChange w:id="701" w:author="Regina Casanova" w:date="2018-07-07T15:41:00Z">
          <w:pPr>
            <w:pStyle w:val="Ttulo4"/>
          </w:pPr>
        </w:pPrChange>
      </w:pPr>
      <w:del w:id="702"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rsidP="005956FA">
      <w:pPr>
        <w:pStyle w:val="Texto"/>
        <w:rPr>
          <w:del w:id="703" w:author="Regina Casanova" w:date="2018-07-07T15:30:00Z"/>
        </w:rPr>
        <w:pPrChange w:id="704" w:author="Regina Casanova" w:date="2018-07-07T15:41:00Z">
          <w:pPr>
            <w:pStyle w:val="Texto"/>
          </w:pPr>
        </w:pPrChange>
      </w:pPr>
      <w:del w:id="705"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706" w:author="Regina Casanova" w:date="2018-06-15T15:59:00Z">
        <w:r w:rsidR="00FB7003" w:rsidRPr="00B26073" w:rsidDel="00A77F4C">
          <w:delText>l</w:delText>
        </w:r>
      </w:del>
      <w:del w:id="707"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708" w:author="Regina Casanova" w:date="2018-06-18T17:53:00Z">
        <w:r w:rsidR="00842F17" w:rsidRPr="00B26073" w:rsidDel="00E94926">
          <w:delText>sistema</w:delText>
        </w:r>
      </w:del>
      <w:del w:id="709"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710" w:author="Regina Casanova" w:date="2018-06-18T17:53:00Z">
        <w:r w:rsidR="00BE7297" w:rsidRPr="00B26073" w:rsidDel="00E94926">
          <w:delText>sistema</w:delText>
        </w:r>
      </w:del>
      <w:del w:id="711" w:author="Regina Casanova" w:date="2018-07-07T15:30:00Z">
        <w:r w:rsidR="00FB7003" w:rsidRPr="00B26073" w:rsidDel="006F7425">
          <w:delText xml:space="preserve">. </w:delText>
        </w:r>
      </w:del>
    </w:p>
    <w:p w14:paraId="013B9FB1" w14:textId="491D83AB" w:rsidR="00DB066D" w:rsidRPr="00B26073" w:rsidDel="006F7425" w:rsidRDefault="00E340D1" w:rsidP="005956FA">
      <w:pPr>
        <w:pStyle w:val="Texto"/>
        <w:rPr>
          <w:del w:id="712" w:author="Regina Casanova" w:date="2018-07-07T15:30:00Z"/>
        </w:rPr>
        <w:pPrChange w:id="713" w:author="Regina Casanova" w:date="2018-07-07T15:41:00Z">
          <w:pPr>
            <w:pStyle w:val="Texto"/>
          </w:pPr>
        </w:pPrChange>
      </w:pPr>
      <w:del w:id="714"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rsidP="005956FA">
      <w:pPr>
        <w:pStyle w:val="Texto"/>
        <w:rPr>
          <w:del w:id="715" w:author="Regina Casanova" w:date="2018-07-07T15:30:00Z"/>
        </w:rPr>
        <w:pPrChange w:id="716" w:author="Regina Casanova" w:date="2018-07-07T15:41:00Z">
          <w:pPr>
            <w:pStyle w:val="Texto"/>
          </w:pPr>
        </w:pPrChange>
      </w:pPr>
      <w:del w:id="717" w:author="Regina Casanova" w:date="2018-07-07T15:30:00Z">
        <w:r w:rsidRPr="00BA156B" w:rsidDel="006F7425">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718" w:name="_Toc511166304"/>
      <w:r w:rsidRPr="00BA156B">
        <w:rPr>
          <w:rStyle w:val="Ttulo3Car"/>
          <w:lang w:val="es-PE"/>
        </w:rPr>
        <w:t>Consideraciones éticas</w:t>
      </w:r>
      <w:bookmarkEnd w:id="71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719" w:name="_Toc511166305"/>
      <w:r w:rsidRPr="00BA156B">
        <w:rPr>
          <w:lang w:val="es-PE"/>
        </w:rPr>
        <w:t>A</w:t>
      </w:r>
      <w:r w:rsidR="00A12DD0" w:rsidRPr="00BA156B">
        <w:rPr>
          <w:lang w:val="es-PE"/>
        </w:rPr>
        <w:t>nálisis</w:t>
      </w:r>
      <w:bookmarkEnd w:id="719"/>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w:t>
      </w:r>
      <w:r w:rsidR="006B68D6" w:rsidRPr="00BA156B">
        <w:lastRenderedPageBreak/>
        <w:t xml:space="preserve">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bookmarkStart w:id="720" w:name="_GoBack"/>
      <w:bookmarkEnd w:id="720"/>
    </w:p>
    <w:p w14:paraId="3C249A7A" w14:textId="1E2C54E5" w:rsidR="003034A7" w:rsidRPr="00B26073" w:rsidRDefault="00A12DD0" w:rsidP="00B26073">
      <w:pPr>
        <w:pStyle w:val="Ttulo1"/>
      </w:pPr>
      <w:bookmarkStart w:id="721" w:name="_Toc511166306"/>
      <w:r w:rsidRPr="00BA156B">
        <w:lastRenderedPageBreak/>
        <w:t>Resultados</w:t>
      </w:r>
      <w:bookmarkEnd w:id="721"/>
    </w:p>
    <w:p w14:paraId="63470BC4" w14:textId="77777777" w:rsidR="00FE7867" w:rsidRPr="00BA156B" w:rsidRDefault="00FE7867" w:rsidP="00A50DD7">
      <w:pPr>
        <w:pStyle w:val="Ttulo2"/>
        <w:numPr>
          <w:ilvl w:val="0"/>
          <w:numId w:val="9"/>
        </w:numPr>
        <w:rPr>
          <w:lang w:val="es-PE"/>
        </w:rPr>
      </w:pPr>
      <w:bookmarkStart w:id="722" w:name="_Toc511166307"/>
      <w:r w:rsidRPr="00BA156B">
        <w:rPr>
          <w:lang w:val="es-PE"/>
        </w:rPr>
        <w:t>Fase Exploratori</w:t>
      </w:r>
      <w:r w:rsidR="00F847EF" w:rsidRPr="00BA156B">
        <w:rPr>
          <w:lang w:val="es-PE"/>
        </w:rPr>
        <w:t>a</w:t>
      </w:r>
      <w:bookmarkEnd w:id="722"/>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723" w:author="Regina Casanova" w:date="2018-06-25T12:41:00Z">
        <w:r w:rsidR="003B4DBC">
          <w:t xml:space="preserve">los </w:t>
        </w:r>
      </w:ins>
      <w:ins w:id="724" w:author="Regina Casanova" w:date="2018-06-25T12:39:00Z">
        <w:r w:rsidR="003B4DBC">
          <w:t>temas</w:t>
        </w:r>
      </w:ins>
      <w:ins w:id="725" w:author="Regina Casanova" w:date="2018-06-25T12:41:00Z">
        <w:r w:rsidR="003B4DBC">
          <w:t xml:space="preserve"> señalados en la Guía de Entrevistas Nº1</w:t>
        </w:r>
      </w:ins>
      <w:del w:id="726" w:author="Regina Casanova" w:date="2018-06-25T12:39:00Z">
        <w:r w:rsidR="00630815" w:rsidRPr="00BA156B" w:rsidDel="003B4DBC">
          <w:delText>tipo de usuario</w:delText>
        </w:r>
      </w:del>
      <w:r w:rsidR="00F84BBE" w:rsidRPr="00BA156B">
        <w:t>:</w:t>
      </w:r>
      <w:r w:rsidR="006746CC" w:rsidRPr="00BA156B">
        <w:t xml:space="preserve"> </w:t>
      </w:r>
      <w:ins w:id="727" w:author="Regina Casanova" w:date="2018-06-25T12:39:00Z">
        <w:r w:rsidR="003B4DBC">
          <w:t xml:space="preserve">Percepción de los reclamos, </w:t>
        </w:r>
      </w:ins>
      <w:ins w:id="728" w:author="Regina Casanova" w:date="2018-06-25T12:40:00Z">
        <w:r w:rsidR="003B4DBC">
          <w:t>r</w:t>
        </w:r>
      </w:ins>
      <w:ins w:id="729" w:author="Regina Casanova" w:date="2018-06-25T12:39:00Z">
        <w:r w:rsidR="003B4DBC">
          <w:t xml:space="preserve">ol de los reclamos y manejo de </w:t>
        </w:r>
      </w:ins>
      <w:ins w:id="730" w:author="Regina Casanova" w:date="2018-06-25T12:40:00Z">
        <w:r w:rsidR="003B4DBC">
          <w:t>información, herramienta informática y temas adicionales mencionados por los entrevistados</w:t>
        </w:r>
      </w:ins>
      <w:del w:id="731"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732"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733" w:author="Regina Casanova" w:date="2018-06-25T12:40:00Z">
        <w:r w:rsidR="003B4DBC">
          <w:t xml:space="preserve">Estas </w:t>
        </w:r>
      </w:ins>
      <w:ins w:id="734"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w:t>
      </w:r>
      <w:del w:id="735"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Default="0015683A" w:rsidP="008D23C7">
      <w:pPr>
        <w:pStyle w:val="Texto"/>
        <w:rPr>
          <w:ins w:id="736"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737" w:author="Regina Casanova" w:date="2018-06-25T12:42:00Z"/>
        </w:rPr>
        <w:pPrChange w:id="738" w:author="Regina Casanova" w:date="2018-06-25T12:42:00Z">
          <w:pPr/>
        </w:pPrChange>
      </w:pPr>
      <w:ins w:id="739" w:author="Regina Casanova" w:date="2018-06-25T12:42:00Z">
        <w:r>
          <w:lastRenderedPageBreak/>
          <w:t>Percepción de los reclamos</w:t>
        </w:r>
      </w:ins>
    </w:p>
    <w:p w14:paraId="628B92AB" w14:textId="04618DDC" w:rsidR="003B4DBC" w:rsidRPr="00BC4099" w:rsidRDefault="003B4DBC">
      <w:pPr>
        <w:pStyle w:val="Texto"/>
        <w:rPr>
          <w:ins w:id="740" w:author="Regina Casanova" w:date="2018-06-25T12:42:00Z"/>
        </w:rPr>
        <w:pPrChange w:id="741" w:author="Regina Casanova" w:date="2018-06-25T12:42:00Z">
          <w:pPr/>
        </w:pPrChange>
      </w:pPr>
      <w:ins w:id="742"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5B44ED18" w:rsidR="003B4DBC" w:rsidRDefault="003B4DBC">
      <w:pPr>
        <w:pStyle w:val="Texto"/>
        <w:rPr>
          <w:ins w:id="743" w:author="Regina Casanova" w:date="2018-06-25T12:42:00Z"/>
        </w:rPr>
        <w:pPrChange w:id="744" w:author="Regina Casanova" w:date="2018-06-25T12:42:00Z">
          <w:pPr/>
        </w:pPrChange>
      </w:pPr>
      <w:ins w:id="745" w:author="Regina Casanova" w:date="2018-06-25T12:42:00Z">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3C1A451F" w14:textId="7E48894E" w:rsidR="003B4DBC" w:rsidRDefault="003B4DBC">
      <w:pPr>
        <w:pStyle w:val="Texto"/>
        <w:rPr>
          <w:ins w:id="746" w:author="Regina Casanova" w:date="2018-06-25T12:42:00Z"/>
        </w:rPr>
        <w:pPrChange w:id="747" w:author="Regina Casanova" w:date="2018-06-25T12:42:00Z">
          <w:pPr/>
        </w:pPrChange>
      </w:pPr>
      <w:ins w:id="748"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749" w:author="Regina Casanova" w:date="2018-06-25T12:42:00Z"/>
          <w:b/>
          <w:sz w:val="32"/>
        </w:rPr>
      </w:pPr>
      <w:ins w:id="750"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pPr>
        <w:pStyle w:val="Texto"/>
        <w:rPr>
          <w:ins w:id="751" w:author="Regina Casanova" w:date="2018-06-25T12:42:00Z"/>
        </w:rPr>
        <w:pPrChange w:id="752" w:author="Regina Casanova" w:date="2018-06-25T12:43:00Z">
          <w:pPr/>
        </w:pPrChange>
      </w:pPr>
      <w:ins w:id="753"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754" w:author="Regina Casanova" w:date="2018-06-25T12:42:00Z"/>
          <w:b/>
          <w:sz w:val="32"/>
        </w:rPr>
      </w:pPr>
      <w:ins w:id="755" w:author="Regina Casanova" w:date="2018-06-25T12:42:00Z">
        <w:r w:rsidRPr="008D23C7">
          <w:t xml:space="preserve">“Los procesos y la autonomía, o sea tienes tu autonomía de A a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p>
    <w:p w14:paraId="68EB6438" w14:textId="0A434A6F" w:rsidR="003B4DBC" w:rsidRPr="00BC4099" w:rsidRDefault="003B4DBC">
      <w:pPr>
        <w:pStyle w:val="Texto"/>
        <w:rPr>
          <w:ins w:id="756" w:author="Regina Casanova" w:date="2018-06-25T12:42:00Z"/>
        </w:rPr>
        <w:pPrChange w:id="757" w:author="Regina Casanova" w:date="2018-06-25T12:43:00Z">
          <w:pPr/>
        </w:pPrChange>
      </w:pPr>
      <w:ins w:id="758" w:author="Regina Casanova" w:date="2018-06-25T12:42:00Z">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Totem.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ins>
    </w:p>
    <w:p w14:paraId="5F7F5CEA" w14:textId="7B295493" w:rsidR="003B4DBC" w:rsidRDefault="003B4DBC">
      <w:pPr>
        <w:pStyle w:val="Texto"/>
        <w:rPr>
          <w:ins w:id="759" w:author="Regina Casanova" w:date="2018-06-25T12:42:00Z"/>
        </w:rPr>
        <w:pPrChange w:id="760" w:author="Regina Casanova" w:date="2018-06-25T12:43:00Z">
          <w:pPr/>
        </w:pPrChange>
      </w:pPr>
      <w:ins w:id="761"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762" w:author="Regina Casanova" w:date="2018-06-25T12:47:00Z"/>
        </w:rPr>
      </w:pPr>
      <w:ins w:id="763"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764" w:author="Regina Casanova" w:date="2018-06-25T12:42:00Z"/>
        </w:rPr>
        <w:pPrChange w:id="765" w:author="Regina Casanova" w:date="2018-06-25T12:47:00Z">
          <w:pPr>
            <w:pStyle w:val="Cita"/>
          </w:pPr>
        </w:pPrChange>
      </w:pPr>
    </w:p>
    <w:p w14:paraId="7D2C801C" w14:textId="0495972E" w:rsidR="003B4DBC" w:rsidRDefault="003B4DBC">
      <w:pPr>
        <w:pStyle w:val="Ttulo3"/>
        <w:rPr>
          <w:ins w:id="766" w:author="Regina Casanova" w:date="2018-06-25T12:42:00Z"/>
        </w:rPr>
        <w:pPrChange w:id="767" w:author="Regina Casanova" w:date="2018-06-25T12:47:00Z">
          <w:pPr/>
        </w:pPrChange>
      </w:pPr>
      <w:ins w:id="768" w:author="Regina Casanova" w:date="2018-06-25T12:42:00Z">
        <w:r>
          <w:lastRenderedPageBreak/>
          <w:t>Rol de los reclamos y manejo de información</w:t>
        </w:r>
      </w:ins>
    </w:p>
    <w:p w14:paraId="1F2B8ABA" w14:textId="7B9E7D71" w:rsidR="003B4DBC" w:rsidRDefault="003B4DBC">
      <w:pPr>
        <w:pStyle w:val="Texto"/>
        <w:rPr>
          <w:ins w:id="769" w:author="Regina Casanova" w:date="2018-06-25T12:42:00Z"/>
        </w:rPr>
        <w:pPrChange w:id="770" w:author="Regina Casanova" w:date="2018-06-25T12:43:00Z">
          <w:pPr/>
        </w:pPrChange>
      </w:pPr>
      <w:ins w:id="771"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772" w:author="Regina Casanova" w:date="2018-06-25T12:42:00Z"/>
        </w:rPr>
      </w:pPr>
      <w:ins w:id="773"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pPr>
        <w:pStyle w:val="Texto"/>
        <w:rPr>
          <w:ins w:id="774" w:author="Regina Casanova" w:date="2018-06-25T12:42:00Z"/>
        </w:rPr>
        <w:pPrChange w:id="775" w:author="Regina Casanova" w:date="2018-06-25T12:44:00Z">
          <w:pPr/>
        </w:pPrChange>
      </w:pPr>
      <w:ins w:id="776"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777" w:author="Regina Casanova" w:date="2018-06-25T12:42:00Z"/>
        </w:rPr>
      </w:pPr>
      <w:ins w:id="778"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pPr>
        <w:pStyle w:val="Texto"/>
        <w:rPr>
          <w:ins w:id="779" w:author="Regina Casanova" w:date="2018-06-25T12:42:00Z"/>
        </w:rPr>
        <w:pPrChange w:id="780" w:author="Regina Casanova" w:date="2018-06-25T12:44:00Z">
          <w:pPr/>
        </w:pPrChange>
      </w:pPr>
      <w:ins w:id="781" w:author="Regina Casanova" w:date="2018-06-25T12:42:00Z">
        <w:r w:rsidRPr="008017B3">
          <w:lastRenderedPageBreak/>
          <w:t>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Totem de una forma directa y personal con el paciente. Posteriormente a ello, realizan estadísticas de forma manual para solucionar el reclamo y ver si se puede brindar una solución a nivel general ante el problema. Comentaron que el Totem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782" w:author="Regina Casanova" w:date="2018-06-25T12:42:00Z"/>
        </w:rPr>
      </w:pPr>
      <w:ins w:id="783"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pPr>
        <w:pStyle w:val="Texto"/>
        <w:rPr>
          <w:ins w:id="784" w:author="Regina Casanova" w:date="2018-06-25T12:42:00Z"/>
        </w:rPr>
        <w:pPrChange w:id="785" w:author="Regina Casanova" w:date="2018-06-25T12:44:00Z">
          <w:pPr/>
        </w:pPrChange>
      </w:pPr>
      <w:ins w:id="786"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pPr>
        <w:pStyle w:val="Cita"/>
        <w:rPr>
          <w:ins w:id="787" w:author="Regina Casanova" w:date="2018-06-25T12:42:00Z"/>
        </w:rPr>
        <w:pPrChange w:id="788" w:author="Regina Casanova" w:date="2018-06-25T12:44:00Z">
          <w:pPr/>
        </w:pPrChange>
      </w:pPr>
      <w:ins w:id="789"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790" w:author="Regina Casanova" w:date="2018-06-25T12:42:00Z"/>
        </w:rPr>
        <w:pPrChange w:id="791" w:author="Regina Casanova" w:date="2018-06-25T12:44:00Z">
          <w:pPr/>
        </w:pPrChange>
      </w:pPr>
      <w:ins w:id="792" w:author="Regina Casanova" w:date="2018-06-25T12:42:00Z">
        <w:r>
          <w:t>Herramienta Informática</w:t>
        </w:r>
      </w:ins>
    </w:p>
    <w:p w14:paraId="2EB2D56D" w14:textId="04300530" w:rsidR="003B4DBC" w:rsidRDefault="003B4DBC">
      <w:pPr>
        <w:pStyle w:val="Texto"/>
        <w:rPr>
          <w:ins w:id="793" w:author="Regina Casanova" w:date="2018-06-25T12:42:00Z"/>
        </w:rPr>
        <w:pPrChange w:id="794" w:author="Regina Casanova" w:date="2018-06-25T12:44:00Z">
          <w:pPr/>
        </w:pPrChange>
      </w:pPr>
      <w:ins w:id="795" w:author="Regina Casanova" w:date="2018-06-25T12:42:00Z">
        <w:r>
          <w:t>Se les preguntó</w:t>
        </w:r>
        <w:r w:rsidRPr="00DF2384">
          <w:t xml:space="preserve"> a todos sus percepciones de la herramienta informática planteada para gestionar los reclamos, se les hizo preguntas sobre </w:t>
        </w:r>
      </w:ins>
      <w:ins w:id="796" w:author="Regina Casanova" w:date="2018-06-25T12:44:00Z">
        <w:r w:rsidRPr="00DF2384">
          <w:t>qué</w:t>
        </w:r>
      </w:ins>
      <w:ins w:id="797"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26D1E4F0" w:rsidR="003B4DBC" w:rsidRDefault="003B4DBC">
      <w:pPr>
        <w:pStyle w:val="Texto"/>
        <w:rPr>
          <w:ins w:id="798" w:author="Regina Casanova" w:date="2018-06-25T12:42:00Z"/>
        </w:rPr>
        <w:pPrChange w:id="799" w:author="Regina Casanova" w:date="2018-06-25T12:44:00Z">
          <w:pPr/>
        </w:pPrChange>
      </w:pPr>
      <w:ins w:id="800" w:author="Regina Casanova" w:date="2018-06-25T12:42:00Z">
        <w:r w:rsidRPr="00DF2384">
          <w:t>Todo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801" w:author="Regina Casanova" w:date="2018-06-25T12:42:00Z"/>
        </w:rPr>
      </w:pPr>
      <w:ins w:id="802"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77777777" w:rsidR="003B4DBC" w:rsidRDefault="003B4DBC">
      <w:pPr>
        <w:pStyle w:val="Texto"/>
        <w:rPr>
          <w:ins w:id="803" w:author="Regina Casanova" w:date="2018-06-25T12:42:00Z"/>
        </w:rPr>
        <w:pPrChange w:id="804" w:author="Regina Casanova" w:date="2018-06-25T12:44:00Z">
          <w:pPr/>
        </w:pPrChange>
      </w:pPr>
      <w:ins w:id="805"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806" w:author="Regina Casanova" w:date="2018-06-25T12:42:00Z"/>
        </w:rPr>
      </w:pPr>
      <w:ins w:id="807"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77777777" w:rsidR="003B4DBC" w:rsidRDefault="003B4DBC">
      <w:pPr>
        <w:pStyle w:val="Texto"/>
        <w:rPr>
          <w:ins w:id="808" w:author="Regina Casanova" w:date="2018-06-25T12:42:00Z"/>
        </w:rPr>
        <w:pPrChange w:id="809" w:author="Regina Casanova" w:date="2018-06-25T12:45:00Z">
          <w:pPr/>
        </w:pPrChange>
      </w:pPr>
      <w:ins w:id="810"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811" w:author="Regina Casanova" w:date="2018-06-25T12:42:00Z"/>
        </w:rPr>
      </w:pPr>
      <w:ins w:id="812"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813" w:author="Regina Casanova" w:date="2018-06-25T12:42:00Z"/>
        </w:rPr>
        <w:pPrChange w:id="814" w:author="Regina Casanova" w:date="2018-06-25T12:45:00Z">
          <w:pPr>
            <w:pStyle w:val="Prrafodelista"/>
            <w:numPr>
              <w:numId w:val="46"/>
            </w:numPr>
            <w:ind w:hanging="360"/>
          </w:pPr>
        </w:pPrChange>
      </w:pPr>
      <w:ins w:id="815" w:author="Regina Casanova" w:date="2018-06-25T12:42:00Z">
        <w:r>
          <w:t>Adicionales mencionados por los entrevistados</w:t>
        </w:r>
      </w:ins>
    </w:p>
    <w:p w14:paraId="1FAB2023" w14:textId="57235B0D" w:rsidR="003B4DBC" w:rsidRDefault="003B4DBC">
      <w:pPr>
        <w:pStyle w:val="Texto"/>
        <w:rPr>
          <w:ins w:id="816" w:author="Regina Casanova" w:date="2018-06-25T12:42:00Z"/>
        </w:rPr>
        <w:pPrChange w:id="817" w:author="Regina Casanova" w:date="2018-06-25T12:45:00Z">
          <w:pPr>
            <w:spacing w:line="480" w:lineRule="auto"/>
          </w:pPr>
        </w:pPrChange>
      </w:pPr>
      <w:ins w:id="818" w:author="Regina Casanova" w:date="2018-06-25T12:42:00Z">
        <w:r>
          <w:t xml:space="preserve">Adicionalmente a las preguntas efectuadas, los entrevistados mencionaron los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819" w:author="Regina Casanova" w:date="2018-06-25T12:45:00Z">
        <w:r>
          <w:t>también</w:t>
        </w:r>
      </w:ins>
      <w:ins w:id="820"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821" w:author="Regina Casanova" w:date="2018-06-25T12:45:00Z">
        <w:r>
          <w:t>optimicen</w:t>
        </w:r>
      </w:ins>
      <w:ins w:id="822"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823" w:author="Regina Casanova" w:date="2018-06-25T12:45:00Z">
        <w:r>
          <w:t>todavía</w:t>
        </w:r>
      </w:ins>
      <w:ins w:id="824"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825" w:author="Regina Casanova" w:date="2018-06-25T12:45:00Z">
        <w:r>
          <w:t>haría</w:t>
        </w:r>
      </w:ins>
      <w:ins w:id="826"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827" w:author="Regina Casanova" w:date="2018-06-25T12:42:00Z"/>
        </w:rPr>
      </w:pPr>
      <w:ins w:id="828"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77777777" w:rsidR="003B4DBC" w:rsidRPr="009C3A61" w:rsidRDefault="003B4DBC">
      <w:pPr>
        <w:pStyle w:val="Texto"/>
        <w:rPr>
          <w:ins w:id="829" w:author="Regina Casanova" w:date="2018-06-25T12:42:00Z"/>
        </w:rPr>
        <w:pPrChange w:id="830" w:author="Regina Casanova" w:date="2018-06-25T12:45:00Z">
          <w:pPr>
            <w:spacing w:line="480" w:lineRule="auto"/>
          </w:pPr>
        </w:pPrChange>
      </w:pPr>
      <w:ins w:id="831"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i,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832" w:author="Regina Casanova" w:date="2018-06-25T12:42:00Z"/>
        </w:rPr>
      </w:pPr>
      <w:ins w:id="833" w:author="Regina Casanova" w:date="2018-06-25T12:42:00Z">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ins>
    </w:p>
    <w:p w14:paraId="01E69993" w14:textId="0268D7F8" w:rsidR="003B4DBC" w:rsidRPr="003B4DBC" w:rsidDel="003B4DBC" w:rsidRDefault="003B4DBC" w:rsidP="008D23C7">
      <w:pPr>
        <w:pStyle w:val="Texto"/>
        <w:rPr>
          <w:del w:id="834" w:author="Regina Casanova" w:date="2018-06-25T12:46:00Z"/>
          <w:lang w:val="es-ES_tradnl"/>
          <w:rPrChange w:id="835" w:author="Regina Casanova" w:date="2018-06-25T12:42:00Z">
            <w:rPr>
              <w:del w:id="836" w:author="Regina Casanova" w:date="2018-06-25T12:46:00Z"/>
            </w:rPr>
          </w:rPrChange>
        </w:rPr>
      </w:pPr>
    </w:p>
    <w:p w14:paraId="49250F73" w14:textId="016B89A8" w:rsidR="00AD075D" w:rsidRPr="008D23C7" w:rsidDel="00154DB8" w:rsidRDefault="006746CC" w:rsidP="008D23C7">
      <w:pPr>
        <w:pStyle w:val="Ttulo3"/>
        <w:rPr>
          <w:del w:id="837" w:author="Regina Casanova" w:date="2018-06-25T12:32:00Z"/>
        </w:rPr>
      </w:pPr>
      <w:bookmarkStart w:id="838" w:name="_Toc511166308"/>
      <w:del w:id="839" w:author="Regina Casanova" w:date="2018-06-25T12:32:00Z">
        <w:r w:rsidRPr="008D23C7" w:rsidDel="00154DB8">
          <w:delText>Personal de SUSALUD</w:delText>
        </w:r>
        <w:bookmarkEnd w:id="838"/>
      </w:del>
    </w:p>
    <w:p w14:paraId="678FA4BE" w14:textId="1EC78B76" w:rsidR="006746CC" w:rsidRPr="008D23C7" w:rsidDel="00154DB8" w:rsidRDefault="002B60A2" w:rsidP="008D23C7">
      <w:pPr>
        <w:pStyle w:val="Texto"/>
        <w:rPr>
          <w:del w:id="840" w:author="Regina Casanova" w:date="2018-06-25T12:32:00Z"/>
        </w:rPr>
      </w:pPr>
      <w:del w:id="841"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842" w:author="Regina Casanova" w:date="2018-06-25T12:32:00Z"/>
        </w:rPr>
      </w:pPr>
      <w:del w:id="843"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844" w:author="Regina Casanova" w:date="2018-06-25T12:32:00Z"/>
        </w:rPr>
      </w:pPr>
      <w:del w:id="845"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846" w:author="Regina Casanova" w:date="2018-06-25T12:32:00Z"/>
        </w:rPr>
      </w:pPr>
      <w:del w:id="847"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848" w:author="Regina Casanova" w:date="2018-06-25T12:32:00Z"/>
        </w:rPr>
      </w:pPr>
      <w:del w:id="849"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850" w:author="Regina Casanova" w:date="2018-06-25T12:32:00Z"/>
        </w:rPr>
      </w:pPr>
      <w:del w:id="851"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852" w:author="Regina Casanova" w:date="2018-06-25T12:32:00Z"/>
        </w:rPr>
      </w:pPr>
      <w:del w:id="853"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854" w:author="Regina Casanova" w:date="2018-06-25T12:32:00Z"/>
        </w:rPr>
      </w:pPr>
      <w:del w:id="855"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856" w:author="Regina Casanova" w:date="2018-06-18T17:53:00Z">
        <w:r w:rsidRPr="00BA156B" w:rsidDel="00E94926">
          <w:delText>sistema</w:delText>
        </w:r>
      </w:del>
      <w:del w:id="857"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858" w:author="Regina Casanova" w:date="2018-06-18T17:53:00Z">
        <w:r w:rsidR="006746CC" w:rsidRPr="00BA156B" w:rsidDel="00E94926">
          <w:delText xml:space="preserve">sistema </w:delText>
        </w:r>
      </w:del>
      <w:del w:id="859"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860" w:author="Regina Casanova" w:date="2018-06-25T12:32:00Z"/>
        </w:rPr>
      </w:pPr>
      <w:del w:id="861"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862" w:author="Regina Casanova" w:date="2018-06-25T12:32:00Z"/>
        </w:rPr>
      </w:pPr>
      <w:del w:id="863"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864" w:author="Regina Casanova" w:date="2018-06-25T12:32:00Z"/>
        </w:rPr>
      </w:pPr>
      <w:del w:id="865"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866" w:author="Regina Casanova" w:date="2018-06-25T12:32:00Z"/>
        </w:rPr>
      </w:pPr>
      <w:del w:id="867"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868" w:author="Regina Casanova" w:date="2018-06-25T12:32:00Z"/>
        </w:rPr>
      </w:pPr>
      <w:del w:id="869"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870" w:author="Regina Casanova" w:date="2018-06-25T12:32:00Z"/>
        </w:rPr>
      </w:pPr>
      <w:del w:id="871"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872" w:author="Regina Casanova" w:date="2018-06-25T12:32:00Z"/>
        </w:rPr>
      </w:pPr>
      <w:del w:id="873"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874" w:author="Regina Casanova" w:date="2018-06-25T12:32:00Z"/>
        </w:rPr>
      </w:pPr>
      <w:del w:id="875"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876" w:author="Regina Casanova" w:date="2018-06-18T17:53:00Z">
        <w:r w:rsidR="00630088" w:rsidRPr="00BA156B" w:rsidDel="00E94926">
          <w:delText xml:space="preserve">sistema </w:delText>
        </w:r>
      </w:del>
      <w:del w:id="877"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878" w:author="Regina Casanova" w:date="2018-06-18T17:53:00Z">
        <w:r w:rsidR="006746CC" w:rsidRPr="00BA156B" w:rsidDel="00E94926">
          <w:delText xml:space="preserve">sistema </w:delText>
        </w:r>
      </w:del>
      <w:del w:id="879"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880" w:author="Regina Casanova" w:date="2018-06-18T17:53:00Z">
        <w:r w:rsidR="006746CC" w:rsidRPr="00BA156B" w:rsidDel="00E94926">
          <w:delText xml:space="preserve">sistema </w:delText>
        </w:r>
      </w:del>
      <w:del w:id="881"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882" w:author="Regina Casanova" w:date="2018-06-25T12:32:00Z"/>
        </w:rPr>
      </w:pPr>
      <w:del w:id="883"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884" w:author="Regina Casanova" w:date="2018-06-25T12:32:00Z"/>
        </w:rPr>
      </w:pPr>
      <w:bookmarkStart w:id="885" w:name="_Toc511166309"/>
      <w:del w:id="886" w:author="Regina Casanova" w:date="2018-06-25T12:32:00Z">
        <w:r w:rsidRPr="008D23C7" w:rsidDel="00154DB8">
          <w:delText>Gestores</w:delText>
        </w:r>
        <w:r w:rsidR="006746CC" w:rsidRPr="008D23C7" w:rsidDel="00154DB8">
          <w:delText xml:space="preserve"> de IPRESS</w:delText>
        </w:r>
        <w:bookmarkEnd w:id="885"/>
      </w:del>
    </w:p>
    <w:p w14:paraId="59E86D40" w14:textId="6E7DEB7D" w:rsidR="000C417A" w:rsidRPr="00BA156B" w:rsidDel="00154DB8" w:rsidRDefault="00FC4E53" w:rsidP="008D23C7">
      <w:pPr>
        <w:pStyle w:val="Texto"/>
        <w:rPr>
          <w:del w:id="887" w:author="Regina Casanova" w:date="2018-06-25T12:32:00Z"/>
        </w:rPr>
      </w:pPr>
      <w:del w:id="888"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889" w:author="Regina Casanova" w:date="2018-06-25T12:32:00Z"/>
        </w:rPr>
      </w:pPr>
      <w:del w:id="890"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891" w:author="Regina Casanova" w:date="2018-06-25T12:32:00Z"/>
        </w:rPr>
      </w:pPr>
      <w:del w:id="892"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893" w:author="Regina Casanova" w:date="2018-06-25T12:32:00Z"/>
        </w:rPr>
      </w:pPr>
      <w:del w:id="894"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895" w:author="Regina Casanova" w:date="2018-06-25T12:32:00Z"/>
        </w:rPr>
      </w:pPr>
      <w:del w:id="896"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897" w:author="Regina Casanova" w:date="2018-06-18T17:53:00Z">
        <w:r w:rsidR="00DE453E" w:rsidRPr="00BA156B" w:rsidDel="00E94926">
          <w:delText xml:space="preserve">sistema </w:delText>
        </w:r>
      </w:del>
      <w:del w:id="898" w:author="Regina Casanova" w:date="2018-06-25T12:32:00Z">
        <w:r w:rsidR="00E87C58" w:rsidRPr="00BA156B" w:rsidDel="00154DB8">
          <w:delText xml:space="preserve">único que también </w:delText>
        </w:r>
      </w:del>
      <w:del w:id="899" w:author="Regina Casanova" w:date="2018-06-18T15:30:00Z">
        <w:r w:rsidR="00E87C58" w:rsidRPr="00BA156B" w:rsidDel="00965288">
          <w:delText>permita</w:delText>
        </w:r>
      </w:del>
      <w:del w:id="900"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901" w:author="Regina Casanova" w:date="2018-06-25T12:32:00Z"/>
        </w:rPr>
      </w:pPr>
      <w:del w:id="902"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903" w:author="Regina Casanova" w:date="2018-06-25T12:32:00Z"/>
        </w:rPr>
      </w:pPr>
      <w:del w:id="904"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905" w:author="Regina Casanova" w:date="2018-06-25T12:32:00Z"/>
        </w:rPr>
      </w:pPr>
      <w:del w:id="906"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907" w:author="Regina Casanova" w:date="2018-06-25T12:32:00Z"/>
        </w:rPr>
      </w:pPr>
      <w:del w:id="908"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909" w:author="Regina Casanova" w:date="2018-06-25T12:32:00Z"/>
        </w:rPr>
      </w:pPr>
      <w:del w:id="910"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911" w:author="Regina Casanova" w:date="2018-06-25T12:32:00Z"/>
        </w:rPr>
      </w:pPr>
      <w:del w:id="912"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913" w:author="Regina Casanova" w:date="2018-06-25T12:32:00Z"/>
        </w:rPr>
      </w:pPr>
      <w:del w:id="914"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915" w:author="Regina Casanova" w:date="2018-06-25T12:32:00Z"/>
        </w:rPr>
      </w:pPr>
      <w:del w:id="916"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917" w:author="Regina Casanova" w:date="2018-06-25T12:32:00Z"/>
        </w:rPr>
      </w:pPr>
      <w:del w:id="918"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919" w:author="Regina Casanova" w:date="2018-06-25T12:32:00Z"/>
        </w:rPr>
      </w:pPr>
      <w:del w:id="920"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921" w:author="Regina Casanova" w:date="2018-06-25T12:32:00Z"/>
        </w:rPr>
      </w:pPr>
      <w:bookmarkStart w:id="922" w:name="_Toc511166310"/>
      <w:del w:id="923" w:author="Regina Casanova" w:date="2018-06-25T12:32:00Z">
        <w:r w:rsidRPr="008D23C7" w:rsidDel="00154DB8">
          <w:delText>Ciudadanos</w:delText>
        </w:r>
        <w:bookmarkEnd w:id="922"/>
      </w:del>
    </w:p>
    <w:p w14:paraId="1135515C" w14:textId="1AD6B352" w:rsidR="00E77F1B" w:rsidRPr="008D23C7" w:rsidDel="00154DB8" w:rsidRDefault="00E77F1B" w:rsidP="008D23C7">
      <w:pPr>
        <w:pStyle w:val="Texto"/>
        <w:rPr>
          <w:del w:id="924" w:author="Regina Casanova" w:date="2018-06-25T12:32:00Z"/>
        </w:rPr>
      </w:pPr>
      <w:del w:id="925"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926" w:author="Regina Casanova" w:date="2018-06-25T12:32:00Z"/>
        </w:rPr>
      </w:pPr>
      <w:del w:id="927"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928" w:author="Regina Casanova" w:date="2018-06-25T12:32:00Z"/>
        </w:rPr>
      </w:pPr>
      <w:del w:id="929"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930" w:author="Regina Casanova" w:date="2018-06-25T12:32:00Z"/>
        </w:rPr>
      </w:pPr>
      <w:del w:id="931"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932" w:author="Regina Casanova" w:date="2018-06-25T12:32:00Z"/>
        </w:rPr>
      </w:pPr>
      <w:del w:id="933"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934" w:author="Regina Casanova" w:date="2018-06-25T12:32:00Z"/>
        </w:rPr>
      </w:pPr>
      <w:del w:id="935"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936" w:author="Regina Casanova" w:date="2018-06-25T12:32:00Z"/>
        </w:rPr>
      </w:pPr>
      <w:del w:id="937"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938" w:author="Regina Casanova" w:date="2018-06-25T12:32:00Z"/>
        </w:rPr>
      </w:pPr>
      <w:del w:id="939"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940" w:author="Regina Casanova" w:date="2018-06-25T12:32:00Z"/>
        </w:rPr>
      </w:pPr>
      <w:del w:id="941"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942" w:author="Regina Casanova" w:date="2018-06-25T12:32:00Z"/>
        </w:rPr>
      </w:pPr>
      <w:del w:id="943"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944" w:author="Regina Casanova" w:date="2018-06-25T12:32:00Z"/>
        </w:rPr>
      </w:pPr>
      <w:del w:id="945"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946" w:author="Regina Casanova" w:date="2018-06-18T17:53:00Z">
        <w:r w:rsidRPr="00BA156B" w:rsidDel="00E94926">
          <w:delText xml:space="preserve">sistema </w:delText>
        </w:r>
      </w:del>
      <w:del w:id="947" w:author="Regina Casanova" w:date="2018-06-25T12:32:00Z">
        <w:r w:rsidRPr="00BA156B" w:rsidDel="00154DB8">
          <w:delText>tenga la importancia debida y ayude a mostrar mejoras dentro de</w:delText>
        </w:r>
      </w:del>
      <w:del w:id="948" w:author="Regina Casanova" w:date="2018-06-18T16:43:00Z">
        <w:r w:rsidRPr="00BA156B" w:rsidDel="00EF06FE">
          <w:delText>l sistema de salud</w:delText>
        </w:r>
      </w:del>
      <w:del w:id="949"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950" w:author="Regina Casanova" w:date="2018-06-25T12:32:00Z"/>
        </w:rPr>
      </w:pPr>
      <w:del w:id="951"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952" w:author="Regina Casanova" w:date="2018-06-25T12:32:00Z"/>
        </w:rPr>
      </w:pPr>
      <w:del w:id="953"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954" w:author="Regina Casanova" w:date="2018-06-18T17:53:00Z">
        <w:r w:rsidRPr="00BA156B" w:rsidDel="00E94926">
          <w:delText>sistema</w:delText>
        </w:r>
      </w:del>
      <w:del w:id="955"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956" w:author="Regina Casanova" w:date="2018-06-18T17:53:00Z">
        <w:r w:rsidRPr="00BA156B" w:rsidDel="00E94926">
          <w:delText>sistema</w:delText>
        </w:r>
      </w:del>
      <w:del w:id="957"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958" w:author="Regina Casanova" w:date="2018-06-25T12:32:00Z"/>
        </w:rPr>
      </w:pPr>
      <w:del w:id="959"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960" w:author="Regina Casanova" w:date="2018-06-25T12:32:00Z"/>
        </w:rPr>
      </w:pPr>
      <w:del w:id="961" w:author="Regina Casanova" w:date="2018-06-25T12:32:00Z">
        <w:r w:rsidRPr="00BA156B" w:rsidDel="00154DB8">
          <w:delText xml:space="preserve">Los entrevistados aceptaron sin problemas de que se utilice el término ‘Solicitudes’ en lugar del término ‘Reclamos’ para el nombre del </w:delText>
        </w:r>
      </w:del>
      <w:del w:id="962" w:author="Regina Casanova" w:date="2018-06-18T17:53:00Z">
        <w:r w:rsidRPr="00BA156B" w:rsidDel="00E94926">
          <w:delText>sistema</w:delText>
        </w:r>
      </w:del>
      <w:del w:id="963"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964" w:name="_Toc511166311"/>
      <w:r w:rsidRPr="008D23C7">
        <w:t>Tabla</w:t>
      </w:r>
      <w:ins w:id="965" w:author="Regina Casanova" w:date="2018-06-18T16:35:00Z">
        <w:r w:rsidR="005C0CEB">
          <w:t>s</w:t>
        </w:r>
      </w:ins>
      <w:r w:rsidRPr="008D23C7">
        <w:t xml:space="preserve"> de hallazgos resaltantes</w:t>
      </w:r>
      <w:bookmarkEnd w:id="964"/>
      <w:r w:rsidR="001C33EF" w:rsidRPr="008D23C7">
        <w:t xml:space="preserve"> </w:t>
      </w:r>
    </w:p>
    <w:p w14:paraId="28DFFC51" w14:textId="41C5B551" w:rsidR="00EA0533" w:rsidRDefault="00A0375B" w:rsidP="008D23C7">
      <w:pPr>
        <w:pStyle w:val="Texto"/>
        <w:rPr>
          <w:ins w:id="966"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967" w:author="Regina Casanova" w:date="2018-06-18T15:42:00Z"/>
        </w:rPr>
        <w:pPrChange w:id="968" w:author="Regina Casanova" w:date="2018-06-18T16:36:00Z">
          <w:pPr>
            <w:pStyle w:val="Texto"/>
          </w:pPr>
        </w:pPrChange>
      </w:pPr>
      <w:ins w:id="969" w:author="Regina Casanova" w:date="2018-06-18T15:42:00Z">
        <w:r>
          <w:t xml:space="preserve">Objetivos a cumplir dentro del </w:t>
        </w:r>
      </w:ins>
      <w:ins w:id="970" w:author="Regina Casanova" w:date="2018-06-18T17:53:00Z">
        <w:r w:rsidR="00E94926">
          <w:t>software</w:t>
        </w:r>
      </w:ins>
      <w:ins w:id="971"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972" w:author="Regina Casanova" w:date="2018-06-18T15:42:00Z"/>
        </w:trPr>
        <w:tc>
          <w:tcPr>
            <w:tcW w:w="3960" w:type="dxa"/>
            <w:vMerge w:val="restart"/>
          </w:tcPr>
          <w:p w14:paraId="4075B9D9" w14:textId="7FA9ADAF" w:rsidR="00F46AAA" w:rsidRDefault="00F46AAA" w:rsidP="008D23C7">
            <w:pPr>
              <w:pStyle w:val="Texto"/>
              <w:rPr>
                <w:ins w:id="973" w:author="Regina Casanova" w:date="2018-06-18T15:42:00Z"/>
              </w:rPr>
            </w:pPr>
            <w:ins w:id="974" w:author="Regina Casanova" w:date="2018-06-18T15:42:00Z">
              <w:r>
                <w:t>Personal de SUSALUD</w:t>
              </w:r>
            </w:ins>
          </w:p>
        </w:tc>
        <w:tc>
          <w:tcPr>
            <w:tcW w:w="3961" w:type="dxa"/>
          </w:tcPr>
          <w:p w14:paraId="7F679AA3" w14:textId="4301A913" w:rsidR="00F46AAA" w:rsidRDefault="00F46AAA" w:rsidP="00F46AAA">
            <w:pPr>
              <w:pStyle w:val="Texto"/>
              <w:rPr>
                <w:ins w:id="975" w:author="Regina Casanova" w:date="2018-06-18T15:42:00Z"/>
              </w:rPr>
            </w:pPr>
            <w:ins w:id="976"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977"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978"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979"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980"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981" w:author="Regina Casanova" w:date="2018-06-18T15:45:00Z">
              <w:r>
                <w:t>Acortar procesos de resolución de reclamos.</w:t>
              </w:r>
            </w:ins>
          </w:p>
        </w:tc>
      </w:tr>
      <w:tr w:rsidR="00F46AAA" w14:paraId="1282B97B" w14:textId="77777777" w:rsidTr="00F46AAA">
        <w:trPr>
          <w:trHeight w:val="576"/>
          <w:ins w:id="982" w:author="Regina Casanova" w:date="2018-06-18T15:42:00Z"/>
        </w:trPr>
        <w:tc>
          <w:tcPr>
            <w:tcW w:w="3960" w:type="dxa"/>
            <w:vMerge w:val="restart"/>
          </w:tcPr>
          <w:p w14:paraId="6F15F2D3" w14:textId="5D98DC36" w:rsidR="00F46AAA" w:rsidRDefault="00F46AAA" w:rsidP="00F46AAA">
            <w:pPr>
              <w:pStyle w:val="Texto"/>
              <w:rPr>
                <w:ins w:id="983" w:author="Regina Casanova" w:date="2018-06-18T15:42:00Z"/>
              </w:rPr>
            </w:pPr>
            <w:ins w:id="984" w:author="Regina Casanova" w:date="2018-06-18T15:42:00Z">
              <w:r>
                <w:t>Gestores de IPRESS</w:t>
              </w:r>
            </w:ins>
          </w:p>
        </w:tc>
        <w:tc>
          <w:tcPr>
            <w:tcW w:w="3961" w:type="dxa"/>
          </w:tcPr>
          <w:p w14:paraId="381180B0" w14:textId="60D7E429" w:rsidR="00F46AAA" w:rsidRDefault="00F46AAA" w:rsidP="00F46AAA">
            <w:pPr>
              <w:pStyle w:val="Texto"/>
              <w:rPr>
                <w:ins w:id="985" w:author="Regina Casanova" w:date="2018-06-18T15:42:00Z"/>
              </w:rPr>
            </w:pPr>
            <w:ins w:id="986"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987"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988"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989"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990"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991" w:author="Regina Casanova" w:date="2018-06-18T15:47:00Z">
              <w:r>
                <w:t>Visualizar pasos realizados para resolución de reclamos anteriores.</w:t>
              </w:r>
            </w:ins>
          </w:p>
        </w:tc>
      </w:tr>
      <w:tr w:rsidR="00797ADC" w14:paraId="39B213AD" w14:textId="77777777" w:rsidTr="00797ADC">
        <w:trPr>
          <w:trHeight w:val="516"/>
          <w:ins w:id="992" w:author="Regina Casanova" w:date="2018-06-18T15:42:00Z"/>
        </w:trPr>
        <w:tc>
          <w:tcPr>
            <w:tcW w:w="3960" w:type="dxa"/>
            <w:vMerge w:val="restart"/>
          </w:tcPr>
          <w:p w14:paraId="3C12597C" w14:textId="4C44DFC7" w:rsidR="00797ADC" w:rsidRDefault="00797ADC" w:rsidP="00F46AAA">
            <w:pPr>
              <w:pStyle w:val="Texto"/>
              <w:rPr>
                <w:ins w:id="993" w:author="Regina Casanova" w:date="2018-06-18T15:42:00Z"/>
              </w:rPr>
            </w:pPr>
            <w:ins w:id="994" w:author="Regina Casanova" w:date="2018-06-18T15:42:00Z">
              <w:r>
                <w:t>Ciudadanos</w:t>
              </w:r>
            </w:ins>
          </w:p>
        </w:tc>
        <w:tc>
          <w:tcPr>
            <w:tcW w:w="3961" w:type="dxa"/>
          </w:tcPr>
          <w:p w14:paraId="26FFAD8F" w14:textId="6B50291C" w:rsidR="00797ADC" w:rsidRDefault="0015231C" w:rsidP="00F46AAA">
            <w:pPr>
              <w:pStyle w:val="Texto"/>
              <w:rPr>
                <w:ins w:id="995" w:author="Regina Casanova" w:date="2018-06-18T15:42:00Z"/>
              </w:rPr>
            </w:pPr>
            <w:ins w:id="996"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997"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998"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999"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1000"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1001" w:author="Regina Casanova" w:date="2018-06-18T16:31:00Z">
              <w:r>
                <w:t>Cambiar percepción de reclamos de un fastidio al reflejo de la atenci</w:t>
              </w:r>
            </w:ins>
            <w:ins w:id="1002"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1003" w:author="Regina Casanova" w:date="2018-06-18T16:32:00Z">
              <w:r>
                <w:t>Hacer saber a la IPRESS sus fallas en atención.</w:t>
              </w:r>
            </w:ins>
          </w:p>
        </w:tc>
      </w:tr>
    </w:tbl>
    <w:p w14:paraId="2BC97892" w14:textId="6E266092" w:rsidR="005C0CEB" w:rsidRPr="0051206E" w:rsidRDefault="00F305B6" w:rsidP="005C0CEB">
      <w:pPr>
        <w:pStyle w:val="Texto"/>
        <w:jc w:val="center"/>
        <w:rPr>
          <w:ins w:id="1004" w:author="Regina Casanova" w:date="2018-06-18T16:33:00Z"/>
          <w:sz w:val="22"/>
        </w:rPr>
      </w:pPr>
      <w:ins w:id="1005" w:author="Regina Casanova" w:date="2018-06-18T16:33:00Z">
        <w:r w:rsidRPr="00F305B6">
          <w:rPr>
            <w:sz w:val="22"/>
          </w:rPr>
          <w:t xml:space="preserve">Tabla Nº </w:t>
        </w:r>
      </w:ins>
      <w:ins w:id="1006" w:author="Regina Casanova" w:date="2018-06-18T16:57:00Z">
        <w:r>
          <w:rPr>
            <w:sz w:val="22"/>
          </w:rPr>
          <w:t>2</w:t>
        </w:r>
      </w:ins>
      <w:ins w:id="1007" w:author="Regina Casanova" w:date="2018-06-18T16:33:00Z">
        <w:r w:rsidR="005C0CEB" w:rsidRPr="0051206E">
          <w:rPr>
            <w:sz w:val="22"/>
          </w:rPr>
          <w:t xml:space="preserve">. Tabla de hallazgos </w:t>
        </w:r>
      </w:ins>
      <w:ins w:id="1008" w:author="Regina Casanova" w:date="2018-06-18T16:34:00Z">
        <w:r w:rsidR="005C0CEB">
          <w:rPr>
            <w:sz w:val="22"/>
          </w:rPr>
          <w:t>objetivos</w:t>
        </w:r>
      </w:ins>
      <w:ins w:id="1009" w:author="Regina Casanova" w:date="2018-06-18T16:33:00Z">
        <w:r w:rsidR="005C0CEB" w:rsidRPr="005C0CEB">
          <w:rPr>
            <w:sz w:val="22"/>
          </w:rPr>
          <w:t xml:space="preserve"> encontrad</w:t>
        </w:r>
      </w:ins>
      <w:ins w:id="1010" w:author="Regina Casanova" w:date="2018-06-18T16:34:00Z">
        <w:r w:rsidR="005C0CEB">
          <w:rPr>
            <w:sz w:val="22"/>
          </w:rPr>
          <w:t>o</w:t>
        </w:r>
      </w:ins>
      <w:ins w:id="1011" w:author="Regina Casanova" w:date="2018-06-18T16:33:00Z">
        <w:r w:rsidR="005C0CEB" w:rsidRPr="0051206E">
          <w:rPr>
            <w:sz w:val="22"/>
          </w:rPr>
          <w:t>s por tipo de usuario.</w:t>
        </w:r>
      </w:ins>
    </w:p>
    <w:p w14:paraId="493AEAB7" w14:textId="3BF9EEDA" w:rsidR="00F46AAA" w:rsidRDefault="0015231C" w:rsidP="0051206E">
      <w:pPr>
        <w:pStyle w:val="Ttulo4"/>
        <w:rPr>
          <w:ins w:id="1012" w:author="Regina Casanova" w:date="2018-06-18T15:47:00Z"/>
        </w:rPr>
      </w:pPr>
      <w:ins w:id="1013" w:author="Regina Casanova" w:date="2018-06-18T16:29:00Z">
        <w:r>
          <w:t>Desafíos</w:t>
        </w:r>
      </w:ins>
      <w:ins w:id="1014"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1015" w:author="Regina Casanova" w:date="2018-06-18T15:47:00Z"/>
        </w:trPr>
        <w:tc>
          <w:tcPr>
            <w:tcW w:w="3960" w:type="dxa"/>
            <w:vMerge w:val="restart"/>
          </w:tcPr>
          <w:p w14:paraId="2E50C7E1" w14:textId="73778B3A" w:rsidR="00F46AAA" w:rsidRDefault="00F46AAA" w:rsidP="008D23C7">
            <w:pPr>
              <w:pStyle w:val="Texto"/>
              <w:rPr>
                <w:ins w:id="1016" w:author="Regina Casanova" w:date="2018-06-18T15:47:00Z"/>
              </w:rPr>
            </w:pPr>
            <w:ins w:id="1017" w:author="Regina Casanova" w:date="2018-06-18T15:49:00Z">
              <w:r>
                <w:t>Personal de SUSALUD</w:t>
              </w:r>
            </w:ins>
          </w:p>
        </w:tc>
        <w:tc>
          <w:tcPr>
            <w:tcW w:w="3961" w:type="dxa"/>
          </w:tcPr>
          <w:p w14:paraId="6C10C8DE" w14:textId="002524AC" w:rsidR="00F46AAA" w:rsidRDefault="00F46AAA" w:rsidP="008D23C7">
            <w:pPr>
              <w:pStyle w:val="Texto"/>
              <w:rPr>
                <w:ins w:id="1018" w:author="Regina Casanova" w:date="2018-06-18T15:47:00Z"/>
              </w:rPr>
            </w:pPr>
            <w:ins w:id="1019"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1020"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1021"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1022" w:author="Regina Casanova" w:date="2018-06-18T15:50:00Z">
              <w:r>
                <w:t xml:space="preserve">No hay procedimientos claros sobre </w:t>
              </w:r>
            </w:ins>
            <w:ins w:id="1023" w:author="Regina Casanova" w:date="2018-06-18T15:51:00Z">
              <w:r>
                <w:t>cómo</w:t>
              </w:r>
            </w:ins>
            <w:ins w:id="1024" w:author="Regina Casanova" w:date="2018-06-18T15:50:00Z">
              <w:r>
                <w:t xml:space="preserve"> </w:t>
              </w:r>
            </w:ins>
            <w:ins w:id="1025" w:author="Regina Casanova" w:date="2018-06-18T15:51:00Z">
              <w:r>
                <w:t>reaccionar para</w:t>
              </w:r>
            </w:ins>
            <w:ins w:id="1026"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1027" w:author="Regina Casanova" w:date="2018-06-18T15:52:00Z">
              <w:r>
                <w:t>Reclamos son vistos como trabas u ofensas hacia el personal prestador de salud.</w:t>
              </w:r>
            </w:ins>
          </w:p>
        </w:tc>
      </w:tr>
      <w:tr w:rsidR="000E7F05" w14:paraId="7E61175E" w14:textId="77777777" w:rsidTr="00F46AAA">
        <w:trPr>
          <w:trHeight w:val="576"/>
          <w:ins w:id="1028" w:author="Regina Casanova" w:date="2018-06-18T15:47:00Z"/>
        </w:trPr>
        <w:tc>
          <w:tcPr>
            <w:tcW w:w="3960" w:type="dxa"/>
            <w:vMerge w:val="restart"/>
          </w:tcPr>
          <w:p w14:paraId="4E0037E8" w14:textId="4C25208A" w:rsidR="000E7F05" w:rsidRDefault="000E7F05" w:rsidP="008D23C7">
            <w:pPr>
              <w:pStyle w:val="Texto"/>
              <w:rPr>
                <w:ins w:id="1029" w:author="Regina Casanova" w:date="2018-06-18T15:47:00Z"/>
              </w:rPr>
            </w:pPr>
            <w:ins w:id="1030" w:author="Regina Casanova" w:date="2018-06-18T15:49:00Z">
              <w:r>
                <w:lastRenderedPageBreak/>
                <w:t>Gestores de IPRESS</w:t>
              </w:r>
            </w:ins>
          </w:p>
        </w:tc>
        <w:tc>
          <w:tcPr>
            <w:tcW w:w="3961" w:type="dxa"/>
          </w:tcPr>
          <w:p w14:paraId="796DA508" w14:textId="310CB23E" w:rsidR="000E7F05" w:rsidRDefault="000E7F05" w:rsidP="008D23C7">
            <w:pPr>
              <w:pStyle w:val="Texto"/>
              <w:rPr>
                <w:ins w:id="1031" w:author="Regina Casanova" w:date="2018-06-18T15:47:00Z"/>
              </w:rPr>
            </w:pPr>
            <w:ins w:id="1032"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1033"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1034"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1035"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1036"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1037" w:author="Regina Casanova" w:date="2018-06-18T15:56:00Z">
              <w:r>
                <w:t>Resolución de reclamos de manera aislada y sin identificaci</w:t>
              </w:r>
            </w:ins>
            <w:ins w:id="1038" w:author="Regina Casanova" w:date="2018-06-18T15:57:00Z">
              <w:r>
                <w:t>ón del problema en trasfondo.</w:t>
              </w:r>
            </w:ins>
          </w:p>
        </w:tc>
      </w:tr>
      <w:tr w:rsidR="0015231C" w14:paraId="02F8D784" w14:textId="77777777" w:rsidTr="0015231C">
        <w:trPr>
          <w:trHeight w:val="531"/>
          <w:ins w:id="1039" w:author="Regina Casanova" w:date="2018-06-18T15:47:00Z"/>
        </w:trPr>
        <w:tc>
          <w:tcPr>
            <w:tcW w:w="3960" w:type="dxa"/>
            <w:vMerge w:val="restart"/>
          </w:tcPr>
          <w:p w14:paraId="6DCA6DE7" w14:textId="475E1A56" w:rsidR="0015231C" w:rsidRDefault="0015231C" w:rsidP="008D23C7">
            <w:pPr>
              <w:pStyle w:val="Texto"/>
              <w:rPr>
                <w:ins w:id="1040" w:author="Regina Casanova" w:date="2018-06-18T15:47:00Z"/>
              </w:rPr>
            </w:pPr>
            <w:ins w:id="1041" w:author="Regina Casanova" w:date="2018-06-18T15:49:00Z">
              <w:r>
                <w:t>Ciudadanos</w:t>
              </w:r>
            </w:ins>
          </w:p>
        </w:tc>
        <w:tc>
          <w:tcPr>
            <w:tcW w:w="3961" w:type="dxa"/>
          </w:tcPr>
          <w:p w14:paraId="09E72165" w14:textId="7BBDF1FD" w:rsidR="0015231C" w:rsidRDefault="0015231C" w:rsidP="008D23C7">
            <w:pPr>
              <w:pStyle w:val="Texto"/>
              <w:rPr>
                <w:ins w:id="1042" w:author="Regina Casanova" w:date="2018-06-18T15:47:00Z"/>
              </w:rPr>
            </w:pPr>
            <w:ins w:id="1043" w:author="Regina Casanova" w:date="2018-06-18T16:26:00Z">
              <w:r>
                <w:t xml:space="preserve">Personas no proclives al uso de </w:t>
              </w:r>
            </w:ins>
            <w:ins w:id="1044" w:author="Regina Casanova" w:date="2018-06-18T16:27:00Z">
              <w:r>
                <w:t>tecnología</w:t>
              </w:r>
            </w:ins>
            <w:ins w:id="1045"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1046"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1047"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1048" w:author="Regina Casanova" w:date="2018-06-18T16:29:00Z">
              <w:r>
                <w:t>Falta de</w:t>
              </w:r>
            </w:ins>
            <w:ins w:id="1049" w:author="Regina Casanova" w:date="2018-06-18T16:27:00Z">
              <w:r>
                <w:t xml:space="preserve"> capacidad de decisi</w:t>
              </w:r>
            </w:ins>
            <w:ins w:id="1050" w:author="Regina Casanova" w:date="2018-06-18T16:28:00Z">
              <w:r>
                <w:t xml:space="preserve">ón y de </w:t>
              </w:r>
            </w:ins>
            <w:ins w:id="1051" w:author="Regina Casanova" w:date="2018-06-18T16:29:00Z">
              <w:r>
                <w:t>autonomía</w:t>
              </w:r>
            </w:ins>
            <w:ins w:id="1052"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1053"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1054" w:author="Regina Casanova" w:date="2018-06-18T16:57:00Z">
        <w:r w:rsidR="00F305B6">
          <w:rPr>
            <w:sz w:val="22"/>
          </w:rPr>
          <w:t>3</w:t>
        </w:r>
      </w:ins>
      <w:r w:rsidRPr="0051206E">
        <w:rPr>
          <w:sz w:val="22"/>
        </w:rPr>
        <w:t xml:space="preserve">. Tabla de </w:t>
      </w:r>
      <w:r w:rsidR="00A0375B" w:rsidRPr="0051206E">
        <w:rPr>
          <w:sz w:val="22"/>
        </w:rPr>
        <w:t xml:space="preserve">hallazgos </w:t>
      </w:r>
      <w:ins w:id="1055"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1056" w:author="Regina Casanova" w:date="2018-07-07T15:18:00Z"/>
        </w:rPr>
      </w:pPr>
      <w:bookmarkStart w:id="1057" w:name="_Toc511166312"/>
      <w:del w:id="1058" w:author="Regina Casanova" w:date="2018-07-07T15:18:00Z">
        <w:r w:rsidRPr="008D23C7" w:rsidDel="00BA63BC">
          <w:delText>Tabla de requerimientos</w:delText>
        </w:r>
        <w:bookmarkEnd w:id="1057"/>
      </w:del>
    </w:p>
    <w:p w14:paraId="4745D140" w14:textId="75346B63" w:rsidR="001C33EF" w:rsidRPr="008D23C7" w:rsidDel="00BA63BC" w:rsidRDefault="0068015C" w:rsidP="008D23C7">
      <w:pPr>
        <w:pStyle w:val="Texto"/>
        <w:rPr>
          <w:del w:id="1059" w:author="Regina Casanova" w:date="2018-07-07T15:18:00Z"/>
        </w:rPr>
      </w:pPr>
      <w:del w:id="1060"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1061" w:author="Regina Casanova" w:date="2018-06-18T17:53:00Z">
        <w:r w:rsidR="00E47C11" w:rsidRPr="00BA156B" w:rsidDel="00E94926">
          <w:delText>sistema</w:delText>
        </w:r>
        <w:r w:rsidR="00820042" w:rsidRPr="00BA156B" w:rsidDel="00E94926">
          <w:delText xml:space="preserve"> </w:delText>
        </w:r>
      </w:del>
      <w:del w:id="1062"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1063" w:author="Regina Casanova" w:date="2018-07-07T15:18:00Z"/>
        </w:rPr>
      </w:pPr>
      <w:del w:id="1064"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1065" w:author="Regina Casanova" w:date="2018-06-18T17:53:00Z">
        <w:r w:rsidR="006F4488" w:rsidRPr="00BA156B" w:rsidDel="00E94926">
          <w:delText>sistema</w:delText>
        </w:r>
      </w:del>
      <w:del w:id="1066" w:author="Regina Casanova" w:date="2018-07-07T15:18:00Z">
        <w:r w:rsidR="006F4488" w:rsidRPr="00BA156B" w:rsidDel="00BA63BC">
          <w:delText xml:space="preserve"> sin tener que realizar un </w:delText>
        </w:r>
      </w:del>
      <w:del w:id="1067" w:author="Regina Casanova" w:date="2018-06-18T17:53:00Z">
        <w:r w:rsidR="006F4488" w:rsidRPr="00BA156B" w:rsidDel="00E94926">
          <w:delText>sistema</w:delText>
        </w:r>
      </w:del>
      <w:del w:id="1068"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1069" w:author="Regina Casanova" w:date="2018-07-07T15:18:00Z"/>
          <w:rFonts w:cs="Times New Roman"/>
          <w:lang w:val="es-PE"/>
        </w:rPr>
      </w:pPr>
      <w:del w:id="1070"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1071" w:author="Regina Casanova" w:date="2018-07-07T15:18:00Z"/>
          <w:rFonts w:cs="Times New Roman"/>
          <w:lang w:val="es-PE"/>
        </w:rPr>
        <w:sectPr w:rsidR="00BD5BF4" w:rsidRPr="00BA156B" w:rsidDel="00BA63BC" w:rsidSect="00823DF7">
          <w:pgSz w:w="11900" w:h="16840"/>
          <w:pgMar w:top="1701" w:right="1701" w:bottom="1701" w:left="2268" w:header="708" w:footer="708"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1072" w:author="Regina Casanova" w:date="2018-07-07T15:18:00Z"/>
          <w:rFonts w:cs="Times New Roman"/>
          <w:b/>
          <w:lang w:val="es-PE"/>
        </w:rPr>
      </w:pPr>
      <w:del w:id="1073"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1074"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1075" w:author="Regina Casanova" w:date="2018-07-07T15:18:00Z"/>
                <w:rFonts w:cs="Times New Roman"/>
                <w:b/>
                <w:bCs/>
                <w:color w:val="000000"/>
                <w:lang w:val="es-PE"/>
              </w:rPr>
            </w:pPr>
            <w:del w:id="1076"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1077" w:author="Regina Casanova" w:date="2018-07-07T15:18:00Z"/>
                <w:rFonts w:cs="Times New Roman"/>
                <w:b/>
                <w:bCs/>
                <w:color w:val="000000"/>
                <w:lang w:val="es-PE"/>
              </w:rPr>
            </w:pPr>
            <w:del w:id="1078"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1079" w:author="Regina Casanova" w:date="2018-07-07T15:18:00Z"/>
                <w:rFonts w:cs="Times New Roman"/>
                <w:b/>
                <w:bCs/>
                <w:color w:val="000000"/>
                <w:lang w:val="es-PE"/>
              </w:rPr>
            </w:pPr>
            <w:del w:id="1080"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1081" w:author="Regina Casanova" w:date="2018-07-07T15:18:00Z"/>
                <w:rFonts w:cs="Times New Roman"/>
                <w:b/>
                <w:bCs/>
                <w:color w:val="000000"/>
                <w:lang w:val="es-PE"/>
              </w:rPr>
            </w:pPr>
            <w:del w:id="1082"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1083" w:author="Regina Casanova" w:date="2018-07-07T15:18:00Z"/>
                <w:rFonts w:cs="Times New Roman"/>
                <w:b/>
                <w:bCs/>
                <w:color w:val="000000"/>
                <w:lang w:val="es-PE"/>
              </w:rPr>
            </w:pPr>
            <w:del w:id="1084"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1085" w:author="Regina Casanova" w:date="2018-07-07T15:18:00Z"/>
                <w:rFonts w:cs="Times New Roman"/>
                <w:b/>
                <w:bCs/>
                <w:color w:val="000000"/>
                <w:lang w:val="es-PE"/>
              </w:rPr>
            </w:pPr>
            <w:del w:id="1086"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1087"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1088" w:author="Regina Casanova" w:date="2018-07-07T15:18:00Z"/>
                <w:rFonts w:cs="Times New Roman"/>
                <w:color w:val="000000"/>
                <w:lang w:val="es-PE"/>
              </w:rPr>
            </w:pPr>
            <w:del w:id="1089"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1090" w:author="Regina Casanova" w:date="2018-07-07T15:18:00Z"/>
                <w:rFonts w:cs="Times New Roman"/>
                <w:color w:val="000000"/>
                <w:lang w:val="es-PE"/>
              </w:rPr>
            </w:pPr>
            <w:del w:id="109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1092" w:author="Regina Casanova" w:date="2018-07-07T15:18:00Z"/>
                <w:rFonts w:cs="Times New Roman"/>
                <w:color w:val="000000"/>
                <w:lang w:val="es-PE"/>
              </w:rPr>
            </w:pPr>
            <w:del w:id="1093"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1094" w:author="Regina Casanova" w:date="2018-07-07T15:18:00Z"/>
                <w:rFonts w:cs="Times New Roman"/>
                <w:color w:val="000000"/>
                <w:lang w:val="es-PE"/>
              </w:rPr>
            </w:pPr>
            <w:del w:id="109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1096" w:author="Regina Casanova" w:date="2018-07-07T15:18:00Z"/>
                <w:rFonts w:cs="Times New Roman"/>
                <w:color w:val="000000"/>
                <w:lang w:val="es-PE"/>
              </w:rPr>
            </w:pPr>
            <w:del w:id="1097"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1098" w:author="Regina Casanova" w:date="2018-07-07T15:18:00Z"/>
                <w:rFonts w:cs="Times New Roman"/>
                <w:color w:val="000000"/>
                <w:lang w:val="es-PE"/>
              </w:rPr>
            </w:pPr>
            <w:del w:id="1099"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110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1101" w:author="Regina Casanova" w:date="2018-07-07T15:18:00Z"/>
                <w:rFonts w:cs="Times New Roman"/>
                <w:color w:val="000000"/>
                <w:lang w:val="es-PE"/>
              </w:rPr>
            </w:pPr>
            <w:del w:id="1102"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1103" w:author="Regina Casanova" w:date="2018-07-07T15:18:00Z"/>
                <w:rFonts w:cs="Times New Roman"/>
                <w:color w:val="000000"/>
                <w:lang w:val="es-PE"/>
              </w:rPr>
            </w:pPr>
            <w:del w:id="110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1105" w:author="Regina Casanova" w:date="2018-07-07T15:18:00Z"/>
                <w:rFonts w:cs="Times New Roman"/>
                <w:color w:val="000000"/>
                <w:lang w:val="es-PE"/>
              </w:rPr>
            </w:pPr>
            <w:del w:id="1106"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1107" w:author="Regina Casanova" w:date="2018-07-07T15:18:00Z"/>
                <w:rFonts w:cs="Times New Roman"/>
                <w:color w:val="000000"/>
                <w:lang w:val="es-PE"/>
              </w:rPr>
            </w:pPr>
            <w:del w:id="110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1109" w:author="Regina Casanova" w:date="2018-06-18T17:53:00Z">
              <w:r w:rsidR="00ED4396" w:rsidRPr="00BA156B" w:rsidDel="00E94926">
                <w:rPr>
                  <w:rFonts w:cs="Times New Roman"/>
                  <w:color w:val="000000"/>
                  <w:lang w:val="es-PE"/>
                </w:rPr>
                <w:delText>sistema</w:delText>
              </w:r>
            </w:del>
            <w:del w:id="1110"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1111" w:author="Regina Casanova" w:date="2018-07-07T15:18:00Z"/>
                <w:rFonts w:cs="Times New Roman"/>
                <w:color w:val="000000"/>
                <w:lang w:val="es-PE"/>
              </w:rPr>
            </w:pPr>
            <w:del w:id="1112"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1113" w:author="Regina Casanova" w:date="2018-07-07T15:18:00Z"/>
                <w:rFonts w:cs="Times New Roman"/>
                <w:color w:val="000000"/>
                <w:lang w:val="es-PE"/>
              </w:rPr>
            </w:pPr>
            <w:del w:id="1114"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1115"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1116" w:author="Regina Casanova" w:date="2018-07-07T15:18:00Z"/>
                <w:rFonts w:cs="Times New Roman"/>
                <w:color w:val="000000"/>
                <w:lang w:val="es-PE"/>
              </w:rPr>
            </w:pPr>
            <w:del w:id="1117"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1118" w:author="Regina Casanova" w:date="2018-07-07T15:18:00Z"/>
                <w:rFonts w:cs="Times New Roman"/>
                <w:color w:val="000000"/>
                <w:lang w:val="es-PE"/>
              </w:rPr>
            </w:pPr>
            <w:del w:id="111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1120" w:author="Regina Casanova" w:date="2018-07-07T15:18:00Z"/>
                <w:rFonts w:cs="Times New Roman"/>
                <w:color w:val="000000"/>
                <w:lang w:val="es-PE"/>
              </w:rPr>
            </w:pPr>
            <w:del w:id="1121"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1122" w:author="Regina Casanova" w:date="2018-07-07T15:18:00Z"/>
                <w:rFonts w:cs="Times New Roman"/>
                <w:color w:val="000000"/>
                <w:lang w:val="es-PE"/>
              </w:rPr>
            </w:pPr>
            <w:del w:id="112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1124" w:author="Regina Casanova" w:date="2018-07-07T15:18:00Z"/>
                <w:rFonts w:cs="Times New Roman"/>
                <w:color w:val="000000"/>
                <w:lang w:val="es-PE"/>
              </w:rPr>
            </w:pPr>
            <w:del w:id="1125"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1126" w:author="Regina Casanova" w:date="2018-07-07T15:18:00Z"/>
                <w:rFonts w:cs="Times New Roman"/>
                <w:color w:val="000000"/>
                <w:lang w:val="es-PE"/>
              </w:rPr>
            </w:pPr>
            <w:del w:id="1127"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112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1129" w:author="Regina Casanova" w:date="2018-07-07T15:18:00Z"/>
                <w:rFonts w:cs="Times New Roman"/>
                <w:color w:val="000000"/>
                <w:lang w:val="es-PE"/>
              </w:rPr>
            </w:pPr>
            <w:del w:id="1130"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1131" w:author="Regina Casanova" w:date="2018-07-07T15:18:00Z"/>
                <w:rFonts w:cs="Times New Roman"/>
                <w:color w:val="000000"/>
                <w:lang w:val="es-PE"/>
              </w:rPr>
            </w:pPr>
            <w:del w:id="113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1133" w:author="Regina Casanova" w:date="2018-07-07T15:18:00Z"/>
                <w:rFonts w:cs="Times New Roman"/>
                <w:color w:val="000000"/>
                <w:lang w:val="es-PE"/>
              </w:rPr>
            </w:pPr>
            <w:del w:id="1134"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1135" w:author="Regina Casanova" w:date="2018-07-07T15:18:00Z"/>
                <w:rFonts w:cs="Times New Roman"/>
                <w:color w:val="000000"/>
                <w:lang w:val="es-PE"/>
              </w:rPr>
            </w:pPr>
            <w:del w:id="113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1137" w:author="Regina Casanova" w:date="2018-06-18T17:53:00Z">
              <w:r w:rsidR="00ED4396" w:rsidRPr="00BA156B" w:rsidDel="00E94926">
                <w:rPr>
                  <w:rFonts w:cs="Times New Roman"/>
                  <w:color w:val="000000"/>
                  <w:lang w:val="es-PE"/>
                </w:rPr>
                <w:delText>sistema</w:delText>
              </w:r>
            </w:del>
            <w:del w:id="1138"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1139" w:author="Regina Casanova" w:date="2018-07-07T15:18:00Z"/>
                <w:rFonts w:cs="Times New Roman"/>
                <w:color w:val="000000"/>
                <w:lang w:val="es-PE"/>
              </w:rPr>
            </w:pPr>
            <w:del w:id="1140"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1141" w:author="Regina Casanova" w:date="2018-07-07T15:18:00Z"/>
                <w:rFonts w:cs="Times New Roman"/>
                <w:color w:val="000000"/>
                <w:lang w:val="es-PE"/>
              </w:rPr>
            </w:pPr>
            <w:del w:id="1142"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1143"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1144" w:author="Regina Casanova" w:date="2018-07-07T15:18:00Z"/>
                <w:rFonts w:cs="Times New Roman"/>
                <w:color w:val="000000"/>
                <w:lang w:val="es-PE"/>
              </w:rPr>
            </w:pPr>
            <w:del w:id="1145"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1146" w:author="Regina Casanova" w:date="2018-07-07T15:18:00Z"/>
                <w:rFonts w:cs="Times New Roman"/>
                <w:color w:val="000000"/>
                <w:lang w:val="es-PE"/>
              </w:rPr>
            </w:pPr>
            <w:del w:id="114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1148" w:author="Regina Casanova" w:date="2018-07-07T15:18:00Z"/>
                <w:rFonts w:cs="Times New Roman"/>
                <w:color w:val="000000"/>
                <w:lang w:val="es-PE"/>
              </w:rPr>
            </w:pPr>
            <w:del w:id="1149" w:author="Regina Casanova" w:date="2018-07-07T15:18:00Z">
              <w:r w:rsidRPr="0080563F" w:rsidDel="00BA63BC">
                <w:rPr>
                  <w:rFonts w:cs="Times New Roman"/>
                  <w:color w:val="000000"/>
                  <w:lang w:val="en-US"/>
                </w:rPr>
                <w:delText>B</w:delText>
              </w:r>
              <w:r w:rsidR="00ED4396" w:rsidRPr="0080563F" w:rsidDel="00BA63BC">
                <w:rPr>
                  <w:rFonts w:cs="Times New Roman"/>
                  <w:color w:val="000000"/>
                  <w:lang w:val="en-US"/>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1150" w:author="Regina Casanova" w:date="2018-07-07T15:18:00Z"/>
                <w:rFonts w:cs="Times New Roman"/>
                <w:color w:val="000000"/>
                <w:lang w:val="es-PE"/>
              </w:rPr>
            </w:pPr>
            <w:del w:id="115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1152" w:author="Regina Casanova" w:date="2018-07-07T15:18:00Z"/>
                <w:rFonts w:cs="Times New Roman"/>
                <w:color w:val="000000"/>
                <w:lang w:val="es-PE"/>
              </w:rPr>
            </w:pPr>
            <w:del w:id="1153" w:author="Regina Casanova" w:date="2018-07-07T15:18:00Z">
              <w:r w:rsidRPr="00BA156B" w:rsidDel="00BA63BC">
                <w:rPr>
                  <w:rFonts w:cs="Times New Roman"/>
                  <w:color w:val="000000"/>
                  <w:lang w:val="es-PE"/>
                </w:rPr>
                <w:delText xml:space="preserve">Realizar </w:delText>
              </w:r>
              <w:r w:rsidRPr="0080563F" w:rsidDel="00BA63BC">
                <w:rPr>
                  <w:rFonts w:cs="Times New Roman"/>
                  <w:color w:val="000000"/>
                  <w:lang w:val="en-US"/>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1154" w:author="Regina Casanova" w:date="2018-07-07T15:18:00Z"/>
                <w:rFonts w:cs="Times New Roman"/>
                <w:color w:val="000000"/>
                <w:lang w:val="es-PE"/>
              </w:rPr>
            </w:pPr>
            <w:del w:id="1155"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115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1157" w:author="Regina Casanova" w:date="2018-07-07T15:18:00Z"/>
                <w:rFonts w:cs="Times New Roman"/>
                <w:color w:val="000000"/>
                <w:lang w:val="es-PE"/>
              </w:rPr>
            </w:pPr>
            <w:del w:id="1158"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1159" w:author="Regina Casanova" w:date="2018-07-07T15:18:00Z"/>
                <w:rFonts w:cs="Times New Roman"/>
                <w:color w:val="000000"/>
                <w:lang w:val="es-PE"/>
              </w:rPr>
            </w:pPr>
            <w:del w:id="116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1161" w:author="Regina Casanova" w:date="2018-07-07T15:18:00Z"/>
                <w:rFonts w:cs="Times New Roman"/>
                <w:color w:val="000000"/>
                <w:lang w:val="es-PE"/>
              </w:rPr>
            </w:pPr>
            <w:del w:id="1162"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1163" w:author="Regina Casanova" w:date="2018-07-07T15:18:00Z"/>
                <w:rFonts w:cs="Times New Roman"/>
                <w:color w:val="000000"/>
                <w:lang w:val="es-PE"/>
              </w:rPr>
            </w:pPr>
            <w:del w:id="116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1165" w:author="Regina Casanova" w:date="2018-07-07T15:18:00Z"/>
                <w:rFonts w:cs="Times New Roman"/>
                <w:color w:val="000000"/>
                <w:lang w:val="es-PE"/>
              </w:rPr>
            </w:pPr>
            <w:del w:id="1166"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1167" w:author="Regina Casanova" w:date="2018-07-07T15:18:00Z"/>
                <w:rFonts w:cs="Times New Roman"/>
                <w:color w:val="000000"/>
                <w:lang w:val="es-PE"/>
              </w:rPr>
            </w:pPr>
            <w:del w:id="1168"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1169"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1170" w:author="Regina Casanova" w:date="2018-07-07T15:18:00Z"/>
                <w:rFonts w:cs="Times New Roman"/>
                <w:color w:val="000000"/>
                <w:lang w:val="es-PE"/>
              </w:rPr>
            </w:pPr>
            <w:del w:id="1171"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1172" w:author="Regina Casanova" w:date="2018-07-07T15:18:00Z"/>
                <w:rFonts w:cs="Times New Roman"/>
                <w:color w:val="000000"/>
                <w:lang w:val="es-PE"/>
              </w:rPr>
            </w:pPr>
            <w:del w:id="117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1174" w:author="Regina Casanova" w:date="2018-07-07T15:18:00Z"/>
                <w:rFonts w:cs="Times New Roman"/>
                <w:color w:val="000000"/>
                <w:lang w:val="es-PE"/>
              </w:rPr>
            </w:pPr>
            <w:del w:id="1175"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1176" w:author="Regina Casanova" w:date="2018-07-07T15:18:00Z"/>
                <w:rFonts w:cs="Times New Roman"/>
                <w:color w:val="000000"/>
                <w:lang w:val="es-PE"/>
              </w:rPr>
            </w:pPr>
            <w:del w:id="117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1178" w:author="Regina Casanova" w:date="2018-07-07T15:18:00Z"/>
                <w:rFonts w:cs="Times New Roman"/>
                <w:color w:val="000000"/>
                <w:lang w:val="es-PE"/>
              </w:rPr>
            </w:pPr>
            <w:del w:id="1179"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1180" w:author="Regina Casanova" w:date="2018-07-07T15:18:00Z"/>
                <w:rFonts w:cs="Times New Roman"/>
                <w:color w:val="000000"/>
                <w:lang w:val="es-PE"/>
              </w:rPr>
            </w:pPr>
            <w:del w:id="1181"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11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1183" w:author="Regina Casanova" w:date="2018-07-07T15:18:00Z"/>
                <w:rFonts w:cs="Times New Roman"/>
                <w:color w:val="000000"/>
                <w:lang w:val="es-PE"/>
              </w:rPr>
            </w:pPr>
            <w:del w:id="1184"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1185" w:author="Regina Casanova" w:date="2018-07-07T15:18:00Z"/>
                <w:rFonts w:cs="Times New Roman"/>
                <w:color w:val="000000"/>
                <w:lang w:val="es-PE"/>
              </w:rPr>
            </w:pPr>
            <w:del w:id="118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1187" w:author="Regina Casanova" w:date="2018-07-07T15:18:00Z"/>
                <w:rFonts w:cs="Times New Roman"/>
                <w:color w:val="000000"/>
                <w:lang w:val="es-PE"/>
              </w:rPr>
            </w:pPr>
            <w:del w:id="1188"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1189" w:author="Regina Casanova" w:date="2018-07-07T15:18:00Z"/>
                <w:rFonts w:cs="Times New Roman"/>
                <w:color w:val="000000"/>
                <w:lang w:val="es-PE"/>
              </w:rPr>
            </w:pPr>
            <w:del w:id="119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1191" w:author="Regina Casanova" w:date="2018-07-07T15:18:00Z"/>
                <w:rFonts w:cs="Times New Roman"/>
                <w:color w:val="000000"/>
                <w:lang w:val="es-PE"/>
              </w:rPr>
            </w:pPr>
            <w:del w:id="1192"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1193" w:author="Regina Casanova" w:date="2018-07-07T15:18:00Z"/>
                <w:rFonts w:cs="Times New Roman"/>
                <w:color w:val="000000"/>
                <w:lang w:val="es-PE"/>
              </w:rPr>
            </w:pPr>
            <w:del w:id="1194"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1195"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1196" w:author="Regina Casanova" w:date="2018-07-07T15:18:00Z"/>
                <w:rFonts w:cs="Times New Roman"/>
                <w:color w:val="000000"/>
                <w:lang w:val="es-PE"/>
              </w:rPr>
            </w:pPr>
            <w:del w:id="1197"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1198" w:author="Regina Casanova" w:date="2018-07-07T15:18:00Z"/>
                <w:rFonts w:cs="Times New Roman"/>
                <w:color w:val="000000"/>
                <w:lang w:val="es-PE"/>
              </w:rPr>
            </w:pPr>
            <w:del w:id="119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1200" w:author="Regina Casanova" w:date="2018-07-07T15:18:00Z"/>
                <w:rFonts w:cs="Times New Roman"/>
                <w:color w:val="000000"/>
                <w:lang w:val="es-PE"/>
              </w:rPr>
            </w:pPr>
            <w:del w:id="1201"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1202" w:author="Regina Casanova" w:date="2018-07-07T15:18:00Z"/>
                <w:rFonts w:cs="Times New Roman"/>
                <w:color w:val="000000"/>
                <w:lang w:val="es-PE"/>
              </w:rPr>
            </w:pPr>
            <w:del w:id="12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1204" w:author="Regina Casanova" w:date="2018-07-07T15:18:00Z"/>
                <w:rFonts w:cs="Times New Roman"/>
                <w:color w:val="000000"/>
                <w:lang w:val="es-PE"/>
              </w:rPr>
            </w:pPr>
            <w:del w:id="1205"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1206" w:author="Regina Casanova" w:date="2018-07-07T15:18:00Z"/>
                <w:rFonts w:cs="Times New Roman"/>
                <w:color w:val="000000"/>
                <w:lang w:val="es-PE"/>
              </w:rPr>
            </w:pPr>
            <w:del w:id="1207"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120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1209" w:author="Regina Casanova" w:date="2018-07-07T15:18:00Z"/>
                <w:rFonts w:cs="Times New Roman"/>
                <w:color w:val="000000"/>
                <w:lang w:val="es-PE"/>
              </w:rPr>
            </w:pPr>
            <w:del w:id="1210"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1211" w:author="Regina Casanova" w:date="2018-07-07T15:18:00Z"/>
                <w:rFonts w:cs="Times New Roman"/>
                <w:color w:val="000000"/>
                <w:lang w:val="es-PE"/>
              </w:rPr>
            </w:pPr>
            <w:del w:id="121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1213" w:author="Regina Casanova" w:date="2018-07-07T15:18:00Z"/>
                <w:rFonts w:cs="Times New Roman"/>
                <w:color w:val="000000"/>
                <w:lang w:val="es-PE"/>
              </w:rPr>
            </w:pPr>
            <w:del w:id="1214"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1215" w:author="Regina Casanova" w:date="2018-07-07T15:18:00Z"/>
                <w:rFonts w:cs="Times New Roman"/>
                <w:color w:val="000000"/>
                <w:lang w:val="es-PE"/>
              </w:rPr>
            </w:pPr>
            <w:del w:id="12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1217" w:author="Regina Casanova" w:date="2018-07-07T15:18:00Z"/>
                <w:rFonts w:cs="Times New Roman"/>
                <w:color w:val="000000"/>
                <w:lang w:val="es-PE"/>
              </w:rPr>
            </w:pPr>
            <w:del w:id="1218"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1219" w:author="Regina Casanova" w:date="2018-07-07T15:18:00Z"/>
                <w:rFonts w:cs="Times New Roman"/>
                <w:color w:val="000000"/>
                <w:lang w:val="es-PE"/>
              </w:rPr>
            </w:pPr>
            <w:del w:id="1220"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1221"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1222" w:author="Regina Casanova" w:date="2018-07-07T15:18:00Z"/>
                <w:rFonts w:cs="Times New Roman"/>
                <w:color w:val="000000"/>
                <w:lang w:val="es-PE"/>
              </w:rPr>
            </w:pPr>
            <w:del w:id="1223"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1224" w:author="Regina Casanova" w:date="2018-07-07T15:18:00Z"/>
                <w:rFonts w:cs="Times New Roman"/>
                <w:color w:val="000000"/>
                <w:lang w:val="es-PE"/>
              </w:rPr>
            </w:pPr>
            <w:del w:id="122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1226" w:author="Regina Casanova" w:date="2018-07-07T15:18:00Z"/>
                <w:rFonts w:cs="Times New Roman"/>
                <w:color w:val="000000"/>
                <w:lang w:val="es-PE"/>
              </w:rPr>
            </w:pPr>
            <w:del w:id="1227"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1228" w:author="Regina Casanova" w:date="2018-07-07T15:18:00Z"/>
                <w:rFonts w:cs="Times New Roman"/>
                <w:color w:val="000000"/>
                <w:lang w:val="es-PE"/>
              </w:rPr>
            </w:pPr>
            <w:del w:id="122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1230" w:author="Regina Casanova" w:date="2018-07-07T15:18:00Z"/>
                <w:rFonts w:cs="Times New Roman"/>
                <w:color w:val="000000"/>
                <w:lang w:val="es-PE"/>
              </w:rPr>
            </w:pPr>
            <w:del w:id="1231"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1232" w:author="Regina Casanova" w:date="2018-07-07T15:18:00Z"/>
                <w:rFonts w:cs="Times New Roman"/>
                <w:color w:val="000000"/>
                <w:lang w:val="es-PE"/>
              </w:rPr>
            </w:pPr>
            <w:del w:id="1233"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123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1235" w:author="Regina Casanova" w:date="2018-07-07T15:18:00Z"/>
                <w:rFonts w:cs="Times New Roman"/>
                <w:color w:val="000000"/>
                <w:lang w:val="es-PE"/>
              </w:rPr>
            </w:pPr>
            <w:del w:id="1236"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1237" w:author="Regina Casanova" w:date="2018-07-07T15:18:00Z"/>
                <w:rFonts w:cs="Times New Roman"/>
                <w:color w:val="000000"/>
                <w:lang w:val="es-PE"/>
              </w:rPr>
            </w:pPr>
            <w:del w:id="123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1239" w:author="Regina Casanova" w:date="2018-07-07T15:18:00Z"/>
                <w:rFonts w:cs="Times New Roman"/>
                <w:color w:val="000000"/>
                <w:lang w:val="es-PE"/>
              </w:rPr>
            </w:pPr>
            <w:del w:id="1240"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1241" w:author="Regina Casanova" w:date="2018-07-07T15:18:00Z"/>
                <w:rFonts w:cs="Times New Roman"/>
                <w:color w:val="000000"/>
                <w:lang w:val="es-PE"/>
              </w:rPr>
            </w:pPr>
            <w:del w:id="124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1243" w:author="Regina Casanova" w:date="2018-07-07T15:18:00Z"/>
                <w:rFonts w:cs="Times New Roman"/>
                <w:color w:val="000000"/>
                <w:lang w:val="es-PE"/>
              </w:rPr>
            </w:pPr>
            <w:del w:id="1244"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1245" w:author="Regina Casanova" w:date="2018-07-07T15:18:00Z"/>
                <w:rFonts w:cs="Times New Roman"/>
                <w:color w:val="000000"/>
                <w:lang w:val="es-PE"/>
              </w:rPr>
            </w:pPr>
            <w:del w:id="1246"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1247"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1248" w:author="Regina Casanova" w:date="2018-07-07T15:18:00Z"/>
                <w:rFonts w:cs="Times New Roman"/>
                <w:color w:val="000000"/>
                <w:lang w:val="es-PE"/>
              </w:rPr>
            </w:pPr>
            <w:del w:id="1249"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1250" w:author="Regina Casanova" w:date="2018-07-07T15:18:00Z"/>
                <w:rFonts w:cs="Times New Roman"/>
                <w:color w:val="000000"/>
                <w:lang w:val="es-PE"/>
              </w:rPr>
            </w:pPr>
            <w:del w:id="125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1252" w:author="Regina Casanova" w:date="2018-07-07T15:18:00Z"/>
                <w:rFonts w:cs="Times New Roman"/>
                <w:color w:val="000000"/>
                <w:lang w:val="es-PE"/>
              </w:rPr>
            </w:pPr>
            <w:del w:id="1253"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1254" w:author="Regina Casanova" w:date="2018-07-07T15:18:00Z"/>
                <w:rFonts w:cs="Times New Roman"/>
                <w:color w:val="000000"/>
                <w:lang w:val="es-PE"/>
              </w:rPr>
            </w:pPr>
            <w:del w:id="125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1256" w:author="Regina Casanova" w:date="2018-07-07T15:18:00Z"/>
                <w:rFonts w:cs="Times New Roman"/>
                <w:color w:val="000000"/>
                <w:lang w:val="es-PE"/>
              </w:rPr>
            </w:pPr>
            <w:del w:id="1257"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1258" w:author="Regina Casanova" w:date="2018-07-07T15:18:00Z"/>
                <w:rFonts w:cs="Times New Roman"/>
                <w:color w:val="000000"/>
                <w:lang w:val="es-PE"/>
              </w:rPr>
            </w:pPr>
            <w:del w:id="1259"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126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1261" w:author="Regina Casanova" w:date="2018-07-07T15:18:00Z"/>
                <w:rFonts w:cs="Times New Roman"/>
                <w:color w:val="000000"/>
                <w:lang w:val="es-PE"/>
              </w:rPr>
            </w:pPr>
            <w:del w:id="1262"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1263" w:author="Regina Casanova" w:date="2018-07-07T15:18:00Z"/>
                <w:rFonts w:cs="Times New Roman"/>
                <w:color w:val="000000"/>
                <w:lang w:val="es-PE"/>
              </w:rPr>
            </w:pPr>
            <w:del w:id="126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1265" w:author="Regina Casanova" w:date="2018-07-07T15:18:00Z"/>
                <w:rFonts w:cs="Times New Roman"/>
                <w:color w:val="000000"/>
                <w:lang w:val="es-PE"/>
              </w:rPr>
            </w:pPr>
            <w:del w:id="1266"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1267" w:author="Regina Casanova" w:date="2018-07-07T15:18:00Z"/>
                <w:rFonts w:cs="Times New Roman"/>
                <w:color w:val="000000"/>
                <w:lang w:val="es-PE"/>
              </w:rPr>
            </w:pPr>
            <w:del w:id="126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1269" w:author="Regina Casanova" w:date="2018-07-07T15:18:00Z"/>
                <w:rFonts w:cs="Times New Roman"/>
                <w:color w:val="000000"/>
                <w:lang w:val="es-PE"/>
              </w:rPr>
            </w:pPr>
            <w:del w:id="1270"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1271" w:author="Regina Casanova" w:date="2018-07-07T15:18:00Z"/>
                <w:rFonts w:cs="Times New Roman"/>
                <w:color w:val="000000"/>
                <w:lang w:val="es-PE"/>
              </w:rPr>
            </w:pPr>
            <w:del w:id="1272"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1273"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1274" w:author="Regina Casanova" w:date="2018-07-07T15:18:00Z"/>
                <w:rFonts w:cs="Times New Roman"/>
                <w:color w:val="000000"/>
                <w:lang w:val="es-PE"/>
              </w:rPr>
            </w:pPr>
            <w:del w:id="1275"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1276" w:author="Regina Casanova" w:date="2018-07-07T15:18:00Z"/>
                <w:rFonts w:cs="Times New Roman"/>
                <w:color w:val="000000"/>
                <w:lang w:val="es-PE"/>
              </w:rPr>
            </w:pPr>
            <w:del w:id="127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1278" w:author="Regina Casanova" w:date="2018-07-07T15:18:00Z"/>
                <w:rFonts w:cs="Times New Roman"/>
                <w:color w:val="000000"/>
                <w:lang w:val="es-PE"/>
              </w:rPr>
            </w:pPr>
            <w:del w:id="1279"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1280" w:author="Regina Casanova" w:date="2018-07-07T15:18:00Z"/>
                <w:rFonts w:cs="Times New Roman"/>
                <w:color w:val="000000"/>
                <w:lang w:val="es-PE"/>
              </w:rPr>
            </w:pPr>
            <w:del w:id="128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1282" w:author="Regina Casanova" w:date="2018-07-07T15:18:00Z"/>
                <w:rFonts w:cs="Times New Roman"/>
                <w:color w:val="000000"/>
                <w:lang w:val="es-PE"/>
              </w:rPr>
            </w:pPr>
            <w:del w:id="1283"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1284" w:author="Regina Casanova" w:date="2018-07-07T15:18:00Z"/>
                <w:rFonts w:cs="Times New Roman"/>
                <w:color w:val="000000"/>
                <w:lang w:val="es-PE"/>
              </w:rPr>
            </w:pPr>
            <w:del w:id="1285"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128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1287" w:author="Regina Casanova" w:date="2018-07-07T15:18:00Z"/>
                <w:rFonts w:cs="Times New Roman"/>
                <w:color w:val="000000"/>
                <w:lang w:val="es-PE"/>
              </w:rPr>
            </w:pPr>
            <w:del w:id="1288"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1289" w:author="Regina Casanova" w:date="2018-07-07T15:18:00Z"/>
                <w:rFonts w:cs="Times New Roman"/>
                <w:color w:val="000000"/>
                <w:lang w:val="es-PE"/>
              </w:rPr>
            </w:pPr>
            <w:del w:id="129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1291" w:author="Regina Casanova" w:date="2018-07-07T15:18:00Z"/>
                <w:rFonts w:cs="Times New Roman"/>
                <w:color w:val="000000"/>
                <w:lang w:val="es-PE"/>
              </w:rPr>
            </w:pPr>
            <w:del w:id="1292"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1293" w:author="Regina Casanova" w:date="2018-07-07T15:18:00Z"/>
                <w:rFonts w:cs="Times New Roman"/>
                <w:color w:val="000000"/>
                <w:lang w:val="es-PE"/>
              </w:rPr>
            </w:pPr>
            <w:del w:id="129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1295" w:author="Regina Casanova" w:date="2018-07-07T15:18:00Z"/>
                <w:rFonts w:cs="Times New Roman"/>
                <w:color w:val="000000"/>
                <w:lang w:val="es-PE"/>
              </w:rPr>
            </w:pPr>
            <w:del w:id="1296"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1297" w:author="Regina Casanova" w:date="2018-07-07T15:18:00Z"/>
                <w:rFonts w:cs="Times New Roman"/>
                <w:color w:val="000000"/>
                <w:lang w:val="es-PE"/>
              </w:rPr>
            </w:pPr>
            <w:del w:id="1298"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1299"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1300" w:author="Regina Casanova" w:date="2018-07-07T15:18:00Z"/>
                <w:rFonts w:cs="Times New Roman"/>
                <w:color w:val="000000"/>
                <w:lang w:val="es-PE"/>
              </w:rPr>
            </w:pPr>
            <w:del w:id="1301"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1302" w:author="Regina Casanova" w:date="2018-07-07T15:18:00Z"/>
                <w:rFonts w:cs="Times New Roman"/>
                <w:color w:val="000000"/>
                <w:lang w:val="es-PE"/>
              </w:rPr>
            </w:pPr>
            <w:del w:id="130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1304" w:author="Regina Casanova" w:date="2018-07-07T15:18:00Z"/>
                <w:rFonts w:cs="Times New Roman"/>
                <w:color w:val="000000"/>
                <w:lang w:val="es-PE"/>
              </w:rPr>
            </w:pPr>
            <w:del w:id="1305"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1306" w:author="Regina Casanova" w:date="2018-07-07T15:18:00Z"/>
                <w:rFonts w:cs="Times New Roman"/>
                <w:color w:val="000000"/>
                <w:lang w:val="es-PE"/>
              </w:rPr>
            </w:pPr>
            <w:del w:id="130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1308" w:author="Regina Casanova" w:date="2018-07-07T15:18:00Z"/>
                <w:rFonts w:cs="Times New Roman"/>
                <w:color w:val="000000"/>
                <w:lang w:val="es-PE"/>
              </w:rPr>
            </w:pPr>
            <w:del w:id="1309"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1310" w:author="Regina Casanova" w:date="2018-06-18T17:53:00Z">
              <w:r w:rsidRPr="00BA156B" w:rsidDel="00E94926">
                <w:rPr>
                  <w:rFonts w:cs="Times New Roman"/>
                  <w:color w:val="000000"/>
                  <w:lang w:val="es-PE"/>
                </w:rPr>
                <w:delText>sistema</w:delText>
              </w:r>
            </w:del>
            <w:del w:id="1311"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1312" w:author="Regina Casanova" w:date="2018-06-18T23:51:00Z">
              <w:r w:rsidRPr="00BA156B" w:rsidDel="001D2091">
                <w:rPr>
                  <w:rFonts w:cs="Times New Roman"/>
                  <w:color w:val="000000"/>
                  <w:lang w:val="es-PE"/>
                </w:rPr>
                <w:delText>en</w:delText>
              </w:r>
            </w:del>
            <w:del w:id="1313"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1314"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1315" w:author="Regina Casanova" w:date="2018-07-07T15:18:00Z"/>
                <w:rFonts w:cs="Times New Roman"/>
                <w:color w:val="000000"/>
                <w:lang w:val="es-PE"/>
              </w:rPr>
            </w:pPr>
            <w:del w:id="1316"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131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1318" w:author="Regina Casanova" w:date="2018-07-07T15:18:00Z"/>
                <w:rFonts w:cs="Times New Roman"/>
                <w:color w:val="000000"/>
                <w:lang w:val="es-PE"/>
              </w:rPr>
            </w:pPr>
            <w:del w:id="1319"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1320" w:author="Regina Casanova" w:date="2018-07-07T15:18:00Z"/>
                <w:rFonts w:cs="Times New Roman"/>
                <w:color w:val="000000"/>
                <w:lang w:val="es-PE"/>
              </w:rPr>
            </w:pPr>
            <w:del w:id="1321"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1322" w:author="Regina Casanova" w:date="2018-07-07T15:18:00Z"/>
                <w:rFonts w:cs="Times New Roman"/>
                <w:color w:val="000000"/>
                <w:lang w:val="es-PE"/>
              </w:rPr>
            </w:pPr>
            <w:del w:id="1323"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1324" w:author="Regina Casanova" w:date="2018-07-07T15:18:00Z"/>
                <w:rFonts w:cs="Times New Roman"/>
                <w:color w:val="000000"/>
                <w:lang w:val="es-PE"/>
              </w:rPr>
            </w:pPr>
            <w:del w:id="132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1326" w:author="Regina Casanova" w:date="2018-07-07T15:18:00Z"/>
                <w:rFonts w:cs="Times New Roman"/>
                <w:color w:val="000000"/>
                <w:lang w:val="es-PE"/>
              </w:rPr>
            </w:pPr>
            <w:del w:id="1327"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1328" w:author="Regina Casanova" w:date="2018-07-07T15:18:00Z"/>
                <w:rFonts w:cs="Times New Roman"/>
                <w:color w:val="000000"/>
                <w:lang w:val="es-PE"/>
              </w:rPr>
            </w:pPr>
            <w:del w:id="1329"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1330"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1331" w:author="Regina Casanova" w:date="2018-07-07T15:18:00Z"/>
                <w:rFonts w:cs="Times New Roman"/>
                <w:color w:val="000000"/>
                <w:lang w:val="es-PE"/>
              </w:rPr>
            </w:pPr>
            <w:del w:id="1332"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1333" w:author="Regina Casanova" w:date="2018-07-07T15:18:00Z"/>
                <w:rFonts w:cs="Times New Roman"/>
                <w:color w:val="000000"/>
                <w:lang w:val="es-PE"/>
              </w:rPr>
            </w:pPr>
            <w:del w:id="1334"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1335" w:author="Regina Casanova" w:date="2018-07-07T15:18:00Z"/>
                <w:rFonts w:cs="Times New Roman"/>
                <w:color w:val="000000"/>
                <w:lang w:val="es-PE"/>
              </w:rPr>
            </w:pPr>
            <w:del w:id="1336"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1337" w:author="Regina Casanova" w:date="2018-07-07T15:18:00Z"/>
                <w:rFonts w:cs="Times New Roman"/>
                <w:color w:val="000000"/>
                <w:lang w:val="es-PE"/>
              </w:rPr>
            </w:pPr>
            <w:del w:id="133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1339" w:author="Regina Casanova" w:date="2018-07-07T15:18:00Z"/>
                <w:rFonts w:cs="Times New Roman"/>
                <w:color w:val="000000"/>
                <w:lang w:val="es-PE"/>
              </w:rPr>
            </w:pPr>
            <w:del w:id="1340"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1341" w:author="Regina Casanova" w:date="2018-07-07T15:18:00Z"/>
                <w:rFonts w:cs="Times New Roman"/>
                <w:color w:val="000000"/>
                <w:lang w:val="es-PE"/>
              </w:rPr>
            </w:pPr>
            <w:del w:id="1342"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13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1344" w:author="Regina Casanova" w:date="2018-07-07T15:18:00Z"/>
                <w:rFonts w:cs="Times New Roman"/>
                <w:color w:val="000000"/>
                <w:lang w:val="es-PE"/>
              </w:rPr>
            </w:pPr>
            <w:del w:id="1345"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1346" w:author="Regina Casanova" w:date="2018-07-07T15:18:00Z"/>
                <w:rFonts w:cs="Times New Roman"/>
                <w:color w:val="000000"/>
                <w:lang w:val="es-PE"/>
              </w:rPr>
            </w:pPr>
            <w:del w:id="1347"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1348" w:author="Regina Casanova" w:date="2018-07-07T15:18:00Z"/>
                <w:rFonts w:cs="Times New Roman"/>
                <w:color w:val="000000"/>
                <w:lang w:val="es-PE"/>
              </w:rPr>
            </w:pPr>
            <w:del w:id="1349"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1350" w:author="Regina Casanova" w:date="2018-07-07T15:18:00Z"/>
                <w:rFonts w:cs="Times New Roman"/>
                <w:color w:val="000000"/>
                <w:lang w:val="es-PE"/>
              </w:rPr>
            </w:pPr>
            <w:del w:id="135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1352" w:author="Regina Casanova" w:date="2018-07-07T15:18:00Z"/>
                <w:rFonts w:cs="Times New Roman"/>
                <w:color w:val="000000"/>
                <w:lang w:val="es-PE"/>
              </w:rPr>
            </w:pPr>
            <w:del w:id="1353"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1354" w:author="Regina Casanova" w:date="2018-07-07T15:18:00Z"/>
                <w:rFonts w:cs="Times New Roman"/>
                <w:color w:val="000000"/>
                <w:lang w:val="es-PE"/>
              </w:rPr>
            </w:pPr>
            <w:del w:id="1355"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1356"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1357" w:author="Regina Casanova" w:date="2018-07-07T15:18:00Z"/>
                <w:rFonts w:cs="Times New Roman"/>
                <w:color w:val="000000"/>
                <w:lang w:val="es-PE"/>
              </w:rPr>
            </w:pPr>
            <w:del w:id="1358"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1359" w:author="Regina Casanova" w:date="2018-07-07T15:18:00Z"/>
                <w:rFonts w:cs="Times New Roman"/>
                <w:color w:val="000000"/>
                <w:lang w:val="es-PE"/>
              </w:rPr>
            </w:pPr>
            <w:del w:id="136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1361" w:author="Regina Casanova" w:date="2018-07-07T15:18:00Z"/>
                <w:rFonts w:cs="Times New Roman"/>
                <w:color w:val="000000"/>
                <w:lang w:val="es-PE"/>
              </w:rPr>
            </w:pPr>
            <w:del w:id="1362"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1363" w:author="Regina Casanova" w:date="2018-07-07T15:18:00Z"/>
                <w:rFonts w:cs="Times New Roman"/>
                <w:color w:val="000000"/>
                <w:lang w:val="es-PE"/>
              </w:rPr>
            </w:pPr>
            <w:del w:id="136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365" w:author="Regina Casanova" w:date="2018-06-18T17:53:00Z">
              <w:r w:rsidR="00ED4396" w:rsidRPr="00BA156B" w:rsidDel="00E94926">
                <w:rPr>
                  <w:rFonts w:cs="Times New Roman"/>
                  <w:color w:val="000000"/>
                  <w:lang w:val="es-PE"/>
                </w:rPr>
                <w:delText xml:space="preserve">sistema </w:delText>
              </w:r>
            </w:del>
            <w:del w:id="1366"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1367" w:author="Regina Casanova" w:date="2018-07-07T15:18:00Z"/>
                <w:rFonts w:cs="Times New Roman"/>
                <w:color w:val="000000"/>
                <w:lang w:val="es-PE"/>
              </w:rPr>
            </w:pPr>
            <w:del w:id="1368"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1369" w:author="Regina Casanova" w:date="2018-07-07T15:18:00Z"/>
                <w:rFonts w:cs="Times New Roman"/>
                <w:color w:val="000000"/>
                <w:lang w:val="es-PE"/>
              </w:rPr>
            </w:pPr>
            <w:del w:id="1370"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137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1372" w:author="Regina Casanova" w:date="2018-07-07T15:18:00Z"/>
                <w:rFonts w:cs="Times New Roman"/>
                <w:color w:val="000000"/>
                <w:lang w:val="es-PE"/>
              </w:rPr>
            </w:pPr>
            <w:del w:id="1373"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1374" w:author="Regina Casanova" w:date="2018-07-07T15:18:00Z"/>
                <w:rFonts w:cs="Times New Roman"/>
                <w:color w:val="000000"/>
                <w:lang w:val="es-PE"/>
              </w:rPr>
            </w:pPr>
            <w:del w:id="137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1376" w:author="Regina Casanova" w:date="2018-07-07T15:18:00Z"/>
                <w:rFonts w:cs="Times New Roman"/>
                <w:color w:val="000000"/>
                <w:lang w:val="es-PE"/>
              </w:rPr>
            </w:pPr>
            <w:del w:id="1377"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1378" w:author="Regina Casanova" w:date="2018-07-07T15:18:00Z"/>
                <w:rFonts w:cs="Times New Roman"/>
                <w:color w:val="000000"/>
                <w:lang w:val="es-PE"/>
              </w:rPr>
            </w:pPr>
            <w:del w:id="137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380" w:author="Regina Casanova" w:date="2018-06-18T17:53:00Z">
              <w:r w:rsidR="00ED4396" w:rsidRPr="00BA156B" w:rsidDel="00E94926">
                <w:rPr>
                  <w:rFonts w:cs="Times New Roman"/>
                  <w:color w:val="000000"/>
                  <w:lang w:val="es-PE"/>
                </w:rPr>
                <w:delText>sistema</w:delText>
              </w:r>
            </w:del>
            <w:del w:id="1381"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1382" w:author="Regina Casanova" w:date="2018-07-07T15:18:00Z"/>
                <w:rFonts w:cs="Times New Roman"/>
                <w:color w:val="000000"/>
                <w:lang w:val="es-PE"/>
              </w:rPr>
            </w:pPr>
            <w:del w:id="1383"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1384" w:author="Regina Casanova" w:date="2018-07-07T15:18:00Z"/>
                <w:rFonts w:cs="Times New Roman"/>
                <w:color w:val="000000"/>
                <w:lang w:val="es-PE"/>
              </w:rPr>
            </w:pPr>
            <w:del w:id="1385"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1386"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1387" w:author="Regina Casanova" w:date="2018-07-07T15:18:00Z"/>
                <w:rFonts w:cs="Times New Roman"/>
                <w:color w:val="000000"/>
                <w:lang w:val="es-PE"/>
              </w:rPr>
            </w:pPr>
            <w:del w:id="1388"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1389" w:author="Regina Casanova" w:date="2018-07-07T15:18:00Z"/>
                <w:rFonts w:cs="Times New Roman"/>
                <w:color w:val="000000"/>
                <w:lang w:val="es-PE"/>
              </w:rPr>
            </w:pPr>
            <w:del w:id="139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1391" w:author="Regina Casanova" w:date="2018-07-07T15:18:00Z"/>
                <w:rFonts w:cs="Times New Roman"/>
                <w:color w:val="000000"/>
                <w:lang w:val="es-PE"/>
              </w:rPr>
            </w:pPr>
            <w:del w:id="1392"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1393" w:author="Regina Casanova" w:date="2018-07-07T15:18:00Z"/>
                <w:rFonts w:cs="Times New Roman"/>
                <w:color w:val="000000"/>
                <w:lang w:val="es-PE"/>
              </w:rPr>
            </w:pPr>
            <w:del w:id="139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395" w:author="Regina Casanova" w:date="2018-06-18T17:53:00Z">
              <w:r w:rsidR="00ED4396" w:rsidRPr="00BA156B" w:rsidDel="00E94926">
                <w:rPr>
                  <w:rFonts w:cs="Times New Roman"/>
                  <w:color w:val="000000"/>
                  <w:lang w:val="es-PE"/>
                </w:rPr>
                <w:delText xml:space="preserve">sistema </w:delText>
              </w:r>
            </w:del>
            <w:del w:id="1396"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1397" w:author="Regina Casanova" w:date="2018-07-07T15:18:00Z"/>
                <w:rFonts w:cs="Times New Roman"/>
                <w:color w:val="000000"/>
                <w:lang w:val="es-PE"/>
              </w:rPr>
            </w:pPr>
            <w:del w:id="1398"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1399" w:author="Regina Casanova" w:date="2018-07-07T15:18:00Z"/>
                <w:rFonts w:cs="Times New Roman"/>
                <w:color w:val="000000"/>
                <w:lang w:val="es-PE"/>
              </w:rPr>
            </w:pPr>
            <w:del w:id="1400"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140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1402" w:author="Regina Casanova" w:date="2018-07-07T15:18:00Z"/>
                <w:rFonts w:cs="Times New Roman"/>
                <w:color w:val="000000"/>
                <w:lang w:val="es-PE"/>
              </w:rPr>
            </w:pPr>
            <w:del w:id="1403"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1404" w:author="Regina Casanova" w:date="2018-07-07T15:18:00Z"/>
                <w:rFonts w:cs="Times New Roman"/>
                <w:color w:val="000000"/>
                <w:lang w:val="es-PE"/>
              </w:rPr>
            </w:pPr>
            <w:del w:id="140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1406" w:author="Regina Casanova" w:date="2018-07-07T15:18:00Z"/>
                <w:rFonts w:cs="Times New Roman"/>
                <w:color w:val="000000"/>
                <w:lang w:val="es-PE"/>
              </w:rPr>
            </w:pPr>
            <w:del w:id="1407"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1408" w:author="Regina Casanova" w:date="2018-07-07T15:18:00Z"/>
                <w:rFonts w:cs="Times New Roman"/>
                <w:color w:val="000000"/>
                <w:lang w:val="es-PE"/>
              </w:rPr>
            </w:pPr>
            <w:del w:id="140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10" w:author="Regina Casanova" w:date="2018-06-18T17:53:00Z">
              <w:r w:rsidR="00ED4396" w:rsidRPr="00BA156B" w:rsidDel="00E94926">
                <w:rPr>
                  <w:rFonts w:cs="Times New Roman"/>
                  <w:color w:val="000000"/>
                  <w:lang w:val="es-PE"/>
                </w:rPr>
                <w:delText xml:space="preserve">sistema </w:delText>
              </w:r>
            </w:del>
            <w:del w:id="1411"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1412" w:author="Regina Casanova" w:date="2018-07-07T15:18:00Z"/>
                <w:rFonts w:cs="Times New Roman"/>
                <w:color w:val="000000"/>
                <w:lang w:val="es-PE"/>
              </w:rPr>
            </w:pPr>
            <w:del w:id="1413"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1414" w:author="Regina Casanova" w:date="2018-07-07T15:18:00Z"/>
                <w:rFonts w:cs="Times New Roman"/>
                <w:color w:val="000000"/>
                <w:lang w:val="es-PE"/>
              </w:rPr>
            </w:pPr>
            <w:del w:id="1415"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1416"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1417" w:author="Regina Casanova" w:date="2018-07-07T15:18:00Z"/>
                <w:rFonts w:cs="Times New Roman"/>
                <w:color w:val="000000"/>
                <w:lang w:val="es-PE"/>
              </w:rPr>
            </w:pPr>
            <w:del w:id="1418"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1419" w:author="Regina Casanova" w:date="2018-07-07T15:18:00Z"/>
                <w:rFonts w:cs="Times New Roman"/>
                <w:color w:val="000000"/>
                <w:lang w:val="es-PE"/>
              </w:rPr>
            </w:pPr>
            <w:del w:id="142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1421" w:author="Regina Casanova" w:date="2018-07-07T15:18:00Z"/>
                <w:rFonts w:cs="Times New Roman"/>
                <w:color w:val="000000"/>
                <w:lang w:val="es-PE"/>
              </w:rPr>
            </w:pPr>
            <w:del w:id="1422"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1423" w:author="Regina Casanova" w:date="2018-07-07T15:18:00Z"/>
                <w:rFonts w:cs="Times New Roman"/>
                <w:color w:val="000000"/>
                <w:lang w:val="es-PE"/>
              </w:rPr>
            </w:pPr>
            <w:del w:id="14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25" w:author="Regina Casanova" w:date="2018-06-18T17:53:00Z">
              <w:r w:rsidR="00ED4396" w:rsidRPr="00BA156B" w:rsidDel="00E94926">
                <w:rPr>
                  <w:rFonts w:cs="Times New Roman"/>
                  <w:color w:val="000000"/>
                  <w:lang w:val="es-PE"/>
                </w:rPr>
                <w:delText>sistema</w:delText>
              </w:r>
            </w:del>
            <w:del w:id="1426"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1427" w:author="Regina Casanova" w:date="2018-07-07T15:18:00Z"/>
                <w:rFonts w:cs="Times New Roman"/>
                <w:color w:val="000000"/>
                <w:lang w:val="es-PE"/>
              </w:rPr>
            </w:pPr>
            <w:del w:id="1428"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1429" w:author="Regina Casanova" w:date="2018-07-07T15:18:00Z"/>
                <w:rFonts w:cs="Times New Roman"/>
                <w:color w:val="000000"/>
                <w:lang w:val="es-PE"/>
              </w:rPr>
            </w:pPr>
            <w:del w:id="1430"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143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1432" w:author="Regina Casanova" w:date="2018-07-07T15:18:00Z"/>
                <w:rFonts w:cs="Times New Roman"/>
                <w:color w:val="000000"/>
                <w:lang w:val="es-PE"/>
              </w:rPr>
            </w:pPr>
            <w:del w:id="1433"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1434" w:author="Regina Casanova" w:date="2018-07-07T15:18:00Z"/>
                <w:rFonts w:cs="Times New Roman"/>
                <w:color w:val="000000"/>
                <w:lang w:val="es-PE"/>
              </w:rPr>
            </w:pPr>
            <w:del w:id="143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1436" w:author="Regina Casanova" w:date="2018-07-07T15:18:00Z"/>
                <w:rFonts w:cs="Times New Roman"/>
                <w:color w:val="000000"/>
                <w:lang w:val="es-PE"/>
              </w:rPr>
            </w:pPr>
            <w:del w:id="1437"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1438" w:author="Regina Casanova" w:date="2018-07-07T15:18:00Z"/>
                <w:rFonts w:cs="Times New Roman"/>
                <w:color w:val="000000"/>
                <w:lang w:val="es-PE"/>
              </w:rPr>
            </w:pPr>
            <w:del w:id="143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40" w:author="Regina Casanova" w:date="2018-06-18T17:53:00Z">
              <w:r w:rsidR="00ED4396" w:rsidRPr="00BA156B" w:rsidDel="00E94926">
                <w:rPr>
                  <w:rFonts w:cs="Times New Roman"/>
                  <w:color w:val="000000"/>
                  <w:lang w:val="es-PE"/>
                </w:rPr>
                <w:delText xml:space="preserve">sistema </w:delText>
              </w:r>
            </w:del>
            <w:del w:id="1441"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1442" w:author="Regina Casanova" w:date="2018-07-07T15:18:00Z"/>
                <w:rFonts w:cs="Times New Roman"/>
                <w:color w:val="000000"/>
                <w:lang w:val="es-PE"/>
              </w:rPr>
            </w:pPr>
            <w:del w:id="1443" w:author="Regina Casanova" w:date="2018-07-07T15:18:00Z">
              <w:r w:rsidRPr="00BA156B" w:rsidDel="00BA63BC">
                <w:rPr>
                  <w:rFonts w:cs="Times New Roman"/>
                  <w:color w:val="000000"/>
                  <w:lang w:val="es-PE"/>
                </w:rPr>
                <w:delText xml:space="preserve">Pequeño tutorial para poder explicar cómo funciona el </w:delText>
              </w:r>
            </w:del>
            <w:del w:id="1444" w:author="Regina Casanova" w:date="2018-06-18T17:53:00Z">
              <w:r w:rsidRPr="00BA156B" w:rsidDel="00E94926">
                <w:rPr>
                  <w:rFonts w:cs="Times New Roman"/>
                  <w:color w:val="000000"/>
                  <w:lang w:val="es-PE"/>
                </w:rPr>
                <w:delText>sistema</w:delText>
              </w:r>
            </w:del>
            <w:del w:id="1445"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1446" w:author="Regina Casanova" w:date="2018-07-07T15:18:00Z"/>
                <w:rFonts w:cs="Times New Roman"/>
                <w:color w:val="000000"/>
                <w:lang w:val="es-PE"/>
              </w:rPr>
            </w:pPr>
            <w:del w:id="1447"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1448"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1449" w:author="Regina Casanova" w:date="2018-07-07T15:18:00Z"/>
                <w:rFonts w:cs="Times New Roman"/>
                <w:color w:val="000000"/>
                <w:lang w:val="es-PE"/>
              </w:rPr>
            </w:pPr>
            <w:del w:id="1450"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1451" w:author="Regina Casanova" w:date="2018-07-07T15:18:00Z"/>
                <w:rFonts w:cs="Times New Roman"/>
                <w:color w:val="000000"/>
                <w:lang w:val="es-PE"/>
              </w:rPr>
            </w:pPr>
            <w:del w:id="145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1453" w:author="Regina Casanova" w:date="2018-07-07T15:18:00Z"/>
                <w:rFonts w:cs="Times New Roman"/>
                <w:color w:val="000000"/>
                <w:lang w:val="es-PE"/>
              </w:rPr>
            </w:pPr>
            <w:del w:id="1454"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1455" w:author="Regina Casanova" w:date="2018-07-07T15:18:00Z"/>
                <w:rFonts w:cs="Times New Roman"/>
                <w:color w:val="000000"/>
                <w:lang w:val="es-PE"/>
              </w:rPr>
            </w:pPr>
            <w:del w:id="145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57" w:author="Regina Casanova" w:date="2018-06-18T17:53:00Z">
              <w:r w:rsidR="00ED4396" w:rsidRPr="00BA156B" w:rsidDel="00E94926">
                <w:rPr>
                  <w:rFonts w:cs="Times New Roman"/>
                  <w:color w:val="000000"/>
                  <w:lang w:val="es-PE"/>
                </w:rPr>
                <w:delText xml:space="preserve">sistema </w:delText>
              </w:r>
            </w:del>
            <w:del w:id="1458"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1459" w:author="Regina Casanova" w:date="2018-07-07T15:18:00Z"/>
                <w:rFonts w:cs="Times New Roman"/>
                <w:color w:val="000000"/>
                <w:lang w:val="es-PE"/>
              </w:rPr>
            </w:pPr>
            <w:del w:id="1460"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1461" w:author="Regina Casanova" w:date="2018-07-07T15:18:00Z"/>
                <w:rFonts w:cs="Times New Roman"/>
                <w:color w:val="000000"/>
                <w:lang w:val="es-PE"/>
              </w:rPr>
            </w:pPr>
            <w:del w:id="1462"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146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1464" w:author="Regina Casanova" w:date="2018-07-07T15:18:00Z"/>
                <w:rFonts w:cs="Times New Roman"/>
                <w:color w:val="000000"/>
                <w:lang w:val="es-PE"/>
              </w:rPr>
            </w:pPr>
            <w:del w:id="1465"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1466" w:author="Regina Casanova" w:date="2018-07-07T15:18:00Z"/>
                <w:rFonts w:cs="Times New Roman"/>
                <w:color w:val="000000"/>
                <w:lang w:val="es-PE"/>
              </w:rPr>
            </w:pPr>
            <w:del w:id="146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1468" w:author="Regina Casanova" w:date="2018-07-07T15:18:00Z"/>
                <w:rFonts w:cs="Times New Roman"/>
                <w:color w:val="000000"/>
                <w:lang w:val="es-PE"/>
              </w:rPr>
            </w:pPr>
            <w:del w:id="1469"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1470" w:author="Regina Casanova" w:date="2018-07-07T15:18:00Z"/>
                <w:rFonts w:cs="Times New Roman"/>
                <w:color w:val="000000"/>
                <w:lang w:val="es-PE"/>
              </w:rPr>
            </w:pPr>
            <w:del w:id="147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72" w:author="Regina Casanova" w:date="2018-06-18T17:53:00Z">
              <w:r w:rsidR="00ED4396" w:rsidRPr="00BA156B" w:rsidDel="00E94926">
                <w:rPr>
                  <w:rFonts w:cs="Times New Roman"/>
                  <w:color w:val="000000"/>
                  <w:lang w:val="es-PE"/>
                </w:rPr>
                <w:delText xml:space="preserve">sistema </w:delText>
              </w:r>
            </w:del>
            <w:del w:id="1473"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1474" w:author="Regina Casanova" w:date="2018-07-07T15:18:00Z"/>
                <w:rFonts w:cs="Times New Roman"/>
                <w:color w:val="000000"/>
                <w:lang w:val="es-PE"/>
              </w:rPr>
            </w:pPr>
            <w:del w:id="1475"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1476" w:author="Regina Casanova" w:date="2018-07-07T15:18:00Z"/>
                <w:rFonts w:cs="Times New Roman"/>
                <w:color w:val="000000"/>
                <w:lang w:val="es-PE"/>
              </w:rPr>
            </w:pPr>
            <w:del w:id="1477"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1478"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1479" w:author="Regina Casanova" w:date="2018-07-07T15:18:00Z"/>
                <w:rFonts w:cs="Times New Roman"/>
                <w:color w:val="000000"/>
                <w:lang w:val="es-PE"/>
              </w:rPr>
            </w:pPr>
            <w:del w:id="1480"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1481" w:author="Regina Casanova" w:date="2018-07-07T15:18:00Z"/>
                <w:rFonts w:cs="Times New Roman"/>
                <w:color w:val="000000"/>
                <w:lang w:val="es-PE"/>
              </w:rPr>
            </w:pPr>
            <w:del w:id="148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1483" w:author="Regina Casanova" w:date="2018-07-07T15:18:00Z"/>
                <w:rFonts w:cs="Times New Roman"/>
                <w:color w:val="000000"/>
                <w:lang w:val="es-PE"/>
              </w:rPr>
            </w:pPr>
            <w:del w:id="1484"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1485" w:author="Regina Casanova" w:date="2018-07-07T15:18:00Z"/>
                <w:rFonts w:cs="Times New Roman"/>
                <w:color w:val="000000"/>
                <w:lang w:val="es-PE"/>
              </w:rPr>
            </w:pPr>
            <w:del w:id="148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87" w:author="Regina Casanova" w:date="2018-06-18T17:53:00Z">
              <w:r w:rsidR="00ED4396" w:rsidRPr="00BA156B" w:rsidDel="00E94926">
                <w:rPr>
                  <w:rFonts w:cs="Times New Roman"/>
                  <w:color w:val="000000"/>
                  <w:lang w:val="es-PE"/>
                </w:rPr>
                <w:delText xml:space="preserve">sistema </w:delText>
              </w:r>
            </w:del>
            <w:del w:id="1488"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1489" w:author="Regina Casanova" w:date="2018-07-07T15:18:00Z"/>
                <w:rFonts w:cs="Times New Roman"/>
                <w:color w:val="000000"/>
                <w:lang w:val="es-PE"/>
              </w:rPr>
            </w:pPr>
            <w:del w:id="1490"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1491" w:author="Regina Casanova" w:date="2018-07-07T15:18:00Z"/>
                <w:rFonts w:cs="Times New Roman"/>
                <w:color w:val="000000"/>
                <w:lang w:val="es-PE"/>
              </w:rPr>
            </w:pPr>
            <w:del w:id="1492"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149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1494" w:author="Regina Casanova" w:date="2018-07-07T15:18:00Z"/>
                <w:rFonts w:cs="Times New Roman"/>
                <w:color w:val="000000"/>
                <w:lang w:val="es-PE"/>
              </w:rPr>
            </w:pPr>
            <w:del w:id="1495"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1496" w:author="Regina Casanova" w:date="2018-07-07T15:18:00Z"/>
                <w:rFonts w:cs="Times New Roman"/>
                <w:color w:val="000000"/>
                <w:lang w:val="es-PE"/>
              </w:rPr>
            </w:pPr>
            <w:del w:id="149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1498" w:author="Regina Casanova" w:date="2018-07-07T15:18:00Z"/>
                <w:rFonts w:cs="Times New Roman"/>
                <w:color w:val="000000"/>
                <w:lang w:val="es-PE"/>
              </w:rPr>
            </w:pPr>
            <w:del w:id="1499"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1500" w:author="Regina Casanova" w:date="2018-07-07T15:18:00Z"/>
                <w:rFonts w:cs="Times New Roman"/>
                <w:color w:val="000000"/>
                <w:lang w:val="es-PE"/>
              </w:rPr>
            </w:pPr>
            <w:del w:id="150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502" w:author="Regina Casanova" w:date="2018-06-18T17:53:00Z">
              <w:r w:rsidR="00ED4396" w:rsidRPr="00BA156B" w:rsidDel="00E94926">
                <w:rPr>
                  <w:rFonts w:cs="Times New Roman"/>
                  <w:color w:val="000000"/>
                  <w:lang w:val="es-PE"/>
                </w:rPr>
                <w:delText xml:space="preserve">sistema </w:delText>
              </w:r>
            </w:del>
            <w:del w:id="1503"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1504" w:author="Regina Casanova" w:date="2018-07-07T15:18:00Z"/>
                <w:rFonts w:cs="Times New Roman"/>
                <w:color w:val="000000"/>
                <w:lang w:val="es-PE"/>
              </w:rPr>
            </w:pPr>
            <w:del w:id="1505"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1506" w:author="Regina Casanova" w:date="2018-07-07T15:18:00Z"/>
                <w:rFonts w:cs="Times New Roman"/>
                <w:color w:val="000000"/>
                <w:lang w:val="es-PE"/>
              </w:rPr>
            </w:pPr>
            <w:del w:id="1507"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1508"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1509" w:author="Regina Casanova" w:date="2018-07-07T15:18:00Z"/>
                <w:rFonts w:cs="Times New Roman"/>
                <w:color w:val="000000"/>
                <w:lang w:val="es-PE"/>
              </w:rPr>
            </w:pPr>
            <w:del w:id="1510"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1511" w:author="Regina Casanova" w:date="2018-07-07T15:18:00Z"/>
                <w:rFonts w:cs="Times New Roman"/>
                <w:color w:val="000000"/>
                <w:lang w:val="es-PE"/>
              </w:rPr>
            </w:pPr>
            <w:del w:id="151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1513" w:author="Regina Casanova" w:date="2018-07-07T15:18:00Z"/>
                <w:rFonts w:cs="Times New Roman"/>
                <w:color w:val="000000"/>
                <w:lang w:val="es-PE"/>
              </w:rPr>
            </w:pPr>
            <w:del w:id="1514"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1515" w:author="Regina Casanova" w:date="2018-07-07T15:18:00Z"/>
                <w:rFonts w:cs="Times New Roman"/>
                <w:color w:val="000000"/>
                <w:lang w:val="es-PE"/>
              </w:rPr>
            </w:pPr>
            <w:del w:id="15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517" w:author="Regina Casanova" w:date="2018-06-18T17:53:00Z">
              <w:r w:rsidR="00ED4396" w:rsidRPr="00BA156B" w:rsidDel="00E94926">
                <w:rPr>
                  <w:rFonts w:cs="Times New Roman"/>
                  <w:color w:val="000000"/>
                  <w:lang w:val="es-PE"/>
                </w:rPr>
                <w:delText xml:space="preserve">sistema </w:delText>
              </w:r>
            </w:del>
            <w:del w:id="1518"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1519" w:author="Regina Casanova" w:date="2018-07-07T15:18:00Z"/>
                <w:rFonts w:cs="Times New Roman"/>
                <w:color w:val="000000"/>
                <w:lang w:val="es-PE"/>
              </w:rPr>
            </w:pPr>
            <w:del w:id="1520" w:author="Regina Casanova" w:date="2018-07-07T15:18:00Z">
              <w:r w:rsidRPr="00BA156B" w:rsidDel="00BA63BC">
                <w:rPr>
                  <w:rFonts w:cs="Times New Roman"/>
                  <w:color w:val="000000"/>
                  <w:lang w:val="es-PE"/>
                </w:rPr>
                <w:delText xml:space="preserve">Hacer el </w:delText>
              </w:r>
            </w:del>
            <w:del w:id="1521" w:author="Regina Casanova" w:date="2018-06-18T17:53:00Z">
              <w:r w:rsidRPr="00BA156B" w:rsidDel="00E94926">
                <w:rPr>
                  <w:rFonts w:cs="Times New Roman"/>
                  <w:color w:val="000000"/>
                  <w:lang w:val="es-PE"/>
                </w:rPr>
                <w:delText xml:space="preserve">sistema </w:delText>
              </w:r>
            </w:del>
            <w:del w:id="1522"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1523" w:author="Regina Casanova" w:date="2018-07-07T15:18:00Z"/>
                <w:rFonts w:cs="Times New Roman"/>
                <w:color w:val="000000"/>
                <w:lang w:val="es-PE"/>
              </w:rPr>
            </w:pPr>
            <w:del w:id="1524"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1525" w:author="Regina Casanova" w:date="2018-07-07T15:18:00Z"/>
          <w:rFonts w:cs="Times New Roman"/>
          <w:lang w:val="es-PE"/>
        </w:rPr>
        <w:sectPr w:rsidR="00ED4396" w:rsidRPr="00BA156B" w:rsidDel="00BA63BC"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1526" w:name="_Toc511166313"/>
      <w:r w:rsidRPr="008D23C7">
        <w:t>Reclasificación de la Tabla de Clasificación de Reclamos</w:t>
      </w:r>
      <w:bookmarkEnd w:id="1526"/>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w:t>
      </w:r>
      <w:r w:rsidR="00513B68" w:rsidRPr="00BA156B">
        <w:lastRenderedPageBreak/>
        <w:t xml:space="preserve">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1527" w:name="_Toc511166314"/>
      <w:r w:rsidRPr="00D756B8">
        <w:lastRenderedPageBreak/>
        <w:t>Fase de Diseño</w:t>
      </w:r>
      <w:bookmarkEnd w:id="1527"/>
    </w:p>
    <w:p w14:paraId="6221FA27" w14:textId="77777777" w:rsidR="00BA63BC" w:rsidRPr="008D23C7" w:rsidRDefault="00BA63BC" w:rsidP="00BA63BC">
      <w:pPr>
        <w:pStyle w:val="Ttulo3"/>
        <w:rPr>
          <w:ins w:id="1528" w:author="Regina Casanova" w:date="2018-07-07T15:18:00Z"/>
        </w:rPr>
      </w:pPr>
      <w:ins w:id="1529" w:author="Regina Casanova" w:date="2018-07-07T15:18:00Z">
        <w:r w:rsidRPr="008D23C7">
          <w:t>Tabla de requerimientos</w:t>
        </w:r>
      </w:ins>
    </w:p>
    <w:p w14:paraId="4C869610" w14:textId="77777777" w:rsidR="00BA63BC" w:rsidRPr="008D23C7" w:rsidRDefault="00BA63BC" w:rsidP="00BA63BC">
      <w:pPr>
        <w:pStyle w:val="Texto"/>
        <w:rPr>
          <w:ins w:id="1530" w:author="Regina Casanova" w:date="2018-07-07T15:18:00Z"/>
        </w:rPr>
      </w:pPr>
      <w:ins w:id="1531"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1532" w:author="Regina Casanova" w:date="2018-07-07T15:18:00Z"/>
        </w:rPr>
      </w:pPr>
      <w:ins w:id="1533"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1534" w:author="Regina Casanova" w:date="2018-07-07T15:18:00Z"/>
          <w:rFonts w:cs="Times New Roman"/>
          <w:lang w:val="es-PE"/>
        </w:rPr>
      </w:pPr>
      <w:ins w:id="1535"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1536"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1537" w:author="Regina Casanova" w:date="2018-07-07T15:18:00Z"/>
          <w:rFonts w:cs="Times New Roman"/>
          <w:b/>
          <w:lang w:val="es-PE"/>
        </w:rPr>
      </w:pPr>
      <w:ins w:id="1538"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E175F1">
        <w:trPr>
          <w:ins w:id="1539"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E175F1">
            <w:pPr>
              <w:autoSpaceDE w:val="0"/>
              <w:autoSpaceDN w:val="0"/>
              <w:adjustRightInd w:val="0"/>
              <w:spacing w:line="360" w:lineRule="atLeast"/>
              <w:rPr>
                <w:ins w:id="1540" w:author="Regina Casanova" w:date="2018-07-07T15:18:00Z"/>
                <w:rFonts w:cs="Times New Roman"/>
                <w:b/>
                <w:bCs/>
                <w:color w:val="000000"/>
                <w:lang w:val="es-PE"/>
              </w:rPr>
            </w:pPr>
            <w:ins w:id="1541"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E175F1">
            <w:pPr>
              <w:autoSpaceDE w:val="0"/>
              <w:autoSpaceDN w:val="0"/>
              <w:adjustRightInd w:val="0"/>
              <w:spacing w:line="360" w:lineRule="atLeast"/>
              <w:rPr>
                <w:ins w:id="1542" w:author="Regina Casanova" w:date="2018-07-07T15:18:00Z"/>
                <w:rFonts w:cs="Times New Roman"/>
                <w:b/>
                <w:bCs/>
                <w:color w:val="000000"/>
                <w:lang w:val="es-PE"/>
              </w:rPr>
            </w:pPr>
            <w:ins w:id="1543"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E175F1">
            <w:pPr>
              <w:autoSpaceDE w:val="0"/>
              <w:autoSpaceDN w:val="0"/>
              <w:adjustRightInd w:val="0"/>
              <w:spacing w:line="360" w:lineRule="atLeast"/>
              <w:rPr>
                <w:ins w:id="1544" w:author="Regina Casanova" w:date="2018-07-07T15:18:00Z"/>
                <w:rFonts w:cs="Times New Roman"/>
                <w:b/>
                <w:bCs/>
                <w:color w:val="000000"/>
                <w:lang w:val="es-PE"/>
              </w:rPr>
            </w:pPr>
            <w:ins w:id="1545"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E175F1">
            <w:pPr>
              <w:autoSpaceDE w:val="0"/>
              <w:autoSpaceDN w:val="0"/>
              <w:adjustRightInd w:val="0"/>
              <w:spacing w:line="360" w:lineRule="atLeast"/>
              <w:rPr>
                <w:ins w:id="1546" w:author="Regina Casanova" w:date="2018-07-07T15:18:00Z"/>
                <w:rFonts w:cs="Times New Roman"/>
                <w:b/>
                <w:bCs/>
                <w:color w:val="000000"/>
                <w:lang w:val="es-PE"/>
              </w:rPr>
            </w:pPr>
            <w:ins w:id="1547"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E175F1">
            <w:pPr>
              <w:autoSpaceDE w:val="0"/>
              <w:autoSpaceDN w:val="0"/>
              <w:adjustRightInd w:val="0"/>
              <w:spacing w:line="360" w:lineRule="atLeast"/>
              <w:rPr>
                <w:ins w:id="1548" w:author="Regina Casanova" w:date="2018-07-07T15:18:00Z"/>
                <w:rFonts w:cs="Times New Roman"/>
                <w:b/>
                <w:bCs/>
                <w:color w:val="000000"/>
                <w:lang w:val="es-PE"/>
              </w:rPr>
            </w:pPr>
            <w:ins w:id="1549"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E175F1">
            <w:pPr>
              <w:autoSpaceDE w:val="0"/>
              <w:autoSpaceDN w:val="0"/>
              <w:adjustRightInd w:val="0"/>
              <w:spacing w:line="360" w:lineRule="atLeast"/>
              <w:ind w:right="395"/>
              <w:rPr>
                <w:ins w:id="1550" w:author="Regina Casanova" w:date="2018-07-07T15:18:00Z"/>
                <w:rFonts w:cs="Times New Roman"/>
                <w:b/>
                <w:bCs/>
                <w:color w:val="000000"/>
                <w:lang w:val="es-PE"/>
              </w:rPr>
            </w:pPr>
            <w:ins w:id="1551" w:author="Regina Casanova" w:date="2018-07-07T15:18:00Z">
              <w:r w:rsidRPr="00BA156B">
                <w:rPr>
                  <w:rFonts w:cs="Times New Roman"/>
                  <w:b/>
                  <w:bCs/>
                  <w:color w:val="000000"/>
                  <w:lang w:val="es-PE"/>
                </w:rPr>
                <w:t>Prioridad</w:t>
              </w:r>
            </w:ins>
          </w:p>
        </w:tc>
      </w:tr>
      <w:tr w:rsidR="00BA63BC" w:rsidRPr="00BA156B" w14:paraId="13835352" w14:textId="77777777" w:rsidTr="00E175F1">
        <w:tblPrEx>
          <w:tblBorders>
            <w:top w:val="none" w:sz="0" w:space="0" w:color="auto"/>
          </w:tblBorders>
        </w:tblPrEx>
        <w:trPr>
          <w:ins w:id="1552"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E175F1">
            <w:pPr>
              <w:autoSpaceDE w:val="0"/>
              <w:autoSpaceDN w:val="0"/>
              <w:adjustRightInd w:val="0"/>
              <w:spacing w:line="360" w:lineRule="atLeast"/>
              <w:jc w:val="right"/>
              <w:rPr>
                <w:ins w:id="1553" w:author="Regina Casanova" w:date="2018-07-07T15:18:00Z"/>
                <w:rFonts w:cs="Times New Roman"/>
                <w:color w:val="000000"/>
                <w:lang w:val="es-PE"/>
              </w:rPr>
            </w:pPr>
            <w:ins w:id="1554"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E175F1">
            <w:pPr>
              <w:autoSpaceDE w:val="0"/>
              <w:autoSpaceDN w:val="0"/>
              <w:adjustRightInd w:val="0"/>
              <w:spacing w:line="360" w:lineRule="atLeast"/>
              <w:rPr>
                <w:ins w:id="1555" w:author="Regina Casanova" w:date="2018-07-07T15:18:00Z"/>
                <w:rFonts w:cs="Times New Roman"/>
                <w:color w:val="000000"/>
                <w:lang w:val="es-PE"/>
              </w:rPr>
            </w:pPr>
            <w:ins w:id="155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E175F1">
            <w:pPr>
              <w:autoSpaceDE w:val="0"/>
              <w:autoSpaceDN w:val="0"/>
              <w:adjustRightInd w:val="0"/>
              <w:spacing w:line="360" w:lineRule="atLeast"/>
              <w:rPr>
                <w:ins w:id="1557" w:author="Regina Casanova" w:date="2018-07-07T15:18:00Z"/>
                <w:rFonts w:cs="Times New Roman"/>
                <w:color w:val="000000"/>
                <w:lang w:val="es-PE"/>
              </w:rPr>
            </w:pPr>
            <w:ins w:id="1558"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E175F1">
            <w:pPr>
              <w:autoSpaceDE w:val="0"/>
              <w:autoSpaceDN w:val="0"/>
              <w:adjustRightInd w:val="0"/>
              <w:spacing w:line="360" w:lineRule="atLeast"/>
              <w:rPr>
                <w:ins w:id="1559" w:author="Regina Casanova" w:date="2018-07-07T15:18:00Z"/>
                <w:rFonts w:cs="Times New Roman"/>
                <w:color w:val="000000"/>
                <w:lang w:val="es-PE"/>
              </w:rPr>
            </w:pPr>
            <w:ins w:id="1560"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E175F1">
            <w:pPr>
              <w:autoSpaceDE w:val="0"/>
              <w:autoSpaceDN w:val="0"/>
              <w:adjustRightInd w:val="0"/>
              <w:spacing w:line="360" w:lineRule="atLeast"/>
              <w:rPr>
                <w:ins w:id="1561" w:author="Regina Casanova" w:date="2018-07-07T15:18:00Z"/>
                <w:rFonts w:cs="Times New Roman"/>
                <w:color w:val="000000"/>
                <w:lang w:val="es-PE"/>
              </w:rPr>
            </w:pPr>
            <w:ins w:id="1562"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E175F1">
            <w:pPr>
              <w:autoSpaceDE w:val="0"/>
              <w:autoSpaceDN w:val="0"/>
              <w:adjustRightInd w:val="0"/>
              <w:spacing w:line="360" w:lineRule="atLeast"/>
              <w:rPr>
                <w:ins w:id="1563" w:author="Regina Casanova" w:date="2018-07-07T15:18:00Z"/>
                <w:rFonts w:cs="Times New Roman"/>
                <w:color w:val="000000"/>
                <w:lang w:val="es-PE"/>
              </w:rPr>
            </w:pPr>
            <w:ins w:id="1564" w:author="Regina Casanova" w:date="2018-07-07T15:18:00Z">
              <w:r w:rsidRPr="00BA156B">
                <w:rPr>
                  <w:rFonts w:cs="Times New Roman"/>
                  <w:color w:val="000000"/>
                  <w:lang w:val="es-PE"/>
                </w:rPr>
                <w:t>Alto - 3</w:t>
              </w:r>
            </w:ins>
          </w:p>
        </w:tc>
      </w:tr>
      <w:tr w:rsidR="00BA63BC" w:rsidRPr="00BA156B" w14:paraId="0DB3D699" w14:textId="77777777" w:rsidTr="00E175F1">
        <w:tblPrEx>
          <w:tblBorders>
            <w:top w:val="none" w:sz="0" w:space="0" w:color="auto"/>
          </w:tblBorders>
        </w:tblPrEx>
        <w:trPr>
          <w:ins w:id="15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E175F1">
            <w:pPr>
              <w:autoSpaceDE w:val="0"/>
              <w:autoSpaceDN w:val="0"/>
              <w:adjustRightInd w:val="0"/>
              <w:spacing w:line="360" w:lineRule="atLeast"/>
              <w:jc w:val="right"/>
              <w:rPr>
                <w:ins w:id="1566" w:author="Regina Casanova" w:date="2018-07-07T15:18:00Z"/>
                <w:rFonts w:cs="Times New Roman"/>
                <w:color w:val="000000"/>
                <w:lang w:val="es-PE"/>
              </w:rPr>
            </w:pPr>
            <w:ins w:id="1567"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E175F1">
            <w:pPr>
              <w:autoSpaceDE w:val="0"/>
              <w:autoSpaceDN w:val="0"/>
              <w:adjustRightInd w:val="0"/>
              <w:spacing w:line="360" w:lineRule="atLeast"/>
              <w:rPr>
                <w:ins w:id="1568" w:author="Regina Casanova" w:date="2018-07-07T15:18:00Z"/>
                <w:rFonts w:cs="Times New Roman"/>
                <w:color w:val="000000"/>
                <w:lang w:val="es-PE"/>
              </w:rPr>
            </w:pPr>
            <w:ins w:id="156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E175F1">
            <w:pPr>
              <w:autoSpaceDE w:val="0"/>
              <w:autoSpaceDN w:val="0"/>
              <w:adjustRightInd w:val="0"/>
              <w:spacing w:line="360" w:lineRule="atLeast"/>
              <w:rPr>
                <w:ins w:id="1570" w:author="Regina Casanova" w:date="2018-07-07T15:18:00Z"/>
                <w:rFonts w:cs="Times New Roman"/>
                <w:color w:val="000000"/>
                <w:lang w:val="es-PE"/>
              </w:rPr>
            </w:pPr>
            <w:ins w:id="1571"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E175F1">
            <w:pPr>
              <w:autoSpaceDE w:val="0"/>
              <w:autoSpaceDN w:val="0"/>
              <w:adjustRightInd w:val="0"/>
              <w:spacing w:line="360" w:lineRule="atLeast"/>
              <w:rPr>
                <w:ins w:id="1572" w:author="Regina Casanova" w:date="2018-07-07T15:18:00Z"/>
                <w:rFonts w:cs="Times New Roman"/>
                <w:color w:val="000000"/>
                <w:lang w:val="es-PE"/>
              </w:rPr>
            </w:pPr>
            <w:ins w:id="1573"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E175F1">
            <w:pPr>
              <w:autoSpaceDE w:val="0"/>
              <w:autoSpaceDN w:val="0"/>
              <w:adjustRightInd w:val="0"/>
              <w:spacing w:line="360" w:lineRule="atLeast"/>
              <w:rPr>
                <w:ins w:id="1574" w:author="Regina Casanova" w:date="2018-07-07T15:18:00Z"/>
                <w:rFonts w:cs="Times New Roman"/>
                <w:color w:val="000000"/>
                <w:lang w:val="es-PE"/>
              </w:rPr>
            </w:pPr>
            <w:ins w:id="1575"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E175F1">
            <w:pPr>
              <w:autoSpaceDE w:val="0"/>
              <w:autoSpaceDN w:val="0"/>
              <w:adjustRightInd w:val="0"/>
              <w:spacing w:line="360" w:lineRule="atLeast"/>
              <w:rPr>
                <w:ins w:id="1576" w:author="Regina Casanova" w:date="2018-07-07T15:18:00Z"/>
                <w:rFonts w:cs="Times New Roman"/>
                <w:color w:val="000000"/>
                <w:lang w:val="es-PE"/>
              </w:rPr>
            </w:pPr>
            <w:ins w:id="1577" w:author="Regina Casanova" w:date="2018-07-07T15:18:00Z">
              <w:r w:rsidRPr="00BA156B">
                <w:rPr>
                  <w:rFonts w:cs="Times New Roman"/>
                  <w:color w:val="000000"/>
                  <w:lang w:val="es-PE"/>
                </w:rPr>
                <w:t>Medio - 2</w:t>
              </w:r>
            </w:ins>
          </w:p>
        </w:tc>
      </w:tr>
      <w:tr w:rsidR="00BA63BC" w:rsidRPr="00BA156B" w14:paraId="2686F422" w14:textId="77777777" w:rsidTr="00E175F1">
        <w:tblPrEx>
          <w:tblBorders>
            <w:top w:val="none" w:sz="0" w:space="0" w:color="auto"/>
          </w:tblBorders>
        </w:tblPrEx>
        <w:trPr>
          <w:ins w:id="1578"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E175F1">
            <w:pPr>
              <w:autoSpaceDE w:val="0"/>
              <w:autoSpaceDN w:val="0"/>
              <w:adjustRightInd w:val="0"/>
              <w:spacing w:line="360" w:lineRule="atLeast"/>
              <w:jc w:val="right"/>
              <w:rPr>
                <w:ins w:id="1579" w:author="Regina Casanova" w:date="2018-07-07T15:18:00Z"/>
                <w:rFonts w:cs="Times New Roman"/>
                <w:color w:val="000000"/>
                <w:lang w:val="es-PE"/>
              </w:rPr>
            </w:pPr>
            <w:ins w:id="1580"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E175F1">
            <w:pPr>
              <w:autoSpaceDE w:val="0"/>
              <w:autoSpaceDN w:val="0"/>
              <w:adjustRightInd w:val="0"/>
              <w:spacing w:line="360" w:lineRule="atLeast"/>
              <w:rPr>
                <w:ins w:id="1581" w:author="Regina Casanova" w:date="2018-07-07T15:18:00Z"/>
                <w:rFonts w:cs="Times New Roman"/>
                <w:color w:val="000000"/>
                <w:lang w:val="es-PE"/>
              </w:rPr>
            </w:pPr>
            <w:ins w:id="158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E175F1">
            <w:pPr>
              <w:autoSpaceDE w:val="0"/>
              <w:autoSpaceDN w:val="0"/>
              <w:adjustRightInd w:val="0"/>
              <w:spacing w:line="360" w:lineRule="atLeast"/>
              <w:rPr>
                <w:ins w:id="1583" w:author="Regina Casanova" w:date="2018-07-07T15:18:00Z"/>
                <w:rFonts w:cs="Times New Roman"/>
                <w:color w:val="000000"/>
                <w:lang w:val="es-PE"/>
              </w:rPr>
            </w:pPr>
            <w:ins w:id="1584"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E175F1">
            <w:pPr>
              <w:autoSpaceDE w:val="0"/>
              <w:autoSpaceDN w:val="0"/>
              <w:adjustRightInd w:val="0"/>
              <w:spacing w:line="360" w:lineRule="atLeast"/>
              <w:rPr>
                <w:ins w:id="1585" w:author="Regina Casanova" w:date="2018-07-07T15:18:00Z"/>
                <w:rFonts w:cs="Times New Roman"/>
                <w:color w:val="000000"/>
                <w:lang w:val="es-PE"/>
              </w:rPr>
            </w:pPr>
            <w:ins w:id="1586"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E175F1">
            <w:pPr>
              <w:autoSpaceDE w:val="0"/>
              <w:autoSpaceDN w:val="0"/>
              <w:adjustRightInd w:val="0"/>
              <w:spacing w:line="360" w:lineRule="atLeast"/>
              <w:rPr>
                <w:ins w:id="1587" w:author="Regina Casanova" w:date="2018-07-07T15:18:00Z"/>
                <w:rFonts w:cs="Times New Roman"/>
                <w:color w:val="000000"/>
                <w:lang w:val="es-PE"/>
              </w:rPr>
            </w:pPr>
            <w:ins w:id="1588"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E175F1">
            <w:pPr>
              <w:autoSpaceDE w:val="0"/>
              <w:autoSpaceDN w:val="0"/>
              <w:adjustRightInd w:val="0"/>
              <w:spacing w:line="360" w:lineRule="atLeast"/>
              <w:rPr>
                <w:ins w:id="1589" w:author="Regina Casanova" w:date="2018-07-07T15:18:00Z"/>
                <w:rFonts w:cs="Times New Roman"/>
                <w:color w:val="000000"/>
                <w:lang w:val="es-PE"/>
              </w:rPr>
            </w:pPr>
            <w:ins w:id="1590" w:author="Regina Casanova" w:date="2018-07-07T15:18:00Z">
              <w:r w:rsidRPr="00BA156B">
                <w:rPr>
                  <w:rFonts w:cs="Times New Roman"/>
                  <w:color w:val="000000"/>
                  <w:lang w:val="es-PE"/>
                </w:rPr>
                <w:t>Medio - 2</w:t>
              </w:r>
            </w:ins>
          </w:p>
        </w:tc>
      </w:tr>
      <w:tr w:rsidR="00BA63BC" w:rsidRPr="00BA156B" w14:paraId="2EDE3DFC" w14:textId="77777777" w:rsidTr="00E175F1">
        <w:tblPrEx>
          <w:tblBorders>
            <w:top w:val="none" w:sz="0" w:space="0" w:color="auto"/>
          </w:tblBorders>
        </w:tblPrEx>
        <w:trPr>
          <w:ins w:id="15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E175F1">
            <w:pPr>
              <w:autoSpaceDE w:val="0"/>
              <w:autoSpaceDN w:val="0"/>
              <w:adjustRightInd w:val="0"/>
              <w:spacing w:line="360" w:lineRule="atLeast"/>
              <w:jc w:val="right"/>
              <w:rPr>
                <w:ins w:id="1592" w:author="Regina Casanova" w:date="2018-07-07T15:18:00Z"/>
                <w:rFonts w:cs="Times New Roman"/>
                <w:color w:val="000000"/>
                <w:lang w:val="es-PE"/>
              </w:rPr>
            </w:pPr>
            <w:ins w:id="1593"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E175F1">
            <w:pPr>
              <w:autoSpaceDE w:val="0"/>
              <w:autoSpaceDN w:val="0"/>
              <w:adjustRightInd w:val="0"/>
              <w:spacing w:line="360" w:lineRule="atLeast"/>
              <w:rPr>
                <w:ins w:id="1594" w:author="Regina Casanova" w:date="2018-07-07T15:18:00Z"/>
                <w:rFonts w:cs="Times New Roman"/>
                <w:color w:val="000000"/>
                <w:lang w:val="es-PE"/>
              </w:rPr>
            </w:pPr>
            <w:ins w:id="159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E175F1">
            <w:pPr>
              <w:autoSpaceDE w:val="0"/>
              <w:autoSpaceDN w:val="0"/>
              <w:adjustRightInd w:val="0"/>
              <w:spacing w:line="360" w:lineRule="atLeast"/>
              <w:rPr>
                <w:ins w:id="1596" w:author="Regina Casanova" w:date="2018-07-07T15:18:00Z"/>
                <w:rFonts w:cs="Times New Roman"/>
                <w:color w:val="000000"/>
                <w:lang w:val="es-PE"/>
              </w:rPr>
            </w:pPr>
            <w:ins w:id="1597"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E175F1">
            <w:pPr>
              <w:autoSpaceDE w:val="0"/>
              <w:autoSpaceDN w:val="0"/>
              <w:adjustRightInd w:val="0"/>
              <w:spacing w:line="360" w:lineRule="atLeast"/>
              <w:rPr>
                <w:ins w:id="1598" w:author="Regina Casanova" w:date="2018-07-07T15:18:00Z"/>
                <w:rFonts w:cs="Times New Roman"/>
                <w:color w:val="000000"/>
                <w:lang w:val="es-PE"/>
              </w:rPr>
            </w:pPr>
            <w:ins w:id="1599"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E175F1">
            <w:pPr>
              <w:autoSpaceDE w:val="0"/>
              <w:autoSpaceDN w:val="0"/>
              <w:adjustRightInd w:val="0"/>
              <w:spacing w:line="360" w:lineRule="atLeast"/>
              <w:rPr>
                <w:ins w:id="1600" w:author="Regina Casanova" w:date="2018-07-07T15:18:00Z"/>
                <w:rFonts w:cs="Times New Roman"/>
                <w:color w:val="000000"/>
                <w:lang w:val="es-PE"/>
              </w:rPr>
            </w:pPr>
            <w:ins w:id="1601"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E175F1">
            <w:pPr>
              <w:autoSpaceDE w:val="0"/>
              <w:autoSpaceDN w:val="0"/>
              <w:adjustRightInd w:val="0"/>
              <w:spacing w:line="360" w:lineRule="atLeast"/>
              <w:rPr>
                <w:ins w:id="1602" w:author="Regina Casanova" w:date="2018-07-07T15:18:00Z"/>
                <w:rFonts w:cs="Times New Roman"/>
                <w:color w:val="000000"/>
                <w:lang w:val="es-PE"/>
              </w:rPr>
            </w:pPr>
            <w:ins w:id="1603" w:author="Regina Casanova" w:date="2018-07-07T15:18:00Z">
              <w:r w:rsidRPr="00BA156B">
                <w:rPr>
                  <w:rFonts w:cs="Times New Roman"/>
                  <w:color w:val="000000"/>
                  <w:lang w:val="es-PE"/>
                </w:rPr>
                <w:t>Alto - 3</w:t>
              </w:r>
            </w:ins>
          </w:p>
        </w:tc>
      </w:tr>
      <w:tr w:rsidR="00BA63BC" w:rsidRPr="00BA156B" w14:paraId="03E40C06" w14:textId="77777777" w:rsidTr="00E175F1">
        <w:tblPrEx>
          <w:tblBorders>
            <w:top w:val="none" w:sz="0" w:space="0" w:color="auto"/>
          </w:tblBorders>
        </w:tblPrEx>
        <w:trPr>
          <w:ins w:id="1604"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E175F1">
            <w:pPr>
              <w:autoSpaceDE w:val="0"/>
              <w:autoSpaceDN w:val="0"/>
              <w:adjustRightInd w:val="0"/>
              <w:spacing w:line="360" w:lineRule="atLeast"/>
              <w:jc w:val="right"/>
              <w:rPr>
                <w:ins w:id="1605" w:author="Regina Casanova" w:date="2018-07-07T15:18:00Z"/>
                <w:rFonts w:cs="Times New Roman"/>
                <w:color w:val="000000"/>
                <w:lang w:val="es-PE"/>
              </w:rPr>
            </w:pPr>
            <w:ins w:id="1606"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E175F1">
            <w:pPr>
              <w:autoSpaceDE w:val="0"/>
              <w:autoSpaceDN w:val="0"/>
              <w:adjustRightInd w:val="0"/>
              <w:spacing w:line="360" w:lineRule="atLeast"/>
              <w:rPr>
                <w:ins w:id="1607" w:author="Regina Casanova" w:date="2018-07-07T15:18:00Z"/>
                <w:rFonts w:cs="Times New Roman"/>
                <w:color w:val="000000"/>
                <w:lang w:val="es-PE"/>
              </w:rPr>
            </w:pPr>
            <w:ins w:id="160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E175F1">
            <w:pPr>
              <w:autoSpaceDE w:val="0"/>
              <w:autoSpaceDN w:val="0"/>
              <w:adjustRightInd w:val="0"/>
              <w:spacing w:line="360" w:lineRule="atLeast"/>
              <w:rPr>
                <w:ins w:id="1609" w:author="Regina Casanova" w:date="2018-07-07T15:18:00Z"/>
                <w:rFonts w:cs="Times New Roman"/>
                <w:color w:val="000000"/>
                <w:lang w:val="es-PE"/>
              </w:rPr>
            </w:pPr>
            <w:ins w:id="1610"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E175F1">
            <w:pPr>
              <w:autoSpaceDE w:val="0"/>
              <w:autoSpaceDN w:val="0"/>
              <w:adjustRightInd w:val="0"/>
              <w:spacing w:line="360" w:lineRule="atLeast"/>
              <w:rPr>
                <w:ins w:id="1611" w:author="Regina Casanova" w:date="2018-07-07T15:18:00Z"/>
                <w:rFonts w:cs="Times New Roman"/>
                <w:color w:val="000000"/>
                <w:lang w:val="es-PE"/>
              </w:rPr>
            </w:pPr>
            <w:ins w:id="1612"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E175F1">
            <w:pPr>
              <w:autoSpaceDE w:val="0"/>
              <w:autoSpaceDN w:val="0"/>
              <w:adjustRightInd w:val="0"/>
              <w:spacing w:line="360" w:lineRule="atLeast"/>
              <w:rPr>
                <w:ins w:id="1613" w:author="Regina Casanova" w:date="2018-07-07T15:18:00Z"/>
                <w:rFonts w:cs="Times New Roman"/>
                <w:color w:val="000000"/>
                <w:lang w:val="es-PE"/>
              </w:rPr>
            </w:pPr>
            <w:ins w:id="1614"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E175F1">
            <w:pPr>
              <w:autoSpaceDE w:val="0"/>
              <w:autoSpaceDN w:val="0"/>
              <w:adjustRightInd w:val="0"/>
              <w:spacing w:line="360" w:lineRule="atLeast"/>
              <w:rPr>
                <w:ins w:id="1615" w:author="Regina Casanova" w:date="2018-07-07T15:18:00Z"/>
                <w:rFonts w:cs="Times New Roman"/>
                <w:color w:val="000000"/>
                <w:lang w:val="es-PE"/>
              </w:rPr>
            </w:pPr>
            <w:ins w:id="1616" w:author="Regina Casanova" w:date="2018-07-07T15:18:00Z">
              <w:r w:rsidRPr="00BA156B">
                <w:rPr>
                  <w:rFonts w:cs="Times New Roman"/>
                  <w:color w:val="000000"/>
                  <w:lang w:val="es-PE"/>
                </w:rPr>
                <w:t>Bajo - 1</w:t>
              </w:r>
            </w:ins>
          </w:p>
        </w:tc>
      </w:tr>
      <w:tr w:rsidR="00BA63BC" w:rsidRPr="00BA156B" w14:paraId="431E95B7" w14:textId="77777777" w:rsidTr="00E175F1">
        <w:tblPrEx>
          <w:tblBorders>
            <w:top w:val="none" w:sz="0" w:space="0" w:color="auto"/>
          </w:tblBorders>
        </w:tblPrEx>
        <w:trPr>
          <w:ins w:id="161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E175F1">
            <w:pPr>
              <w:autoSpaceDE w:val="0"/>
              <w:autoSpaceDN w:val="0"/>
              <w:adjustRightInd w:val="0"/>
              <w:spacing w:line="360" w:lineRule="atLeast"/>
              <w:jc w:val="right"/>
              <w:rPr>
                <w:ins w:id="1618" w:author="Regina Casanova" w:date="2018-07-07T15:18:00Z"/>
                <w:rFonts w:cs="Times New Roman"/>
                <w:color w:val="000000"/>
                <w:lang w:val="es-PE"/>
              </w:rPr>
            </w:pPr>
            <w:ins w:id="1619"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E175F1">
            <w:pPr>
              <w:autoSpaceDE w:val="0"/>
              <w:autoSpaceDN w:val="0"/>
              <w:adjustRightInd w:val="0"/>
              <w:spacing w:line="360" w:lineRule="atLeast"/>
              <w:rPr>
                <w:ins w:id="1620" w:author="Regina Casanova" w:date="2018-07-07T15:18:00Z"/>
                <w:rFonts w:cs="Times New Roman"/>
                <w:color w:val="000000"/>
                <w:lang w:val="es-PE"/>
              </w:rPr>
            </w:pPr>
            <w:ins w:id="162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E175F1">
            <w:pPr>
              <w:autoSpaceDE w:val="0"/>
              <w:autoSpaceDN w:val="0"/>
              <w:adjustRightInd w:val="0"/>
              <w:spacing w:line="360" w:lineRule="atLeast"/>
              <w:rPr>
                <w:ins w:id="1622" w:author="Regina Casanova" w:date="2018-07-07T15:18:00Z"/>
                <w:rFonts w:cs="Times New Roman"/>
                <w:color w:val="000000"/>
                <w:lang w:val="es-PE"/>
              </w:rPr>
            </w:pPr>
            <w:ins w:id="1623"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E175F1">
            <w:pPr>
              <w:autoSpaceDE w:val="0"/>
              <w:autoSpaceDN w:val="0"/>
              <w:adjustRightInd w:val="0"/>
              <w:spacing w:line="360" w:lineRule="atLeast"/>
              <w:rPr>
                <w:ins w:id="1624" w:author="Regina Casanova" w:date="2018-07-07T15:18:00Z"/>
                <w:rFonts w:cs="Times New Roman"/>
                <w:color w:val="000000"/>
                <w:lang w:val="es-PE"/>
              </w:rPr>
            </w:pPr>
            <w:ins w:id="162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E175F1">
            <w:pPr>
              <w:autoSpaceDE w:val="0"/>
              <w:autoSpaceDN w:val="0"/>
              <w:adjustRightInd w:val="0"/>
              <w:spacing w:line="360" w:lineRule="atLeast"/>
              <w:rPr>
                <w:ins w:id="1626" w:author="Regina Casanova" w:date="2018-07-07T15:18:00Z"/>
                <w:rFonts w:cs="Times New Roman"/>
                <w:color w:val="000000"/>
                <w:lang w:val="es-PE"/>
              </w:rPr>
            </w:pPr>
            <w:ins w:id="1627"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E175F1">
            <w:pPr>
              <w:autoSpaceDE w:val="0"/>
              <w:autoSpaceDN w:val="0"/>
              <w:adjustRightInd w:val="0"/>
              <w:spacing w:line="360" w:lineRule="atLeast"/>
              <w:rPr>
                <w:ins w:id="1628" w:author="Regina Casanova" w:date="2018-07-07T15:18:00Z"/>
                <w:rFonts w:cs="Times New Roman"/>
                <w:color w:val="000000"/>
                <w:lang w:val="es-PE"/>
              </w:rPr>
            </w:pPr>
            <w:ins w:id="1629" w:author="Regina Casanova" w:date="2018-07-07T15:18:00Z">
              <w:r w:rsidRPr="00BA156B">
                <w:rPr>
                  <w:rFonts w:cs="Times New Roman"/>
                  <w:color w:val="000000"/>
                  <w:lang w:val="es-PE"/>
                </w:rPr>
                <w:lastRenderedPageBreak/>
                <w:t>Medio - 2</w:t>
              </w:r>
            </w:ins>
          </w:p>
        </w:tc>
      </w:tr>
      <w:tr w:rsidR="00BA63BC" w:rsidRPr="00BA156B" w14:paraId="0C86F330" w14:textId="77777777" w:rsidTr="00E175F1">
        <w:tblPrEx>
          <w:tblBorders>
            <w:top w:val="none" w:sz="0" w:space="0" w:color="auto"/>
          </w:tblBorders>
        </w:tblPrEx>
        <w:trPr>
          <w:ins w:id="1630"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E175F1">
            <w:pPr>
              <w:autoSpaceDE w:val="0"/>
              <w:autoSpaceDN w:val="0"/>
              <w:adjustRightInd w:val="0"/>
              <w:spacing w:line="360" w:lineRule="atLeast"/>
              <w:jc w:val="right"/>
              <w:rPr>
                <w:ins w:id="1631" w:author="Regina Casanova" w:date="2018-07-07T15:18:00Z"/>
                <w:rFonts w:cs="Times New Roman"/>
                <w:color w:val="000000"/>
                <w:lang w:val="es-PE"/>
              </w:rPr>
            </w:pPr>
            <w:ins w:id="1632"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E175F1">
            <w:pPr>
              <w:autoSpaceDE w:val="0"/>
              <w:autoSpaceDN w:val="0"/>
              <w:adjustRightInd w:val="0"/>
              <w:spacing w:line="360" w:lineRule="atLeast"/>
              <w:rPr>
                <w:ins w:id="1633" w:author="Regina Casanova" w:date="2018-07-07T15:18:00Z"/>
                <w:rFonts w:cs="Times New Roman"/>
                <w:color w:val="000000"/>
                <w:lang w:val="es-PE"/>
              </w:rPr>
            </w:pPr>
            <w:ins w:id="163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E175F1">
            <w:pPr>
              <w:autoSpaceDE w:val="0"/>
              <w:autoSpaceDN w:val="0"/>
              <w:adjustRightInd w:val="0"/>
              <w:spacing w:line="360" w:lineRule="atLeast"/>
              <w:rPr>
                <w:ins w:id="1635" w:author="Regina Casanova" w:date="2018-07-07T15:18:00Z"/>
                <w:rFonts w:cs="Times New Roman"/>
                <w:color w:val="000000"/>
                <w:lang w:val="es-PE"/>
              </w:rPr>
            </w:pPr>
            <w:ins w:id="1636"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E175F1">
            <w:pPr>
              <w:autoSpaceDE w:val="0"/>
              <w:autoSpaceDN w:val="0"/>
              <w:adjustRightInd w:val="0"/>
              <w:spacing w:line="360" w:lineRule="atLeast"/>
              <w:rPr>
                <w:ins w:id="1637" w:author="Regina Casanova" w:date="2018-07-07T15:18:00Z"/>
                <w:rFonts w:cs="Times New Roman"/>
                <w:color w:val="000000"/>
                <w:lang w:val="es-PE"/>
              </w:rPr>
            </w:pPr>
            <w:ins w:id="1638"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E175F1">
            <w:pPr>
              <w:autoSpaceDE w:val="0"/>
              <w:autoSpaceDN w:val="0"/>
              <w:adjustRightInd w:val="0"/>
              <w:spacing w:line="360" w:lineRule="atLeast"/>
              <w:rPr>
                <w:ins w:id="1639" w:author="Regina Casanova" w:date="2018-07-07T15:18:00Z"/>
                <w:rFonts w:cs="Times New Roman"/>
                <w:color w:val="000000"/>
                <w:lang w:val="es-PE"/>
              </w:rPr>
            </w:pPr>
            <w:ins w:id="1640"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E175F1">
            <w:pPr>
              <w:autoSpaceDE w:val="0"/>
              <w:autoSpaceDN w:val="0"/>
              <w:adjustRightInd w:val="0"/>
              <w:spacing w:line="360" w:lineRule="atLeast"/>
              <w:rPr>
                <w:ins w:id="1641" w:author="Regina Casanova" w:date="2018-07-07T15:18:00Z"/>
                <w:rFonts w:cs="Times New Roman"/>
                <w:color w:val="000000"/>
                <w:lang w:val="es-PE"/>
              </w:rPr>
            </w:pPr>
            <w:ins w:id="1642" w:author="Regina Casanova" w:date="2018-07-07T15:18:00Z">
              <w:r w:rsidRPr="00BA156B">
                <w:rPr>
                  <w:rFonts w:cs="Times New Roman"/>
                  <w:color w:val="000000"/>
                  <w:lang w:val="es-PE"/>
                </w:rPr>
                <w:t>bajo - 1</w:t>
              </w:r>
            </w:ins>
          </w:p>
        </w:tc>
      </w:tr>
      <w:tr w:rsidR="00BA63BC" w:rsidRPr="00BA156B" w14:paraId="2EEDB508" w14:textId="77777777" w:rsidTr="00E175F1">
        <w:tblPrEx>
          <w:tblBorders>
            <w:top w:val="none" w:sz="0" w:space="0" w:color="auto"/>
          </w:tblBorders>
        </w:tblPrEx>
        <w:trPr>
          <w:ins w:id="16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E175F1">
            <w:pPr>
              <w:autoSpaceDE w:val="0"/>
              <w:autoSpaceDN w:val="0"/>
              <w:adjustRightInd w:val="0"/>
              <w:spacing w:line="360" w:lineRule="atLeast"/>
              <w:jc w:val="right"/>
              <w:rPr>
                <w:ins w:id="1644" w:author="Regina Casanova" w:date="2018-07-07T15:18:00Z"/>
                <w:rFonts w:cs="Times New Roman"/>
                <w:color w:val="000000"/>
                <w:lang w:val="es-PE"/>
              </w:rPr>
            </w:pPr>
            <w:ins w:id="1645"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E175F1">
            <w:pPr>
              <w:autoSpaceDE w:val="0"/>
              <w:autoSpaceDN w:val="0"/>
              <w:adjustRightInd w:val="0"/>
              <w:spacing w:line="360" w:lineRule="atLeast"/>
              <w:rPr>
                <w:ins w:id="1646" w:author="Regina Casanova" w:date="2018-07-07T15:18:00Z"/>
                <w:rFonts w:cs="Times New Roman"/>
                <w:color w:val="000000"/>
                <w:lang w:val="es-PE"/>
              </w:rPr>
            </w:pPr>
            <w:ins w:id="164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E175F1">
            <w:pPr>
              <w:autoSpaceDE w:val="0"/>
              <w:autoSpaceDN w:val="0"/>
              <w:adjustRightInd w:val="0"/>
              <w:spacing w:line="360" w:lineRule="atLeast"/>
              <w:rPr>
                <w:ins w:id="1648" w:author="Regina Casanova" w:date="2018-07-07T15:18:00Z"/>
                <w:rFonts w:cs="Times New Roman"/>
                <w:color w:val="000000"/>
                <w:lang w:val="es-PE"/>
              </w:rPr>
            </w:pPr>
            <w:ins w:id="1649"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E175F1">
            <w:pPr>
              <w:autoSpaceDE w:val="0"/>
              <w:autoSpaceDN w:val="0"/>
              <w:adjustRightInd w:val="0"/>
              <w:spacing w:line="360" w:lineRule="atLeast"/>
              <w:rPr>
                <w:ins w:id="1650" w:author="Regina Casanova" w:date="2018-07-07T15:18:00Z"/>
                <w:rFonts w:cs="Times New Roman"/>
                <w:color w:val="000000"/>
                <w:lang w:val="es-PE"/>
              </w:rPr>
            </w:pPr>
            <w:ins w:id="1651"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E175F1">
            <w:pPr>
              <w:autoSpaceDE w:val="0"/>
              <w:autoSpaceDN w:val="0"/>
              <w:adjustRightInd w:val="0"/>
              <w:spacing w:line="360" w:lineRule="atLeast"/>
              <w:rPr>
                <w:ins w:id="1652" w:author="Regina Casanova" w:date="2018-07-07T15:18:00Z"/>
                <w:rFonts w:cs="Times New Roman"/>
                <w:color w:val="000000"/>
                <w:lang w:val="es-PE"/>
              </w:rPr>
            </w:pPr>
            <w:ins w:id="1653"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E175F1">
            <w:pPr>
              <w:autoSpaceDE w:val="0"/>
              <w:autoSpaceDN w:val="0"/>
              <w:adjustRightInd w:val="0"/>
              <w:spacing w:line="360" w:lineRule="atLeast"/>
              <w:rPr>
                <w:ins w:id="1654" w:author="Regina Casanova" w:date="2018-07-07T15:18:00Z"/>
                <w:rFonts w:cs="Times New Roman"/>
                <w:color w:val="000000"/>
                <w:lang w:val="es-PE"/>
              </w:rPr>
            </w:pPr>
            <w:ins w:id="1655" w:author="Regina Casanova" w:date="2018-07-07T15:18:00Z">
              <w:r w:rsidRPr="00BA156B">
                <w:rPr>
                  <w:rFonts w:cs="Times New Roman"/>
                  <w:color w:val="000000"/>
                  <w:lang w:val="es-PE"/>
                </w:rPr>
                <w:t>Alto - 3</w:t>
              </w:r>
            </w:ins>
          </w:p>
        </w:tc>
      </w:tr>
      <w:tr w:rsidR="00BA63BC" w:rsidRPr="00BA156B" w14:paraId="6D3B09C1" w14:textId="77777777" w:rsidTr="00E175F1">
        <w:tblPrEx>
          <w:tblBorders>
            <w:top w:val="none" w:sz="0" w:space="0" w:color="auto"/>
          </w:tblBorders>
        </w:tblPrEx>
        <w:trPr>
          <w:ins w:id="1656"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E175F1">
            <w:pPr>
              <w:autoSpaceDE w:val="0"/>
              <w:autoSpaceDN w:val="0"/>
              <w:adjustRightInd w:val="0"/>
              <w:spacing w:line="360" w:lineRule="atLeast"/>
              <w:jc w:val="right"/>
              <w:rPr>
                <w:ins w:id="1657" w:author="Regina Casanova" w:date="2018-07-07T15:18:00Z"/>
                <w:rFonts w:cs="Times New Roman"/>
                <w:color w:val="000000"/>
                <w:lang w:val="es-PE"/>
              </w:rPr>
            </w:pPr>
            <w:ins w:id="1658"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E175F1">
            <w:pPr>
              <w:autoSpaceDE w:val="0"/>
              <w:autoSpaceDN w:val="0"/>
              <w:adjustRightInd w:val="0"/>
              <w:spacing w:line="360" w:lineRule="atLeast"/>
              <w:rPr>
                <w:ins w:id="1659" w:author="Regina Casanova" w:date="2018-07-07T15:18:00Z"/>
                <w:rFonts w:cs="Times New Roman"/>
                <w:color w:val="000000"/>
                <w:lang w:val="es-PE"/>
              </w:rPr>
            </w:pPr>
            <w:ins w:id="166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E175F1">
            <w:pPr>
              <w:autoSpaceDE w:val="0"/>
              <w:autoSpaceDN w:val="0"/>
              <w:adjustRightInd w:val="0"/>
              <w:spacing w:line="360" w:lineRule="atLeast"/>
              <w:rPr>
                <w:ins w:id="1661" w:author="Regina Casanova" w:date="2018-07-07T15:18:00Z"/>
                <w:rFonts w:cs="Times New Roman"/>
                <w:color w:val="000000"/>
                <w:lang w:val="es-PE"/>
              </w:rPr>
            </w:pPr>
            <w:ins w:id="1662"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E175F1">
            <w:pPr>
              <w:autoSpaceDE w:val="0"/>
              <w:autoSpaceDN w:val="0"/>
              <w:adjustRightInd w:val="0"/>
              <w:spacing w:line="360" w:lineRule="atLeast"/>
              <w:rPr>
                <w:ins w:id="1663" w:author="Regina Casanova" w:date="2018-07-07T15:18:00Z"/>
                <w:rFonts w:cs="Times New Roman"/>
                <w:color w:val="000000"/>
                <w:lang w:val="es-PE"/>
              </w:rPr>
            </w:pPr>
            <w:ins w:id="1664"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E175F1">
            <w:pPr>
              <w:autoSpaceDE w:val="0"/>
              <w:autoSpaceDN w:val="0"/>
              <w:adjustRightInd w:val="0"/>
              <w:spacing w:line="360" w:lineRule="atLeast"/>
              <w:rPr>
                <w:ins w:id="1665" w:author="Regina Casanova" w:date="2018-07-07T15:18:00Z"/>
                <w:rFonts w:cs="Times New Roman"/>
                <w:color w:val="000000"/>
                <w:lang w:val="es-PE"/>
              </w:rPr>
            </w:pPr>
            <w:ins w:id="1666"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E175F1">
            <w:pPr>
              <w:autoSpaceDE w:val="0"/>
              <w:autoSpaceDN w:val="0"/>
              <w:adjustRightInd w:val="0"/>
              <w:spacing w:line="360" w:lineRule="atLeast"/>
              <w:rPr>
                <w:ins w:id="1667" w:author="Regina Casanova" w:date="2018-07-07T15:18:00Z"/>
                <w:rFonts w:cs="Times New Roman"/>
                <w:color w:val="000000"/>
                <w:lang w:val="es-PE"/>
              </w:rPr>
            </w:pPr>
            <w:ins w:id="1668" w:author="Regina Casanova" w:date="2018-07-07T15:18:00Z">
              <w:r w:rsidRPr="00BA156B">
                <w:rPr>
                  <w:rFonts w:cs="Times New Roman"/>
                  <w:color w:val="000000"/>
                  <w:lang w:val="es-PE"/>
                </w:rPr>
                <w:t>bajo - 1</w:t>
              </w:r>
            </w:ins>
          </w:p>
        </w:tc>
      </w:tr>
      <w:tr w:rsidR="00BA63BC" w:rsidRPr="00BA156B" w14:paraId="06AB5305" w14:textId="77777777" w:rsidTr="00E175F1">
        <w:tblPrEx>
          <w:tblBorders>
            <w:top w:val="none" w:sz="0" w:space="0" w:color="auto"/>
          </w:tblBorders>
        </w:tblPrEx>
        <w:trPr>
          <w:ins w:id="166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E175F1">
            <w:pPr>
              <w:autoSpaceDE w:val="0"/>
              <w:autoSpaceDN w:val="0"/>
              <w:adjustRightInd w:val="0"/>
              <w:spacing w:line="360" w:lineRule="atLeast"/>
              <w:jc w:val="right"/>
              <w:rPr>
                <w:ins w:id="1670" w:author="Regina Casanova" w:date="2018-07-07T15:18:00Z"/>
                <w:rFonts w:cs="Times New Roman"/>
                <w:color w:val="000000"/>
                <w:lang w:val="es-PE"/>
              </w:rPr>
            </w:pPr>
            <w:ins w:id="1671"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E175F1">
            <w:pPr>
              <w:autoSpaceDE w:val="0"/>
              <w:autoSpaceDN w:val="0"/>
              <w:adjustRightInd w:val="0"/>
              <w:spacing w:line="360" w:lineRule="atLeast"/>
              <w:rPr>
                <w:ins w:id="1672" w:author="Regina Casanova" w:date="2018-07-07T15:18:00Z"/>
                <w:rFonts w:cs="Times New Roman"/>
                <w:color w:val="000000"/>
                <w:lang w:val="es-PE"/>
              </w:rPr>
            </w:pPr>
            <w:ins w:id="167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E175F1">
            <w:pPr>
              <w:autoSpaceDE w:val="0"/>
              <w:autoSpaceDN w:val="0"/>
              <w:adjustRightInd w:val="0"/>
              <w:spacing w:line="360" w:lineRule="atLeast"/>
              <w:rPr>
                <w:ins w:id="1674" w:author="Regina Casanova" w:date="2018-07-07T15:18:00Z"/>
                <w:rFonts w:cs="Times New Roman"/>
                <w:color w:val="000000"/>
                <w:lang w:val="es-PE"/>
              </w:rPr>
            </w:pPr>
            <w:ins w:id="1675"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E175F1">
            <w:pPr>
              <w:autoSpaceDE w:val="0"/>
              <w:autoSpaceDN w:val="0"/>
              <w:adjustRightInd w:val="0"/>
              <w:spacing w:line="360" w:lineRule="atLeast"/>
              <w:rPr>
                <w:ins w:id="1676" w:author="Regina Casanova" w:date="2018-07-07T15:18:00Z"/>
                <w:rFonts w:cs="Times New Roman"/>
                <w:color w:val="000000"/>
                <w:lang w:val="es-PE"/>
              </w:rPr>
            </w:pPr>
            <w:ins w:id="1677"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E175F1">
            <w:pPr>
              <w:autoSpaceDE w:val="0"/>
              <w:autoSpaceDN w:val="0"/>
              <w:adjustRightInd w:val="0"/>
              <w:spacing w:line="360" w:lineRule="atLeast"/>
              <w:rPr>
                <w:ins w:id="1678" w:author="Regina Casanova" w:date="2018-07-07T15:18:00Z"/>
                <w:rFonts w:cs="Times New Roman"/>
                <w:color w:val="000000"/>
                <w:lang w:val="es-PE"/>
              </w:rPr>
            </w:pPr>
            <w:ins w:id="1679"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E175F1">
            <w:pPr>
              <w:autoSpaceDE w:val="0"/>
              <w:autoSpaceDN w:val="0"/>
              <w:adjustRightInd w:val="0"/>
              <w:spacing w:line="360" w:lineRule="atLeast"/>
              <w:rPr>
                <w:ins w:id="1680" w:author="Regina Casanova" w:date="2018-07-07T15:18:00Z"/>
                <w:rFonts w:cs="Times New Roman"/>
                <w:color w:val="000000"/>
                <w:lang w:val="es-PE"/>
              </w:rPr>
            </w:pPr>
            <w:ins w:id="1681" w:author="Regina Casanova" w:date="2018-07-07T15:18:00Z">
              <w:r w:rsidRPr="00BA156B">
                <w:rPr>
                  <w:rFonts w:cs="Times New Roman"/>
                  <w:color w:val="000000"/>
                  <w:lang w:val="es-PE"/>
                </w:rPr>
                <w:t>Alto - 3</w:t>
              </w:r>
            </w:ins>
          </w:p>
        </w:tc>
      </w:tr>
      <w:tr w:rsidR="00BA63BC" w:rsidRPr="00BA156B" w14:paraId="2DC54679" w14:textId="77777777" w:rsidTr="00E175F1">
        <w:tblPrEx>
          <w:tblBorders>
            <w:top w:val="none" w:sz="0" w:space="0" w:color="auto"/>
          </w:tblBorders>
        </w:tblPrEx>
        <w:trPr>
          <w:ins w:id="1682"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E175F1">
            <w:pPr>
              <w:autoSpaceDE w:val="0"/>
              <w:autoSpaceDN w:val="0"/>
              <w:adjustRightInd w:val="0"/>
              <w:spacing w:line="360" w:lineRule="atLeast"/>
              <w:jc w:val="right"/>
              <w:rPr>
                <w:ins w:id="1683" w:author="Regina Casanova" w:date="2018-07-07T15:18:00Z"/>
                <w:rFonts w:cs="Times New Roman"/>
                <w:color w:val="000000"/>
                <w:lang w:val="es-PE"/>
              </w:rPr>
            </w:pPr>
            <w:ins w:id="1684"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E175F1">
            <w:pPr>
              <w:autoSpaceDE w:val="0"/>
              <w:autoSpaceDN w:val="0"/>
              <w:adjustRightInd w:val="0"/>
              <w:spacing w:line="360" w:lineRule="atLeast"/>
              <w:rPr>
                <w:ins w:id="1685" w:author="Regina Casanova" w:date="2018-07-07T15:18:00Z"/>
                <w:rFonts w:cs="Times New Roman"/>
                <w:color w:val="000000"/>
                <w:lang w:val="es-PE"/>
              </w:rPr>
            </w:pPr>
            <w:ins w:id="168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E175F1">
            <w:pPr>
              <w:autoSpaceDE w:val="0"/>
              <w:autoSpaceDN w:val="0"/>
              <w:adjustRightInd w:val="0"/>
              <w:spacing w:line="360" w:lineRule="atLeast"/>
              <w:rPr>
                <w:ins w:id="1687" w:author="Regina Casanova" w:date="2018-07-07T15:18:00Z"/>
                <w:rFonts w:cs="Times New Roman"/>
                <w:color w:val="000000"/>
                <w:lang w:val="es-PE"/>
              </w:rPr>
            </w:pPr>
            <w:ins w:id="1688"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E175F1">
            <w:pPr>
              <w:autoSpaceDE w:val="0"/>
              <w:autoSpaceDN w:val="0"/>
              <w:adjustRightInd w:val="0"/>
              <w:spacing w:line="360" w:lineRule="atLeast"/>
              <w:rPr>
                <w:ins w:id="1689" w:author="Regina Casanova" w:date="2018-07-07T15:18:00Z"/>
                <w:rFonts w:cs="Times New Roman"/>
                <w:color w:val="000000"/>
                <w:lang w:val="es-PE"/>
              </w:rPr>
            </w:pPr>
            <w:ins w:id="1690"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E175F1">
            <w:pPr>
              <w:autoSpaceDE w:val="0"/>
              <w:autoSpaceDN w:val="0"/>
              <w:adjustRightInd w:val="0"/>
              <w:spacing w:line="360" w:lineRule="atLeast"/>
              <w:rPr>
                <w:ins w:id="1691" w:author="Regina Casanova" w:date="2018-07-07T15:18:00Z"/>
                <w:rFonts w:cs="Times New Roman"/>
                <w:color w:val="000000"/>
                <w:lang w:val="es-PE"/>
              </w:rPr>
            </w:pPr>
            <w:ins w:id="1692"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E175F1">
            <w:pPr>
              <w:autoSpaceDE w:val="0"/>
              <w:autoSpaceDN w:val="0"/>
              <w:adjustRightInd w:val="0"/>
              <w:spacing w:line="360" w:lineRule="atLeast"/>
              <w:rPr>
                <w:ins w:id="1693" w:author="Regina Casanova" w:date="2018-07-07T15:18:00Z"/>
                <w:rFonts w:cs="Times New Roman"/>
                <w:color w:val="000000"/>
                <w:lang w:val="es-PE"/>
              </w:rPr>
            </w:pPr>
            <w:ins w:id="1694" w:author="Regina Casanova" w:date="2018-07-07T15:18:00Z">
              <w:r w:rsidRPr="00BA156B">
                <w:rPr>
                  <w:rFonts w:cs="Times New Roman"/>
                  <w:color w:val="000000"/>
                  <w:lang w:val="es-PE"/>
                </w:rPr>
                <w:t>Alto - 3</w:t>
              </w:r>
            </w:ins>
          </w:p>
        </w:tc>
      </w:tr>
      <w:tr w:rsidR="00BA63BC" w:rsidRPr="00BA156B" w14:paraId="7DCE3687" w14:textId="77777777" w:rsidTr="00E175F1">
        <w:tblPrEx>
          <w:tblBorders>
            <w:top w:val="none" w:sz="0" w:space="0" w:color="auto"/>
          </w:tblBorders>
        </w:tblPrEx>
        <w:trPr>
          <w:ins w:id="16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E175F1">
            <w:pPr>
              <w:autoSpaceDE w:val="0"/>
              <w:autoSpaceDN w:val="0"/>
              <w:adjustRightInd w:val="0"/>
              <w:spacing w:line="360" w:lineRule="atLeast"/>
              <w:jc w:val="right"/>
              <w:rPr>
                <w:ins w:id="1696" w:author="Regina Casanova" w:date="2018-07-07T15:18:00Z"/>
                <w:rFonts w:cs="Times New Roman"/>
                <w:color w:val="000000"/>
                <w:lang w:val="es-PE"/>
              </w:rPr>
            </w:pPr>
            <w:ins w:id="1697"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E175F1">
            <w:pPr>
              <w:autoSpaceDE w:val="0"/>
              <w:autoSpaceDN w:val="0"/>
              <w:adjustRightInd w:val="0"/>
              <w:spacing w:line="360" w:lineRule="atLeast"/>
              <w:rPr>
                <w:ins w:id="1698" w:author="Regina Casanova" w:date="2018-07-07T15:18:00Z"/>
                <w:rFonts w:cs="Times New Roman"/>
                <w:color w:val="000000"/>
                <w:lang w:val="es-PE"/>
              </w:rPr>
            </w:pPr>
            <w:ins w:id="169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E175F1">
            <w:pPr>
              <w:autoSpaceDE w:val="0"/>
              <w:autoSpaceDN w:val="0"/>
              <w:adjustRightInd w:val="0"/>
              <w:spacing w:line="360" w:lineRule="atLeast"/>
              <w:rPr>
                <w:ins w:id="1700" w:author="Regina Casanova" w:date="2018-07-07T15:18:00Z"/>
                <w:rFonts w:cs="Times New Roman"/>
                <w:color w:val="000000"/>
                <w:lang w:val="es-PE"/>
              </w:rPr>
            </w:pPr>
            <w:ins w:id="1701"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E175F1">
            <w:pPr>
              <w:autoSpaceDE w:val="0"/>
              <w:autoSpaceDN w:val="0"/>
              <w:adjustRightInd w:val="0"/>
              <w:spacing w:line="360" w:lineRule="atLeast"/>
              <w:rPr>
                <w:ins w:id="1702" w:author="Regina Casanova" w:date="2018-07-07T15:18:00Z"/>
                <w:rFonts w:cs="Times New Roman"/>
                <w:color w:val="000000"/>
                <w:lang w:val="es-PE"/>
              </w:rPr>
            </w:pPr>
            <w:ins w:id="1703"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E175F1">
            <w:pPr>
              <w:autoSpaceDE w:val="0"/>
              <w:autoSpaceDN w:val="0"/>
              <w:adjustRightInd w:val="0"/>
              <w:spacing w:line="360" w:lineRule="atLeast"/>
              <w:rPr>
                <w:ins w:id="1704" w:author="Regina Casanova" w:date="2018-07-07T15:18:00Z"/>
                <w:rFonts w:cs="Times New Roman"/>
                <w:color w:val="000000"/>
                <w:lang w:val="es-PE"/>
              </w:rPr>
            </w:pPr>
            <w:ins w:id="1705"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E175F1">
            <w:pPr>
              <w:autoSpaceDE w:val="0"/>
              <w:autoSpaceDN w:val="0"/>
              <w:adjustRightInd w:val="0"/>
              <w:spacing w:line="360" w:lineRule="atLeast"/>
              <w:rPr>
                <w:ins w:id="1706" w:author="Regina Casanova" w:date="2018-07-07T15:18:00Z"/>
                <w:rFonts w:cs="Times New Roman"/>
                <w:color w:val="000000"/>
                <w:lang w:val="es-PE"/>
              </w:rPr>
            </w:pPr>
            <w:ins w:id="1707" w:author="Regina Casanova" w:date="2018-07-07T15:18:00Z">
              <w:r w:rsidRPr="00BA156B">
                <w:rPr>
                  <w:rFonts w:cs="Times New Roman"/>
                  <w:color w:val="000000"/>
                  <w:lang w:val="es-PE"/>
                </w:rPr>
                <w:t>Bajo - 1</w:t>
              </w:r>
            </w:ins>
          </w:p>
        </w:tc>
      </w:tr>
      <w:tr w:rsidR="00BA63BC" w:rsidRPr="00BA156B" w14:paraId="06370B32" w14:textId="77777777" w:rsidTr="00E175F1">
        <w:tblPrEx>
          <w:tblBorders>
            <w:top w:val="none" w:sz="0" w:space="0" w:color="auto"/>
          </w:tblBorders>
        </w:tblPrEx>
        <w:trPr>
          <w:ins w:id="1708"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E175F1">
            <w:pPr>
              <w:autoSpaceDE w:val="0"/>
              <w:autoSpaceDN w:val="0"/>
              <w:adjustRightInd w:val="0"/>
              <w:spacing w:line="360" w:lineRule="atLeast"/>
              <w:jc w:val="right"/>
              <w:rPr>
                <w:ins w:id="1709" w:author="Regina Casanova" w:date="2018-07-07T15:18:00Z"/>
                <w:rFonts w:cs="Times New Roman"/>
                <w:color w:val="000000"/>
                <w:lang w:val="es-PE"/>
              </w:rPr>
            </w:pPr>
            <w:ins w:id="1710"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E175F1">
            <w:pPr>
              <w:autoSpaceDE w:val="0"/>
              <w:autoSpaceDN w:val="0"/>
              <w:adjustRightInd w:val="0"/>
              <w:spacing w:line="360" w:lineRule="atLeast"/>
              <w:rPr>
                <w:ins w:id="1711" w:author="Regina Casanova" w:date="2018-07-07T15:18:00Z"/>
                <w:rFonts w:cs="Times New Roman"/>
                <w:color w:val="000000"/>
                <w:lang w:val="es-PE"/>
              </w:rPr>
            </w:pPr>
            <w:ins w:id="171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E175F1">
            <w:pPr>
              <w:autoSpaceDE w:val="0"/>
              <w:autoSpaceDN w:val="0"/>
              <w:adjustRightInd w:val="0"/>
              <w:spacing w:line="360" w:lineRule="atLeast"/>
              <w:rPr>
                <w:ins w:id="1713" w:author="Regina Casanova" w:date="2018-07-07T15:18:00Z"/>
                <w:rFonts w:cs="Times New Roman"/>
                <w:color w:val="000000"/>
                <w:lang w:val="es-PE"/>
              </w:rPr>
            </w:pPr>
            <w:ins w:id="1714"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E175F1">
            <w:pPr>
              <w:autoSpaceDE w:val="0"/>
              <w:autoSpaceDN w:val="0"/>
              <w:adjustRightInd w:val="0"/>
              <w:spacing w:line="360" w:lineRule="atLeast"/>
              <w:rPr>
                <w:ins w:id="1715" w:author="Regina Casanova" w:date="2018-07-07T15:18:00Z"/>
                <w:rFonts w:cs="Times New Roman"/>
                <w:color w:val="000000"/>
                <w:lang w:val="es-PE"/>
              </w:rPr>
            </w:pPr>
            <w:ins w:id="1716"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E175F1">
            <w:pPr>
              <w:autoSpaceDE w:val="0"/>
              <w:autoSpaceDN w:val="0"/>
              <w:adjustRightInd w:val="0"/>
              <w:spacing w:line="360" w:lineRule="atLeast"/>
              <w:rPr>
                <w:ins w:id="1717" w:author="Regina Casanova" w:date="2018-07-07T15:18:00Z"/>
                <w:rFonts w:cs="Times New Roman"/>
                <w:color w:val="000000"/>
                <w:lang w:val="es-PE"/>
              </w:rPr>
            </w:pPr>
            <w:ins w:id="1718"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E175F1">
            <w:pPr>
              <w:autoSpaceDE w:val="0"/>
              <w:autoSpaceDN w:val="0"/>
              <w:adjustRightInd w:val="0"/>
              <w:spacing w:line="360" w:lineRule="atLeast"/>
              <w:rPr>
                <w:ins w:id="1719" w:author="Regina Casanova" w:date="2018-07-07T15:18:00Z"/>
                <w:rFonts w:cs="Times New Roman"/>
                <w:color w:val="000000"/>
                <w:lang w:val="es-PE"/>
              </w:rPr>
            </w:pPr>
            <w:ins w:id="1720" w:author="Regina Casanova" w:date="2018-07-07T15:18:00Z">
              <w:r w:rsidRPr="00BA156B">
                <w:rPr>
                  <w:rFonts w:cs="Times New Roman"/>
                  <w:color w:val="000000"/>
                  <w:lang w:val="es-PE"/>
                </w:rPr>
                <w:t>Medio - 2</w:t>
              </w:r>
            </w:ins>
          </w:p>
        </w:tc>
      </w:tr>
      <w:tr w:rsidR="00BA63BC" w:rsidRPr="00BA156B" w14:paraId="18AE24F8" w14:textId="77777777" w:rsidTr="00E175F1">
        <w:tblPrEx>
          <w:tblBorders>
            <w:top w:val="none" w:sz="0" w:space="0" w:color="auto"/>
          </w:tblBorders>
        </w:tblPrEx>
        <w:trPr>
          <w:ins w:id="172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E175F1">
            <w:pPr>
              <w:autoSpaceDE w:val="0"/>
              <w:autoSpaceDN w:val="0"/>
              <w:adjustRightInd w:val="0"/>
              <w:spacing w:line="360" w:lineRule="atLeast"/>
              <w:jc w:val="right"/>
              <w:rPr>
                <w:ins w:id="1722" w:author="Regina Casanova" w:date="2018-07-07T15:18:00Z"/>
                <w:rFonts w:cs="Times New Roman"/>
                <w:color w:val="000000"/>
                <w:lang w:val="es-PE"/>
              </w:rPr>
            </w:pPr>
            <w:ins w:id="1723"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E175F1">
            <w:pPr>
              <w:autoSpaceDE w:val="0"/>
              <w:autoSpaceDN w:val="0"/>
              <w:adjustRightInd w:val="0"/>
              <w:spacing w:line="360" w:lineRule="atLeast"/>
              <w:rPr>
                <w:ins w:id="1724" w:author="Regina Casanova" w:date="2018-07-07T15:18:00Z"/>
                <w:rFonts w:cs="Times New Roman"/>
                <w:color w:val="000000"/>
                <w:lang w:val="es-PE"/>
              </w:rPr>
            </w:pPr>
            <w:ins w:id="172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E175F1">
            <w:pPr>
              <w:autoSpaceDE w:val="0"/>
              <w:autoSpaceDN w:val="0"/>
              <w:adjustRightInd w:val="0"/>
              <w:spacing w:line="360" w:lineRule="atLeast"/>
              <w:rPr>
                <w:ins w:id="1726" w:author="Regina Casanova" w:date="2018-07-07T15:18:00Z"/>
                <w:rFonts w:cs="Times New Roman"/>
                <w:color w:val="000000"/>
                <w:lang w:val="es-PE"/>
              </w:rPr>
            </w:pPr>
            <w:ins w:id="1727"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E175F1">
            <w:pPr>
              <w:autoSpaceDE w:val="0"/>
              <w:autoSpaceDN w:val="0"/>
              <w:adjustRightInd w:val="0"/>
              <w:spacing w:line="360" w:lineRule="atLeast"/>
              <w:rPr>
                <w:ins w:id="1728" w:author="Regina Casanova" w:date="2018-07-07T15:18:00Z"/>
                <w:rFonts w:cs="Times New Roman"/>
                <w:color w:val="000000"/>
                <w:lang w:val="es-PE"/>
              </w:rPr>
            </w:pPr>
            <w:ins w:id="1729"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E175F1">
            <w:pPr>
              <w:autoSpaceDE w:val="0"/>
              <w:autoSpaceDN w:val="0"/>
              <w:adjustRightInd w:val="0"/>
              <w:spacing w:line="360" w:lineRule="atLeast"/>
              <w:rPr>
                <w:ins w:id="1730" w:author="Regina Casanova" w:date="2018-07-07T15:18:00Z"/>
                <w:rFonts w:cs="Times New Roman"/>
                <w:color w:val="000000"/>
                <w:lang w:val="es-PE"/>
              </w:rPr>
            </w:pPr>
            <w:ins w:id="1731"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E175F1">
            <w:pPr>
              <w:autoSpaceDE w:val="0"/>
              <w:autoSpaceDN w:val="0"/>
              <w:adjustRightInd w:val="0"/>
              <w:spacing w:line="360" w:lineRule="atLeast"/>
              <w:rPr>
                <w:ins w:id="1732" w:author="Regina Casanova" w:date="2018-07-07T15:18:00Z"/>
                <w:rFonts w:cs="Times New Roman"/>
                <w:color w:val="000000"/>
                <w:lang w:val="es-PE"/>
              </w:rPr>
            </w:pPr>
            <w:ins w:id="1733" w:author="Regina Casanova" w:date="2018-07-07T15:18:00Z">
              <w:r w:rsidRPr="00BA156B">
                <w:rPr>
                  <w:rFonts w:cs="Times New Roman"/>
                  <w:color w:val="000000"/>
                  <w:lang w:val="es-PE"/>
                </w:rPr>
                <w:t>Medio - 2</w:t>
              </w:r>
            </w:ins>
          </w:p>
        </w:tc>
      </w:tr>
      <w:tr w:rsidR="00BA63BC" w:rsidRPr="00BA156B" w14:paraId="6CD6B655" w14:textId="77777777" w:rsidTr="00E175F1">
        <w:tblPrEx>
          <w:tblBorders>
            <w:top w:val="none" w:sz="0" w:space="0" w:color="auto"/>
          </w:tblBorders>
        </w:tblPrEx>
        <w:trPr>
          <w:ins w:id="1734"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E175F1">
            <w:pPr>
              <w:autoSpaceDE w:val="0"/>
              <w:autoSpaceDN w:val="0"/>
              <w:adjustRightInd w:val="0"/>
              <w:spacing w:line="360" w:lineRule="atLeast"/>
              <w:jc w:val="right"/>
              <w:rPr>
                <w:ins w:id="1735" w:author="Regina Casanova" w:date="2018-07-07T15:18:00Z"/>
                <w:rFonts w:cs="Times New Roman"/>
                <w:color w:val="000000"/>
                <w:lang w:val="es-PE"/>
              </w:rPr>
            </w:pPr>
            <w:ins w:id="1736"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E175F1">
            <w:pPr>
              <w:autoSpaceDE w:val="0"/>
              <w:autoSpaceDN w:val="0"/>
              <w:adjustRightInd w:val="0"/>
              <w:spacing w:line="360" w:lineRule="atLeast"/>
              <w:rPr>
                <w:ins w:id="1737" w:author="Regina Casanova" w:date="2018-07-07T15:18:00Z"/>
                <w:rFonts w:cs="Times New Roman"/>
                <w:color w:val="000000"/>
                <w:lang w:val="es-PE"/>
              </w:rPr>
            </w:pPr>
            <w:ins w:id="173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E175F1">
            <w:pPr>
              <w:autoSpaceDE w:val="0"/>
              <w:autoSpaceDN w:val="0"/>
              <w:adjustRightInd w:val="0"/>
              <w:spacing w:line="360" w:lineRule="atLeast"/>
              <w:rPr>
                <w:ins w:id="1739" w:author="Regina Casanova" w:date="2018-07-07T15:18:00Z"/>
                <w:rFonts w:cs="Times New Roman"/>
                <w:color w:val="000000"/>
                <w:lang w:val="es-PE"/>
              </w:rPr>
            </w:pPr>
            <w:ins w:id="1740"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E175F1">
            <w:pPr>
              <w:autoSpaceDE w:val="0"/>
              <w:autoSpaceDN w:val="0"/>
              <w:adjustRightInd w:val="0"/>
              <w:spacing w:line="360" w:lineRule="atLeast"/>
              <w:rPr>
                <w:ins w:id="1741" w:author="Regina Casanova" w:date="2018-07-07T15:18:00Z"/>
                <w:rFonts w:cs="Times New Roman"/>
                <w:color w:val="000000"/>
                <w:lang w:val="es-PE"/>
              </w:rPr>
            </w:pPr>
            <w:ins w:id="1742"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E175F1">
            <w:pPr>
              <w:autoSpaceDE w:val="0"/>
              <w:autoSpaceDN w:val="0"/>
              <w:adjustRightInd w:val="0"/>
              <w:spacing w:line="360" w:lineRule="atLeast"/>
              <w:rPr>
                <w:ins w:id="1743" w:author="Regina Casanova" w:date="2018-07-07T15:18:00Z"/>
                <w:rFonts w:cs="Times New Roman"/>
                <w:color w:val="000000"/>
                <w:lang w:val="es-PE"/>
              </w:rPr>
            </w:pPr>
            <w:ins w:id="1744"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E175F1">
            <w:pPr>
              <w:autoSpaceDE w:val="0"/>
              <w:autoSpaceDN w:val="0"/>
              <w:adjustRightInd w:val="0"/>
              <w:spacing w:line="360" w:lineRule="atLeast"/>
              <w:rPr>
                <w:ins w:id="1745" w:author="Regina Casanova" w:date="2018-07-07T15:18:00Z"/>
                <w:rFonts w:cs="Times New Roman"/>
                <w:color w:val="000000"/>
                <w:lang w:val="es-PE"/>
              </w:rPr>
            </w:pPr>
            <w:ins w:id="1746" w:author="Regina Casanova" w:date="2018-07-07T15:18:00Z">
              <w:r w:rsidRPr="00BA156B">
                <w:rPr>
                  <w:rFonts w:cs="Times New Roman"/>
                  <w:color w:val="000000"/>
                  <w:lang w:val="es-PE"/>
                </w:rPr>
                <w:t>Bajo - 1</w:t>
              </w:r>
            </w:ins>
          </w:p>
        </w:tc>
      </w:tr>
      <w:tr w:rsidR="00BA63BC" w:rsidRPr="00BA156B" w14:paraId="3491B3D9" w14:textId="77777777" w:rsidTr="00E175F1">
        <w:tblPrEx>
          <w:tblBorders>
            <w:top w:val="none" w:sz="0" w:space="0" w:color="auto"/>
          </w:tblBorders>
        </w:tblPrEx>
        <w:trPr>
          <w:ins w:id="174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E175F1">
            <w:pPr>
              <w:autoSpaceDE w:val="0"/>
              <w:autoSpaceDN w:val="0"/>
              <w:adjustRightInd w:val="0"/>
              <w:spacing w:line="360" w:lineRule="atLeast"/>
              <w:jc w:val="right"/>
              <w:rPr>
                <w:ins w:id="1748" w:author="Regina Casanova" w:date="2018-07-07T15:18:00Z"/>
                <w:rFonts w:cs="Times New Roman"/>
                <w:color w:val="000000"/>
                <w:lang w:val="es-PE"/>
              </w:rPr>
            </w:pPr>
            <w:ins w:id="1749"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E175F1">
            <w:pPr>
              <w:autoSpaceDE w:val="0"/>
              <w:autoSpaceDN w:val="0"/>
              <w:adjustRightInd w:val="0"/>
              <w:spacing w:line="360" w:lineRule="atLeast"/>
              <w:rPr>
                <w:ins w:id="1750" w:author="Regina Casanova" w:date="2018-07-07T15:18:00Z"/>
                <w:rFonts w:cs="Times New Roman"/>
                <w:color w:val="000000"/>
                <w:lang w:val="es-PE"/>
              </w:rPr>
            </w:pPr>
            <w:ins w:id="175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E175F1">
            <w:pPr>
              <w:autoSpaceDE w:val="0"/>
              <w:autoSpaceDN w:val="0"/>
              <w:adjustRightInd w:val="0"/>
              <w:spacing w:line="360" w:lineRule="atLeast"/>
              <w:rPr>
                <w:ins w:id="1752" w:author="Regina Casanova" w:date="2018-07-07T15:18:00Z"/>
                <w:rFonts w:cs="Times New Roman"/>
                <w:color w:val="000000"/>
                <w:lang w:val="es-PE"/>
              </w:rPr>
            </w:pPr>
            <w:ins w:id="1753"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E175F1">
            <w:pPr>
              <w:autoSpaceDE w:val="0"/>
              <w:autoSpaceDN w:val="0"/>
              <w:adjustRightInd w:val="0"/>
              <w:spacing w:line="360" w:lineRule="atLeast"/>
              <w:rPr>
                <w:ins w:id="1754" w:author="Regina Casanova" w:date="2018-07-07T15:18:00Z"/>
                <w:rFonts w:cs="Times New Roman"/>
                <w:color w:val="000000"/>
                <w:lang w:val="es-PE"/>
              </w:rPr>
            </w:pPr>
            <w:ins w:id="1755"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E175F1">
            <w:pPr>
              <w:autoSpaceDE w:val="0"/>
              <w:autoSpaceDN w:val="0"/>
              <w:adjustRightInd w:val="0"/>
              <w:spacing w:line="360" w:lineRule="atLeast"/>
              <w:rPr>
                <w:ins w:id="1756" w:author="Regina Casanova" w:date="2018-07-07T15:18:00Z"/>
                <w:rFonts w:cs="Times New Roman"/>
                <w:color w:val="000000"/>
                <w:lang w:val="es-PE"/>
              </w:rPr>
            </w:pPr>
            <w:ins w:id="1757"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E175F1">
            <w:pPr>
              <w:autoSpaceDE w:val="0"/>
              <w:autoSpaceDN w:val="0"/>
              <w:adjustRightInd w:val="0"/>
              <w:spacing w:line="360" w:lineRule="atLeast"/>
              <w:rPr>
                <w:ins w:id="1758" w:author="Regina Casanova" w:date="2018-07-07T15:18:00Z"/>
                <w:rFonts w:cs="Times New Roman"/>
                <w:color w:val="000000"/>
                <w:lang w:val="es-PE"/>
              </w:rPr>
            </w:pPr>
            <w:ins w:id="1759" w:author="Regina Casanova" w:date="2018-07-07T15:18:00Z">
              <w:r w:rsidRPr="00BA156B">
                <w:rPr>
                  <w:rFonts w:cs="Times New Roman"/>
                  <w:color w:val="000000"/>
                  <w:lang w:val="es-PE"/>
                </w:rPr>
                <w:t>Medio - 2</w:t>
              </w:r>
            </w:ins>
          </w:p>
        </w:tc>
      </w:tr>
      <w:tr w:rsidR="00BA63BC" w:rsidRPr="00BA156B" w14:paraId="5C5318B2" w14:textId="77777777" w:rsidTr="00E175F1">
        <w:tblPrEx>
          <w:tblBorders>
            <w:top w:val="none" w:sz="0" w:space="0" w:color="auto"/>
          </w:tblBorders>
        </w:tblPrEx>
        <w:trPr>
          <w:ins w:id="1760"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E175F1">
            <w:pPr>
              <w:autoSpaceDE w:val="0"/>
              <w:autoSpaceDN w:val="0"/>
              <w:adjustRightInd w:val="0"/>
              <w:spacing w:line="360" w:lineRule="atLeast"/>
              <w:jc w:val="right"/>
              <w:rPr>
                <w:ins w:id="1761" w:author="Regina Casanova" w:date="2018-07-07T15:18:00Z"/>
                <w:rFonts w:cs="Times New Roman"/>
                <w:color w:val="000000"/>
                <w:lang w:val="es-PE"/>
              </w:rPr>
            </w:pPr>
            <w:ins w:id="1762"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E175F1">
            <w:pPr>
              <w:autoSpaceDE w:val="0"/>
              <w:autoSpaceDN w:val="0"/>
              <w:adjustRightInd w:val="0"/>
              <w:spacing w:line="360" w:lineRule="atLeast"/>
              <w:rPr>
                <w:ins w:id="1763" w:author="Regina Casanova" w:date="2018-07-07T15:18:00Z"/>
                <w:rFonts w:cs="Times New Roman"/>
                <w:color w:val="000000"/>
                <w:lang w:val="es-PE"/>
              </w:rPr>
            </w:pPr>
            <w:ins w:id="176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E175F1">
            <w:pPr>
              <w:autoSpaceDE w:val="0"/>
              <w:autoSpaceDN w:val="0"/>
              <w:adjustRightInd w:val="0"/>
              <w:spacing w:line="360" w:lineRule="atLeast"/>
              <w:rPr>
                <w:ins w:id="1765" w:author="Regina Casanova" w:date="2018-07-07T15:18:00Z"/>
                <w:rFonts w:cs="Times New Roman"/>
                <w:color w:val="000000"/>
                <w:lang w:val="es-PE"/>
              </w:rPr>
            </w:pPr>
            <w:ins w:id="1766"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E175F1">
            <w:pPr>
              <w:autoSpaceDE w:val="0"/>
              <w:autoSpaceDN w:val="0"/>
              <w:adjustRightInd w:val="0"/>
              <w:spacing w:line="360" w:lineRule="atLeast"/>
              <w:rPr>
                <w:ins w:id="1767" w:author="Regina Casanova" w:date="2018-07-07T15:18:00Z"/>
                <w:rFonts w:cs="Times New Roman"/>
                <w:color w:val="000000"/>
                <w:lang w:val="es-PE"/>
              </w:rPr>
            </w:pPr>
            <w:ins w:id="1768"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E175F1">
            <w:pPr>
              <w:autoSpaceDE w:val="0"/>
              <w:autoSpaceDN w:val="0"/>
              <w:adjustRightInd w:val="0"/>
              <w:spacing w:line="360" w:lineRule="atLeast"/>
              <w:rPr>
                <w:ins w:id="1769" w:author="Regina Casanova" w:date="2018-07-07T15:18:00Z"/>
                <w:rFonts w:cs="Times New Roman"/>
                <w:color w:val="000000"/>
                <w:lang w:val="es-PE"/>
              </w:rPr>
            </w:pPr>
            <w:ins w:id="1770"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E175F1">
            <w:pPr>
              <w:autoSpaceDE w:val="0"/>
              <w:autoSpaceDN w:val="0"/>
              <w:adjustRightInd w:val="0"/>
              <w:spacing w:line="360" w:lineRule="atLeast"/>
              <w:rPr>
                <w:ins w:id="1771" w:author="Regina Casanova" w:date="2018-07-07T15:18:00Z"/>
                <w:rFonts w:cs="Times New Roman"/>
                <w:color w:val="000000"/>
                <w:lang w:val="es-PE"/>
              </w:rPr>
            </w:pPr>
            <w:ins w:id="1772" w:author="Regina Casanova" w:date="2018-07-07T15:18:00Z">
              <w:r w:rsidRPr="00BA156B">
                <w:rPr>
                  <w:rFonts w:cs="Times New Roman"/>
                  <w:color w:val="000000"/>
                  <w:lang w:val="es-PE"/>
                </w:rPr>
                <w:t>Alto - 3</w:t>
              </w:r>
            </w:ins>
          </w:p>
        </w:tc>
      </w:tr>
      <w:tr w:rsidR="00BA63BC" w:rsidRPr="00BA156B" w14:paraId="2EAD0F9F" w14:textId="77777777" w:rsidTr="00E175F1">
        <w:tblPrEx>
          <w:tblBorders>
            <w:top w:val="none" w:sz="0" w:space="0" w:color="auto"/>
          </w:tblBorders>
        </w:tblPrEx>
        <w:trPr>
          <w:ins w:id="17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E175F1">
            <w:pPr>
              <w:autoSpaceDE w:val="0"/>
              <w:autoSpaceDN w:val="0"/>
              <w:adjustRightInd w:val="0"/>
              <w:spacing w:line="360" w:lineRule="atLeast"/>
              <w:jc w:val="right"/>
              <w:rPr>
                <w:ins w:id="1774" w:author="Regina Casanova" w:date="2018-07-07T15:18:00Z"/>
                <w:rFonts w:cs="Times New Roman"/>
                <w:color w:val="000000"/>
                <w:lang w:val="es-PE"/>
              </w:rPr>
            </w:pPr>
            <w:ins w:id="1775"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E175F1">
            <w:pPr>
              <w:autoSpaceDE w:val="0"/>
              <w:autoSpaceDN w:val="0"/>
              <w:adjustRightInd w:val="0"/>
              <w:spacing w:line="360" w:lineRule="atLeast"/>
              <w:rPr>
                <w:ins w:id="1776" w:author="Regina Casanova" w:date="2018-07-07T15:18:00Z"/>
                <w:rFonts w:cs="Times New Roman"/>
                <w:color w:val="000000"/>
                <w:lang w:val="es-PE"/>
              </w:rPr>
            </w:pPr>
            <w:ins w:id="177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77777777" w:rsidR="00BA63BC" w:rsidRPr="00BA156B" w:rsidRDefault="00BA63BC" w:rsidP="00E175F1">
            <w:pPr>
              <w:autoSpaceDE w:val="0"/>
              <w:autoSpaceDN w:val="0"/>
              <w:adjustRightInd w:val="0"/>
              <w:spacing w:line="360" w:lineRule="atLeast"/>
              <w:rPr>
                <w:ins w:id="1778" w:author="Regina Casanova" w:date="2018-07-07T15:18:00Z"/>
                <w:rFonts w:cs="Times New Roman"/>
                <w:color w:val="000000"/>
                <w:lang w:val="es-PE"/>
              </w:rPr>
            </w:pPr>
            <w:ins w:id="1779" w:author="Regina Casanova" w:date="2018-07-07T15:18:00Z">
              <w:r w:rsidRPr="00BA156B">
                <w:rPr>
                  <w:rFonts w:cs="Times New Roman"/>
                  <w:color w:val="000000"/>
                  <w:lang w:val="es-PE"/>
                </w:rPr>
                <w:t>Identificar ciudadano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E175F1">
            <w:pPr>
              <w:autoSpaceDE w:val="0"/>
              <w:autoSpaceDN w:val="0"/>
              <w:adjustRightInd w:val="0"/>
              <w:spacing w:line="360" w:lineRule="atLeast"/>
              <w:rPr>
                <w:ins w:id="1780" w:author="Regina Casanova" w:date="2018-07-07T15:18:00Z"/>
                <w:rFonts w:cs="Times New Roman"/>
                <w:color w:val="000000"/>
                <w:lang w:val="es-PE"/>
              </w:rPr>
            </w:pPr>
            <w:ins w:id="1781"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E175F1">
            <w:pPr>
              <w:autoSpaceDE w:val="0"/>
              <w:autoSpaceDN w:val="0"/>
              <w:adjustRightInd w:val="0"/>
              <w:spacing w:line="360" w:lineRule="atLeast"/>
              <w:rPr>
                <w:ins w:id="1782" w:author="Regina Casanova" w:date="2018-07-07T15:18:00Z"/>
                <w:rFonts w:cs="Times New Roman"/>
                <w:color w:val="000000"/>
                <w:lang w:val="es-PE"/>
              </w:rPr>
            </w:pPr>
            <w:ins w:id="1783"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E175F1">
            <w:pPr>
              <w:autoSpaceDE w:val="0"/>
              <w:autoSpaceDN w:val="0"/>
              <w:adjustRightInd w:val="0"/>
              <w:spacing w:line="360" w:lineRule="atLeast"/>
              <w:rPr>
                <w:ins w:id="1784" w:author="Regina Casanova" w:date="2018-07-07T15:18:00Z"/>
                <w:rFonts w:cs="Times New Roman"/>
                <w:color w:val="000000"/>
                <w:lang w:val="es-PE"/>
              </w:rPr>
            </w:pPr>
            <w:ins w:id="1785" w:author="Regina Casanova" w:date="2018-07-07T15:18:00Z">
              <w:r w:rsidRPr="00BA156B">
                <w:rPr>
                  <w:rFonts w:cs="Times New Roman"/>
                  <w:color w:val="000000"/>
                  <w:lang w:val="es-PE"/>
                </w:rPr>
                <w:t>Medio - 2</w:t>
              </w:r>
            </w:ins>
          </w:p>
        </w:tc>
      </w:tr>
      <w:tr w:rsidR="00BA63BC" w:rsidRPr="00BA156B" w14:paraId="1A92F6D6" w14:textId="77777777" w:rsidTr="00E175F1">
        <w:tblPrEx>
          <w:tblBorders>
            <w:top w:val="none" w:sz="0" w:space="0" w:color="auto"/>
          </w:tblBorders>
        </w:tblPrEx>
        <w:trPr>
          <w:ins w:id="1786"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E175F1">
            <w:pPr>
              <w:autoSpaceDE w:val="0"/>
              <w:autoSpaceDN w:val="0"/>
              <w:adjustRightInd w:val="0"/>
              <w:spacing w:line="360" w:lineRule="atLeast"/>
              <w:jc w:val="right"/>
              <w:rPr>
                <w:ins w:id="1787" w:author="Regina Casanova" w:date="2018-07-07T15:18:00Z"/>
                <w:rFonts w:cs="Times New Roman"/>
                <w:color w:val="000000"/>
                <w:lang w:val="es-PE"/>
              </w:rPr>
            </w:pPr>
            <w:ins w:id="1788"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E175F1">
            <w:pPr>
              <w:autoSpaceDE w:val="0"/>
              <w:autoSpaceDN w:val="0"/>
              <w:adjustRightInd w:val="0"/>
              <w:spacing w:line="360" w:lineRule="atLeast"/>
              <w:rPr>
                <w:ins w:id="1789" w:author="Regina Casanova" w:date="2018-07-07T15:18:00Z"/>
                <w:rFonts w:cs="Times New Roman"/>
                <w:color w:val="000000"/>
                <w:lang w:val="es-PE"/>
              </w:rPr>
            </w:pPr>
            <w:ins w:id="1790"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E175F1">
            <w:pPr>
              <w:autoSpaceDE w:val="0"/>
              <w:autoSpaceDN w:val="0"/>
              <w:adjustRightInd w:val="0"/>
              <w:spacing w:line="360" w:lineRule="atLeast"/>
              <w:rPr>
                <w:ins w:id="1791" w:author="Regina Casanova" w:date="2018-07-07T15:18:00Z"/>
                <w:rFonts w:cs="Times New Roman"/>
                <w:color w:val="000000"/>
                <w:lang w:val="es-PE"/>
              </w:rPr>
            </w:pPr>
            <w:ins w:id="1792"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E175F1">
            <w:pPr>
              <w:autoSpaceDE w:val="0"/>
              <w:autoSpaceDN w:val="0"/>
              <w:adjustRightInd w:val="0"/>
              <w:spacing w:line="360" w:lineRule="atLeast"/>
              <w:rPr>
                <w:ins w:id="1793" w:author="Regina Casanova" w:date="2018-07-07T15:18:00Z"/>
                <w:rFonts w:cs="Times New Roman"/>
                <w:color w:val="000000"/>
                <w:lang w:val="es-PE"/>
              </w:rPr>
            </w:pPr>
            <w:ins w:id="1794"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E175F1">
            <w:pPr>
              <w:autoSpaceDE w:val="0"/>
              <w:autoSpaceDN w:val="0"/>
              <w:adjustRightInd w:val="0"/>
              <w:spacing w:line="360" w:lineRule="atLeast"/>
              <w:rPr>
                <w:ins w:id="1795" w:author="Regina Casanova" w:date="2018-07-07T15:18:00Z"/>
                <w:rFonts w:cs="Times New Roman"/>
                <w:color w:val="000000"/>
                <w:lang w:val="es-PE"/>
              </w:rPr>
            </w:pPr>
            <w:ins w:id="1796"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E175F1">
            <w:pPr>
              <w:autoSpaceDE w:val="0"/>
              <w:autoSpaceDN w:val="0"/>
              <w:adjustRightInd w:val="0"/>
              <w:spacing w:line="360" w:lineRule="atLeast"/>
              <w:rPr>
                <w:ins w:id="1797" w:author="Regina Casanova" w:date="2018-07-07T15:18:00Z"/>
                <w:rFonts w:cs="Times New Roman"/>
                <w:color w:val="000000"/>
                <w:lang w:val="es-PE"/>
              </w:rPr>
            </w:pPr>
            <w:ins w:id="1798" w:author="Regina Casanova" w:date="2018-07-07T15:18:00Z">
              <w:r w:rsidRPr="00BA156B">
                <w:rPr>
                  <w:rFonts w:cs="Times New Roman"/>
                  <w:color w:val="000000"/>
                  <w:lang w:val="es-PE"/>
                </w:rPr>
                <w:t>Alto - 3</w:t>
              </w:r>
            </w:ins>
          </w:p>
        </w:tc>
      </w:tr>
      <w:tr w:rsidR="00BA63BC" w:rsidRPr="00BA156B" w14:paraId="091CEF3E" w14:textId="77777777" w:rsidTr="00E175F1">
        <w:tblPrEx>
          <w:tblBorders>
            <w:top w:val="none" w:sz="0" w:space="0" w:color="auto"/>
          </w:tblBorders>
        </w:tblPrEx>
        <w:trPr>
          <w:ins w:id="179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E175F1">
            <w:pPr>
              <w:autoSpaceDE w:val="0"/>
              <w:autoSpaceDN w:val="0"/>
              <w:adjustRightInd w:val="0"/>
              <w:spacing w:line="360" w:lineRule="atLeast"/>
              <w:jc w:val="right"/>
              <w:rPr>
                <w:ins w:id="1800" w:author="Regina Casanova" w:date="2018-07-07T15:18:00Z"/>
                <w:rFonts w:cs="Times New Roman"/>
                <w:color w:val="000000"/>
                <w:lang w:val="es-PE"/>
              </w:rPr>
            </w:pPr>
            <w:ins w:id="1801"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E175F1">
            <w:pPr>
              <w:autoSpaceDE w:val="0"/>
              <w:autoSpaceDN w:val="0"/>
              <w:adjustRightInd w:val="0"/>
              <w:spacing w:line="360" w:lineRule="atLeast"/>
              <w:rPr>
                <w:ins w:id="1802" w:author="Regina Casanova" w:date="2018-07-07T15:18:00Z"/>
                <w:rFonts w:cs="Times New Roman"/>
                <w:color w:val="000000"/>
                <w:lang w:val="es-PE"/>
              </w:rPr>
            </w:pPr>
            <w:ins w:id="1803"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E175F1">
            <w:pPr>
              <w:autoSpaceDE w:val="0"/>
              <w:autoSpaceDN w:val="0"/>
              <w:adjustRightInd w:val="0"/>
              <w:spacing w:line="360" w:lineRule="atLeast"/>
              <w:rPr>
                <w:ins w:id="1804" w:author="Regina Casanova" w:date="2018-07-07T15:18:00Z"/>
                <w:rFonts w:cs="Times New Roman"/>
                <w:color w:val="000000"/>
                <w:lang w:val="es-PE"/>
              </w:rPr>
            </w:pPr>
            <w:ins w:id="1805"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E175F1">
            <w:pPr>
              <w:autoSpaceDE w:val="0"/>
              <w:autoSpaceDN w:val="0"/>
              <w:adjustRightInd w:val="0"/>
              <w:spacing w:line="360" w:lineRule="atLeast"/>
              <w:rPr>
                <w:ins w:id="1806" w:author="Regina Casanova" w:date="2018-07-07T15:18:00Z"/>
                <w:rFonts w:cs="Times New Roman"/>
                <w:color w:val="000000"/>
                <w:lang w:val="es-PE"/>
              </w:rPr>
            </w:pPr>
            <w:ins w:id="1807"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E175F1">
            <w:pPr>
              <w:autoSpaceDE w:val="0"/>
              <w:autoSpaceDN w:val="0"/>
              <w:adjustRightInd w:val="0"/>
              <w:spacing w:line="360" w:lineRule="atLeast"/>
              <w:rPr>
                <w:ins w:id="1808" w:author="Regina Casanova" w:date="2018-07-07T15:18:00Z"/>
                <w:rFonts w:cs="Times New Roman"/>
                <w:color w:val="000000"/>
                <w:lang w:val="es-PE"/>
              </w:rPr>
            </w:pPr>
            <w:ins w:id="1809"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E175F1">
            <w:pPr>
              <w:autoSpaceDE w:val="0"/>
              <w:autoSpaceDN w:val="0"/>
              <w:adjustRightInd w:val="0"/>
              <w:spacing w:line="360" w:lineRule="atLeast"/>
              <w:rPr>
                <w:ins w:id="1810" w:author="Regina Casanova" w:date="2018-07-07T15:18:00Z"/>
                <w:rFonts w:cs="Times New Roman"/>
                <w:color w:val="000000"/>
                <w:lang w:val="es-PE"/>
              </w:rPr>
            </w:pPr>
            <w:ins w:id="1811" w:author="Regina Casanova" w:date="2018-07-07T15:18:00Z">
              <w:r w:rsidRPr="00BA156B">
                <w:rPr>
                  <w:rFonts w:cs="Times New Roman"/>
                  <w:color w:val="000000"/>
                  <w:lang w:val="es-PE"/>
                </w:rPr>
                <w:t>Medio - 2</w:t>
              </w:r>
            </w:ins>
          </w:p>
        </w:tc>
      </w:tr>
      <w:tr w:rsidR="00BA63BC" w:rsidRPr="00BA156B" w14:paraId="65D3E494" w14:textId="77777777" w:rsidTr="00E175F1">
        <w:tblPrEx>
          <w:tblBorders>
            <w:top w:val="none" w:sz="0" w:space="0" w:color="auto"/>
          </w:tblBorders>
        </w:tblPrEx>
        <w:trPr>
          <w:ins w:id="1812"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E175F1">
            <w:pPr>
              <w:autoSpaceDE w:val="0"/>
              <w:autoSpaceDN w:val="0"/>
              <w:adjustRightInd w:val="0"/>
              <w:spacing w:line="360" w:lineRule="atLeast"/>
              <w:jc w:val="right"/>
              <w:rPr>
                <w:ins w:id="1813" w:author="Regina Casanova" w:date="2018-07-07T15:18:00Z"/>
                <w:rFonts w:cs="Times New Roman"/>
                <w:color w:val="000000"/>
                <w:lang w:val="es-PE"/>
              </w:rPr>
            </w:pPr>
            <w:ins w:id="1814"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E175F1">
            <w:pPr>
              <w:autoSpaceDE w:val="0"/>
              <w:autoSpaceDN w:val="0"/>
              <w:adjustRightInd w:val="0"/>
              <w:spacing w:line="360" w:lineRule="atLeast"/>
              <w:rPr>
                <w:ins w:id="1815" w:author="Regina Casanova" w:date="2018-07-07T15:18:00Z"/>
                <w:rFonts w:cs="Times New Roman"/>
                <w:color w:val="000000"/>
                <w:lang w:val="es-PE"/>
              </w:rPr>
            </w:pPr>
            <w:ins w:id="181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E175F1">
            <w:pPr>
              <w:autoSpaceDE w:val="0"/>
              <w:autoSpaceDN w:val="0"/>
              <w:adjustRightInd w:val="0"/>
              <w:spacing w:line="360" w:lineRule="atLeast"/>
              <w:rPr>
                <w:ins w:id="1817" w:author="Regina Casanova" w:date="2018-07-07T15:18:00Z"/>
                <w:rFonts w:cs="Times New Roman"/>
                <w:color w:val="000000"/>
                <w:lang w:val="es-PE"/>
              </w:rPr>
            </w:pPr>
            <w:ins w:id="1818"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E175F1">
            <w:pPr>
              <w:autoSpaceDE w:val="0"/>
              <w:autoSpaceDN w:val="0"/>
              <w:adjustRightInd w:val="0"/>
              <w:spacing w:line="360" w:lineRule="atLeast"/>
              <w:rPr>
                <w:ins w:id="1819" w:author="Regina Casanova" w:date="2018-07-07T15:18:00Z"/>
                <w:rFonts w:cs="Times New Roman"/>
                <w:color w:val="000000"/>
                <w:lang w:val="es-PE"/>
              </w:rPr>
            </w:pPr>
            <w:ins w:id="182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E175F1">
            <w:pPr>
              <w:autoSpaceDE w:val="0"/>
              <w:autoSpaceDN w:val="0"/>
              <w:adjustRightInd w:val="0"/>
              <w:spacing w:line="360" w:lineRule="atLeast"/>
              <w:rPr>
                <w:ins w:id="1821" w:author="Regina Casanova" w:date="2018-07-07T15:18:00Z"/>
                <w:rFonts w:cs="Times New Roman"/>
                <w:color w:val="000000"/>
                <w:lang w:val="es-PE"/>
              </w:rPr>
            </w:pPr>
            <w:ins w:id="1822"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E175F1">
            <w:pPr>
              <w:autoSpaceDE w:val="0"/>
              <w:autoSpaceDN w:val="0"/>
              <w:adjustRightInd w:val="0"/>
              <w:spacing w:line="360" w:lineRule="atLeast"/>
              <w:rPr>
                <w:ins w:id="1823" w:author="Regina Casanova" w:date="2018-07-07T15:18:00Z"/>
                <w:rFonts w:cs="Times New Roman"/>
                <w:color w:val="000000"/>
                <w:lang w:val="es-PE"/>
              </w:rPr>
            </w:pPr>
            <w:ins w:id="1824" w:author="Regina Casanova" w:date="2018-07-07T15:18:00Z">
              <w:r w:rsidRPr="00BA156B">
                <w:rPr>
                  <w:rFonts w:cs="Times New Roman"/>
                  <w:color w:val="000000"/>
                  <w:lang w:val="es-PE"/>
                </w:rPr>
                <w:t>Alto - 3</w:t>
              </w:r>
            </w:ins>
          </w:p>
        </w:tc>
      </w:tr>
      <w:tr w:rsidR="00BA63BC" w:rsidRPr="00BA156B" w14:paraId="05A61B89" w14:textId="77777777" w:rsidTr="00E175F1">
        <w:tblPrEx>
          <w:tblBorders>
            <w:top w:val="none" w:sz="0" w:space="0" w:color="auto"/>
          </w:tblBorders>
        </w:tblPrEx>
        <w:trPr>
          <w:ins w:id="18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E175F1">
            <w:pPr>
              <w:autoSpaceDE w:val="0"/>
              <w:autoSpaceDN w:val="0"/>
              <w:adjustRightInd w:val="0"/>
              <w:spacing w:line="360" w:lineRule="atLeast"/>
              <w:jc w:val="right"/>
              <w:rPr>
                <w:ins w:id="1826" w:author="Regina Casanova" w:date="2018-07-07T15:18:00Z"/>
                <w:rFonts w:cs="Times New Roman"/>
                <w:color w:val="000000"/>
                <w:lang w:val="es-PE"/>
              </w:rPr>
            </w:pPr>
            <w:ins w:id="1827"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E175F1">
            <w:pPr>
              <w:autoSpaceDE w:val="0"/>
              <w:autoSpaceDN w:val="0"/>
              <w:adjustRightInd w:val="0"/>
              <w:spacing w:line="360" w:lineRule="atLeast"/>
              <w:rPr>
                <w:ins w:id="1828" w:author="Regina Casanova" w:date="2018-07-07T15:18:00Z"/>
                <w:rFonts w:cs="Times New Roman"/>
                <w:color w:val="000000"/>
                <w:lang w:val="es-PE"/>
              </w:rPr>
            </w:pPr>
            <w:ins w:id="182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E175F1">
            <w:pPr>
              <w:autoSpaceDE w:val="0"/>
              <w:autoSpaceDN w:val="0"/>
              <w:adjustRightInd w:val="0"/>
              <w:spacing w:line="360" w:lineRule="atLeast"/>
              <w:rPr>
                <w:ins w:id="1830" w:author="Regina Casanova" w:date="2018-07-07T15:18:00Z"/>
                <w:rFonts w:cs="Times New Roman"/>
                <w:color w:val="000000"/>
                <w:lang w:val="es-PE"/>
              </w:rPr>
            </w:pPr>
            <w:ins w:id="1831"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E175F1">
            <w:pPr>
              <w:autoSpaceDE w:val="0"/>
              <w:autoSpaceDN w:val="0"/>
              <w:adjustRightInd w:val="0"/>
              <w:spacing w:line="360" w:lineRule="atLeast"/>
              <w:rPr>
                <w:ins w:id="1832" w:author="Regina Casanova" w:date="2018-07-07T15:18:00Z"/>
                <w:rFonts w:cs="Times New Roman"/>
                <w:color w:val="000000"/>
                <w:lang w:val="es-PE"/>
              </w:rPr>
            </w:pPr>
            <w:ins w:id="183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E175F1">
            <w:pPr>
              <w:autoSpaceDE w:val="0"/>
              <w:autoSpaceDN w:val="0"/>
              <w:adjustRightInd w:val="0"/>
              <w:spacing w:line="360" w:lineRule="atLeast"/>
              <w:rPr>
                <w:ins w:id="1834" w:author="Regina Casanova" w:date="2018-07-07T15:18:00Z"/>
                <w:rFonts w:cs="Times New Roman"/>
                <w:color w:val="000000"/>
                <w:lang w:val="es-PE"/>
              </w:rPr>
            </w:pPr>
            <w:ins w:id="1835"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E175F1">
            <w:pPr>
              <w:autoSpaceDE w:val="0"/>
              <w:autoSpaceDN w:val="0"/>
              <w:adjustRightInd w:val="0"/>
              <w:spacing w:line="360" w:lineRule="atLeast"/>
              <w:rPr>
                <w:ins w:id="1836" w:author="Regina Casanova" w:date="2018-07-07T15:18:00Z"/>
                <w:rFonts w:cs="Times New Roman"/>
                <w:color w:val="000000"/>
                <w:lang w:val="es-PE"/>
              </w:rPr>
            </w:pPr>
            <w:ins w:id="1837" w:author="Regina Casanova" w:date="2018-07-07T15:18:00Z">
              <w:r w:rsidRPr="00BA156B">
                <w:rPr>
                  <w:rFonts w:cs="Times New Roman"/>
                  <w:color w:val="000000"/>
                  <w:lang w:val="es-PE"/>
                </w:rPr>
                <w:lastRenderedPageBreak/>
                <w:t>Alto - 3</w:t>
              </w:r>
            </w:ins>
          </w:p>
        </w:tc>
      </w:tr>
      <w:tr w:rsidR="00BA63BC" w:rsidRPr="00BA156B" w14:paraId="4162A277" w14:textId="77777777" w:rsidTr="00E175F1">
        <w:tblPrEx>
          <w:tblBorders>
            <w:top w:val="none" w:sz="0" w:space="0" w:color="auto"/>
          </w:tblBorders>
        </w:tblPrEx>
        <w:trPr>
          <w:ins w:id="1838"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E175F1">
            <w:pPr>
              <w:autoSpaceDE w:val="0"/>
              <w:autoSpaceDN w:val="0"/>
              <w:adjustRightInd w:val="0"/>
              <w:spacing w:line="360" w:lineRule="atLeast"/>
              <w:jc w:val="right"/>
              <w:rPr>
                <w:ins w:id="1839" w:author="Regina Casanova" w:date="2018-07-07T15:18:00Z"/>
                <w:rFonts w:cs="Times New Roman"/>
                <w:color w:val="000000"/>
                <w:lang w:val="es-PE"/>
              </w:rPr>
            </w:pPr>
            <w:ins w:id="1840"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E175F1">
            <w:pPr>
              <w:autoSpaceDE w:val="0"/>
              <w:autoSpaceDN w:val="0"/>
              <w:adjustRightInd w:val="0"/>
              <w:spacing w:line="360" w:lineRule="atLeast"/>
              <w:rPr>
                <w:ins w:id="1841" w:author="Regina Casanova" w:date="2018-07-07T15:18:00Z"/>
                <w:rFonts w:cs="Times New Roman"/>
                <w:color w:val="000000"/>
                <w:lang w:val="es-PE"/>
              </w:rPr>
            </w:pPr>
            <w:ins w:id="184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E175F1">
            <w:pPr>
              <w:autoSpaceDE w:val="0"/>
              <w:autoSpaceDN w:val="0"/>
              <w:adjustRightInd w:val="0"/>
              <w:spacing w:line="360" w:lineRule="atLeast"/>
              <w:rPr>
                <w:ins w:id="1843" w:author="Regina Casanova" w:date="2018-07-07T15:18:00Z"/>
                <w:rFonts w:cs="Times New Roman"/>
                <w:color w:val="000000"/>
                <w:lang w:val="es-PE"/>
              </w:rPr>
            </w:pPr>
            <w:ins w:id="1844"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E175F1">
            <w:pPr>
              <w:autoSpaceDE w:val="0"/>
              <w:autoSpaceDN w:val="0"/>
              <w:adjustRightInd w:val="0"/>
              <w:spacing w:line="360" w:lineRule="atLeast"/>
              <w:rPr>
                <w:ins w:id="1845" w:author="Regina Casanova" w:date="2018-07-07T15:18:00Z"/>
                <w:rFonts w:cs="Times New Roman"/>
                <w:color w:val="000000"/>
                <w:lang w:val="es-PE"/>
              </w:rPr>
            </w:pPr>
            <w:ins w:id="184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E175F1">
            <w:pPr>
              <w:autoSpaceDE w:val="0"/>
              <w:autoSpaceDN w:val="0"/>
              <w:adjustRightInd w:val="0"/>
              <w:spacing w:line="360" w:lineRule="atLeast"/>
              <w:rPr>
                <w:ins w:id="1847" w:author="Regina Casanova" w:date="2018-07-07T15:18:00Z"/>
                <w:rFonts w:cs="Times New Roman"/>
                <w:color w:val="000000"/>
                <w:lang w:val="es-PE"/>
              </w:rPr>
            </w:pPr>
            <w:ins w:id="1848"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E175F1">
            <w:pPr>
              <w:autoSpaceDE w:val="0"/>
              <w:autoSpaceDN w:val="0"/>
              <w:adjustRightInd w:val="0"/>
              <w:spacing w:line="360" w:lineRule="atLeast"/>
              <w:rPr>
                <w:ins w:id="1849" w:author="Regina Casanova" w:date="2018-07-07T15:18:00Z"/>
                <w:rFonts w:cs="Times New Roman"/>
                <w:color w:val="000000"/>
                <w:lang w:val="es-PE"/>
              </w:rPr>
            </w:pPr>
            <w:ins w:id="1850" w:author="Regina Casanova" w:date="2018-07-07T15:18:00Z">
              <w:r w:rsidRPr="00BA156B">
                <w:rPr>
                  <w:rFonts w:cs="Times New Roman"/>
                  <w:color w:val="000000"/>
                  <w:lang w:val="es-PE"/>
                </w:rPr>
                <w:t>Medio - 2</w:t>
              </w:r>
            </w:ins>
          </w:p>
        </w:tc>
      </w:tr>
      <w:tr w:rsidR="00BA63BC" w:rsidRPr="00BA156B" w14:paraId="02AB2550" w14:textId="77777777" w:rsidTr="00E175F1">
        <w:tblPrEx>
          <w:tblBorders>
            <w:top w:val="none" w:sz="0" w:space="0" w:color="auto"/>
          </w:tblBorders>
        </w:tblPrEx>
        <w:trPr>
          <w:ins w:id="18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E175F1">
            <w:pPr>
              <w:autoSpaceDE w:val="0"/>
              <w:autoSpaceDN w:val="0"/>
              <w:adjustRightInd w:val="0"/>
              <w:spacing w:line="360" w:lineRule="atLeast"/>
              <w:jc w:val="right"/>
              <w:rPr>
                <w:ins w:id="1852" w:author="Regina Casanova" w:date="2018-07-07T15:18:00Z"/>
                <w:rFonts w:cs="Times New Roman"/>
                <w:color w:val="000000"/>
                <w:lang w:val="es-PE"/>
              </w:rPr>
            </w:pPr>
            <w:ins w:id="1853"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E175F1">
            <w:pPr>
              <w:autoSpaceDE w:val="0"/>
              <w:autoSpaceDN w:val="0"/>
              <w:adjustRightInd w:val="0"/>
              <w:spacing w:line="360" w:lineRule="atLeast"/>
              <w:rPr>
                <w:ins w:id="1854" w:author="Regina Casanova" w:date="2018-07-07T15:18:00Z"/>
                <w:rFonts w:cs="Times New Roman"/>
                <w:color w:val="000000"/>
                <w:lang w:val="es-PE"/>
              </w:rPr>
            </w:pPr>
            <w:ins w:id="185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E175F1">
            <w:pPr>
              <w:autoSpaceDE w:val="0"/>
              <w:autoSpaceDN w:val="0"/>
              <w:adjustRightInd w:val="0"/>
              <w:spacing w:line="360" w:lineRule="atLeast"/>
              <w:rPr>
                <w:ins w:id="1856" w:author="Regina Casanova" w:date="2018-07-07T15:18:00Z"/>
                <w:rFonts w:cs="Times New Roman"/>
                <w:color w:val="000000"/>
                <w:lang w:val="es-PE"/>
              </w:rPr>
            </w:pPr>
            <w:ins w:id="1857"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E175F1">
            <w:pPr>
              <w:autoSpaceDE w:val="0"/>
              <w:autoSpaceDN w:val="0"/>
              <w:adjustRightInd w:val="0"/>
              <w:spacing w:line="360" w:lineRule="atLeast"/>
              <w:rPr>
                <w:ins w:id="1858" w:author="Regina Casanova" w:date="2018-07-07T15:18:00Z"/>
                <w:rFonts w:cs="Times New Roman"/>
                <w:color w:val="000000"/>
                <w:lang w:val="es-PE"/>
              </w:rPr>
            </w:pPr>
            <w:ins w:id="185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E175F1">
            <w:pPr>
              <w:autoSpaceDE w:val="0"/>
              <w:autoSpaceDN w:val="0"/>
              <w:adjustRightInd w:val="0"/>
              <w:spacing w:line="360" w:lineRule="atLeast"/>
              <w:rPr>
                <w:ins w:id="1860" w:author="Regina Casanova" w:date="2018-07-07T15:18:00Z"/>
                <w:rFonts w:cs="Times New Roman"/>
                <w:color w:val="000000"/>
                <w:lang w:val="es-PE"/>
              </w:rPr>
            </w:pPr>
            <w:ins w:id="1861"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E175F1">
            <w:pPr>
              <w:autoSpaceDE w:val="0"/>
              <w:autoSpaceDN w:val="0"/>
              <w:adjustRightInd w:val="0"/>
              <w:spacing w:line="360" w:lineRule="atLeast"/>
              <w:rPr>
                <w:ins w:id="1862" w:author="Regina Casanova" w:date="2018-07-07T15:18:00Z"/>
                <w:rFonts w:cs="Times New Roman"/>
                <w:color w:val="000000"/>
                <w:lang w:val="es-PE"/>
              </w:rPr>
            </w:pPr>
            <w:ins w:id="1863" w:author="Regina Casanova" w:date="2018-07-07T15:18:00Z">
              <w:r w:rsidRPr="00BA156B">
                <w:rPr>
                  <w:rFonts w:cs="Times New Roman"/>
                  <w:color w:val="000000"/>
                  <w:lang w:val="es-PE"/>
                </w:rPr>
                <w:t>Alto - 3</w:t>
              </w:r>
            </w:ins>
          </w:p>
        </w:tc>
      </w:tr>
      <w:tr w:rsidR="00BA63BC" w:rsidRPr="00BA156B" w14:paraId="724155A5" w14:textId="77777777" w:rsidTr="00E175F1">
        <w:tblPrEx>
          <w:tblBorders>
            <w:top w:val="none" w:sz="0" w:space="0" w:color="auto"/>
          </w:tblBorders>
        </w:tblPrEx>
        <w:trPr>
          <w:ins w:id="1864"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E175F1">
            <w:pPr>
              <w:autoSpaceDE w:val="0"/>
              <w:autoSpaceDN w:val="0"/>
              <w:adjustRightInd w:val="0"/>
              <w:spacing w:line="360" w:lineRule="atLeast"/>
              <w:jc w:val="right"/>
              <w:rPr>
                <w:ins w:id="1865" w:author="Regina Casanova" w:date="2018-07-07T15:18:00Z"/>
                <w:rFonts w:cs="Times New Roman"/>
                <w:color w:val="000000"/>
                <w:lang w:val="es-PE"/>
              </w:rPr>
            </w:pPr>
            <w:ins w:id="1866"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E175F1">
            <w:pPr>
              <w:autoSpaceDE w:val="0"/>
              <w:autoSpaceDN w:val="0"/>
              <w:adjustRightInd w:val="0"/>
              <w:spacing w:line="360" w:lineRule="atLeast"/>
              <w:rPr>
                <w:ins w:id="1867" w:author="Regina Casanova" w:date="2018-07-07T15:18:00Z"/>
                <w:rFonts w:cs="Times New Roman"/>
                <w:color w:val="000000"/>
                <w:lang w:val="es-PE"/>
              </w:rPr>
            </w:pPr>
            <w:ins w:id="186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E175F1">
            <w:pPr>
              <w:autoSpaceDE w:val="0"/>
              <w:autoSpaceDN w:val="0"/>
              <w:adjustRightInd w:val="0"/>
              <w:spacing w:line="360" w:lineRule="atLeast"/>
              <w:rPr>
                <w:ins w:id="1869" w:author="Regina Casanova" w:date="2018-07-07T15:18:00Z"/>
                <w:rFonts w:cs="Times New Roman"/>
                <w:color w:val="000000"/>
                <w:lang w:val="es-PE"/>
              </w:rPr>
            </w:pPr>
            <w:ins w:id="1870"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E175F1">
            <w:pPr>
              <w:autoSpaceDE w:val="0"/>
              <w:autoSpaceDN w:val="0"/>
              <w:adjustRightInd w:val="0"/>
              <w:spacing w:line="360" w:lineRule="atLeast"/>
              <w:rPr>
                <w:ins w:id="1871" w:author="Regina Casanova" w:date="2018-07-07T15:18:00Z"/>
                <w:rFonts w:cs="Times New Roman"/>
                <w:color w:val="000000"/>
                <w:lang w:val="es-PE"/>
              </w:rPr>
            </w:pPr>
            <w:ins w:id="187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E175F1">
            <w:pPr>
              <w:autoSpaceDE w:val="0"/>
              <w:autoSpaceDN w:val="0"/>
              <w:adjustRightInd w:val="0"/>
              <w:spacing w:line="360" w:lineRule="atLeast"/>
              <w:rPr>
                <w:ins w:id="1873" w:author="Regina Casanova" w:date="2018-07-07T15:18:00Z"/>
                <w:rFonts w:cs="Times New Roman"/>
                <w:color w:val="000000"/>
                <w:lang w:val="es-PE"/>
              </w:rPr>
            </w:pPr>
            <w:ins w:id="1874"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E175F1">
            <w:pPr>
              <w:autoSpaceDE w:val="0"/>
              <w:autoSpaceDN w:val="0"/>
              <w:adjustRightInd w:val="0"/>
              <w:spacing w:line="360" w:lineRule="atLeast"/>
              <w:rPr>
                <w:ins w:id="1875" w:author="Regina Casanova" w:date="2018-07-07T15:18:00Z"/>
                <w:rFonts w:cs="Times New Roman"/>
                <w:color w:val="000000"/>
                <w:lang w:val="es-PE"/>
              </w:rPr>
            </w:pPr>
            <w:ins w:id="1876" w:author="Regina Casanova" w:date="2018-07-07T15:18:00Z">
              <w:r w:rsidRPr="00BA156B">
                <w:rPr>
                  <w:rFonts w:cs="Times New Roman"/>
                  <w:color w:val="000000"/>
                  <w:lang w:val="es-PE"/>
                </w:rPr>
                <w:t>Alto - 3</w:t>
              </w:r>
            </w:ins>
          </w:p>
        </w:tc>
      </w:tr>
      <w:tr w:rsidR="00BA63BC" w:rsidRPr="00BA156B" w14:paraId="5313AA8A" w14:textId="77777777" w:rsidTr="00E175F1">
        <w:tblPrEx>
          <w:tblBorders>
            <w:top w:val="none" w:sz="0" w:space="0" w:color="auto"/>
          </w:tblBorders>
        </w:tblPrEx>
        <w:trPr>
          <w:ins w:id="187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E175F1">
            <w:pPr>
              <w:autoSpaceDE w:val="0"/>
              <w:autoSpaceDN w:val="0"/>
              <w:adjustRightInd w:val="0"/>
              <w:spacing w:line="360" w:lineRule="atLeast"/>
              <w:jc w:val="right"/>
              <w:rPr>
                <w:ins w:id="1878" w:author="Regina Casanova" w:date="2018-07-07T15:18:00Z"/>
                <w:rFonts w:cs="Times New Roman"/>
                <w:color w:val="000000"/>
                <w:lang w:val="es-PE"/>
              </w:rPr>
            </w:pPr>
            <w:ins w:id="1879"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E175F1">
            <w:pPr>
              <w:autoSpaceDE w:val="0"/>
              <w:autoSpaceDN w:val="0"/>
              <w:adjustRightInd w:val="0"/>
              <w:spacing w:line="360" w:lineRule="atLeast"/>
              <w:rPr>
                <w:ins w:id="1880" w:author="Regina Casanova" w:date="2018-07-07T15:18:00Z"/>
                <w:rFonts w:cs="Times New Roman"/>
                <w:color w:val="000000"/>
                <w:lang w:val="es-PE"/>
              </w:rPr>
            </w:pPr>
            <w:ins w:id="188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E175F1">
            <w:pPr>
              <w:autoSpaceDE w:val="0"/>
              <w:autoSpaceDN w:val="0"/>
              <w:adjustRightInd w:val="0"/>
              <w:spacing w:line="360" w:lineRule="atLeast"/>
              <w:rPr>
                <w:ins w:id="1882" w:author="Regina Casanova" w:date="2018-07-07T15:18:00Z"/>
                <w:rFonts w:cs="Times New Roman"/>
                <w:color w:val="000000"/>
                <w:lang w:val="es-PE"/>
              </w:rPr>
            </w:pPr>
            <w:ins w:id="1883"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7777777" w:rsidR="00BA63BC" w:rsidRPr="00BA156B" w:rsidRDefault="00BA63BC" w:rsidP="00E175F1">
            <w:pPr>
              <w:autoSpaceDE w:val="0"/>
              <w:autoSpaceDN w:val="0"/>
              <w:adjustRightInd w:val="0"/>
              <w:spacing w:line="360" w:lineRule="atLeast"/>
              <w:rPr>
                <w:ins w:id="1884" w:author="Regina Casanova" w:date="2018-07-07T15:18:00Z"/>
                <w:rFonts w:cs="Times New Roman"/>
                <w:color w:val="000000"/>
                <w:lang w:val="es-PE"/>
              </w:rPr>
            </w:pPr>
            <w:ins w:id="188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E175F1">
            <w:pPr>
              <w:autoSpaceDE w:val="0"/>
              <w:autoSpaceDN w:val="0"/>
              <w:adjustRightInd w:val="0"/>
              <w:spacing w:line="360" w:lineRule="atLeast"/>
              <w:rPr>
                <w:ins w:id="1886" w:author="Regina Casanova" w:date="2018-07-07T15:18:00Z"/>
                <w:rFonts w:cs="Times New Roman"/>
                <w:color w:val="000000"/>
                <w:lang w:val="es-PE"/>
              </w:rPr>
            </w:pPr>
            <w:ins w:id="1887"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E175F1">
            <w:pPr>
              <w:autoSpaceDE w:val="0"/>
              <w:autoSpaceDN w:val="0"/>
              <w:adjustRightInd w:val="0"/>
              <w:spacing w:line="360" w:lineRule="atLeast"/>
              <w:rPr>
                <w:ins w:id="1888" w:author="Regina Casanova" w:date="2018-07-07T15:18:00Z"/>
                <w:rFonts w:cs="Times New Roman"/>
                <w:color w:val="000000"/>
                <w:lang w:val="es-PE"/>
              </w:rPr>
            </w:pPr>
            <w:ins w:id="1889" w:author="Regina Casanova" w:date="2018-07-07T15:18:00Z">
              <w:r w:rsidRPr="00BA156B">
                <w:rPr>
                  <w:rFonts w:cs="Times New Roman"/>
                  <w:color w:val="000000"/>
                  <w:lang w:val="es-PE"/>
                </w:rPr>
                <w:t>Medio - 2</w:t>
              </w:r>
            </w:ins>
          </w:p>
        </w:tc>
      </w:tr>
      <w:tr w:rsidR="00BA63BC" w:rsidRPr="00BA156B" w14:paraId="52287F06" w14:textId="77777777" w:rsidTr="00E175F1">
        <w:tblPrEx>
          <w:tblBorders>
            <w:top w:val="none" w:sz="0" w:space="0" w:color="auto"/>
          </w:tblBorders>
        </w:tblPrEx>
        <w:trPr>
          <w:ins w:id="1890"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E175F1">
            <w:pPr>
              <w:autoSpaceDE w:val="0"/>
              <w:autoSpaceDN w:val="0"/>
              <w:adjustRightInd w:val="0"/>
              <w:spacing w:line="360" w:lineRule="atLeast"/>
              <w:jc w:val="right"/>
              <w:rPr>
                <w:ins w:id="1891" w:author="Regina Casanova" w:date="2018-07-07T15:18:00Z"/>
                <w:rFonts w:cs="Times New Roman"/>
                <w:color w:val="000000"/>
                <w:lang w:val="es-PE"/>
              </w:rPr>
            </w:pPr>
            <w:ins w:id="1892"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E175F1">
            <w:pPr>
              <w:autoSpaceDE w:val="0"/>
              <w:autoSpaceDN w:val="0"/>
              <w:adjustRightInd w:val="0"/>
              <w:spacing w:line="360" w:lineRule="atLeast"/>
              <w:rPr>
                <w:ins w:id="1893" w:author="Regina Casanova" w:date="2018-07-07T15:18:00Z"/>
                <w:rFonts w:cs="Times New Roman"/>
                <w:color w:val="000000"/>
                <w:lang w:val="es-PE"/>
              </w:rPr>
            </w:pPr>
            <w:ins w:id="189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E175F1">
            <w:pPr>
              <w:autoSpaceDE w:val="0"/>
              <w:autoSpaceDN w:val="0"/>
              <w:adjustRightInd w:val="0"/>
              <w:spacing w:line="360" w:lineRule="atLeast"/>
              <w:rPr>
                <w:ins w:id="1895" w:author="Regina Casanova" w:date="2018-07-07T15:18:00Z"/>
                <w:rFonts w:cs="Times New Roman"/>
                <w:color w:val="000000"/>
                <w:lang w:val="es-PE"/>
              </w:rPr>
            </w:pPr>
            <w:ins w:id="1896"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E175F1">
            <w:pPr>
              <w:autoSpaceDE w:val="0"/>
              <w:autoSpaceDN w:val="0"/>
              <w:adjustRightInd w:val="0"/>
              <w:spacing w:line="360" w:lineRule="atLeast"/>
              <w:rPr>
                <w:ins w:id="1897" w:author="Regina Casanova" w:date="2018-07-07T15:18:00Z"/>
                <w:rFonts w:cs="Times New Roman"/>
                <w:color w:val="000000"/>
                <w:lang w:val="es-PE"/>
              </w:rPr>
            </w:pPr>
            <w:ins w:id="189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E175F1">
            <w:pPr>
              <w:autoSpaceDE w:val="0"/>
              <w:autoSpaceDN w:val="0"/>
              <w:adjustRightInd w:val="0"/>
              <w:spacing w:line="360" w:lineRule="atLeast"/>
              <w:rPr>
                <w:ins w:id="1899" w:author="Regina Casanova" w:date="2018-07-07T15:18:00Z"/>
                <w:rFonts w:cs="Times New Roman"/>
                <w:color w:val="000000"/>
                <w:lang w:val="es-PE"/>
              </w:rPr>
            </w:pPr>
            <w:ins w:id="1900"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E175F1">
            <w:pPr>
              <w:autoSpaceDE w:val="0"/>
              <w:autoSpaceDN w:val="0"/>
              <w:adjustRightInd w:val="0"/>
              <w:spacing w:line="360" w:lineRule="atLeast"/>
              <w:rPr>
                <w:ins w:id="1901" w:author="Regina Casanova" w:date="2018-07-07T15:18:00Z"/>
                <w:rFonts w:cs="Times New Roman"/>
                <w:color w:val="000000"/>
                <w:lang w:val="es-PE"/>
              </w:rPr>
            </w:pPr>
            <w:ins w:id="1902" w:author="Regina Casanova" w:date="2018-07-07T15:18:00Z">
              <w:r w:rsidRPr="00BA156B">
                <w:rPr>
                  <w:rFonts w:cs="Times New Roman"/>
                  <w:color w:val="000000"/>
                  <w:lang w:val="es-PE"/>
                </w:rPr>
                <w:t>Medio - 2</w:t>
              </w:r>
            </w:ins>
          </w:p>
        </w:tc>
      </w:tr>
      <w:tr w:rsidR="00BA63BC" w:rsidRPr="00BA156B" w14:paraId="645EE076" w14:textId="77777777" w:rsidTr="00E175F1">
        <w:tblPrEx>
          <w:tblBorders>
            <w:top w:val="none" w:sz="0" w:space="0" w:color="auto"/>
          </w:tblBorders>
        </w:tblPrEx>
        <w:trPr>
          <w:ins w:id="190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E175F1">
            <w:pPr>
              <w:autoSpaceDE w:val="0"/>
              <w:autoSpaceDN w:val="0"/>
              <w:adjustRightInd w:val="0"/>
              <w:spacing w:line="360" w:lineRule="atLeast"/>
              <w:jc w:val="right"/>
              <w:rPr>
                <w:ins w:id="1904" w:author="Regina Casanova" w:date="2018-07-07T15:18:00Z"/>
                <w:rFonts w:cs="Times New Roman"/>
                <w:color w:val="000000"/>
                <w:lang w:val="es-PE"/>
              </w:rPr>
            </w:pPr>
            <w:ins w:id="1905"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E175F1">
            <w:pPr>
              <w:autoSpaceDE w:val="0"/>
              <w:autoSpaceDN w:val="0"/>
              <w:adjustRightInd w:val="0"/>
              <w:spacing w:line="360" w:lineRule="atLeast"/>
              <w:rPr>
                <w:ins w:id="1906" w:author="Regina Casanova" w:date="2018-07-07T15:18:00Z"/>
                <w:rFonts w:cs="Times New Roman"/>
                <w:color w:val="000000"/>
                <w:lang w:val="es-PE"/>
              </w:rPr>
            </w:pPr>
            <w:ins w:id="190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E175F1">
            <w:pPr>
              <w:autoSpaceDE w:val="0"/>
              <w:autoSpaceDN w:val="0"/>
              <w:adjustRightInd w:val="0"/>
              <w:spacing w:line="360" w:lineRule="atLeast"/>
              <w:rPr>
                <w:ins w:id="1908" w:author="Regina Casanova" w:date="2018-07-07T15:18:00Z"/>
                <w:rFonts w:cs="Times New Roman"/>
                <w:color w:val="000000"/>
                <w:lang w:val="es-PE"/>
              </w:rPr>
            </w:pPr>
            <w:ins w:id="1909"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E175F1">
            <w:pPr>
              <w:autoSpaceDE w:val="0"/>
              <w:autoSpaceDN w:val="0"/>
              <w:adjustRightInd w:val="0"/>
              <w:spacing w:line="360" w:lineRule="atLeast"/>
              <w:rPr>
                <w:ins w:id="1910" w:author="Regina Casanova" w:date="2018-07-07T15:18:00Z"/>
                <w:rFonts w:cs="Times New Roman"/>
                <w:color w:val="000000"/>
                <w:lang w:val="es-PE"/>
              </w:rPr>
            </w:pPr>
            <w:ins w:id="1911"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E175F1">
            <w:pPr>
              <w:autoSpaceDE w:val="0"/>
              <w:autoSpaceDN w:val="0"/>
              <w:adjustRightInd w:val="0"/>
              <w:spacing w:line="360" w:lineRule="atLeast"/>
              <w:rPr>
                <w:ins w:id="1912" w:author="Regina Casanova" w:date="2018-07-07T15:18:00Z"/>
                <w:rFonts w:cs="Times New Roman"/>
                <w:color w:val="000000"/>
                <w:lang w:val="es-PE"/>
              </w:rPr>
            </w:pPr>
            <w:ins w:id="1913"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E175F1">
            <w:pPr>
              <w:autoSpaceDE w:val="0"/>
              <w:autoSpaceDN w:val="0"/>
              <w:adjustRightInd w:val="0"/>
              <w:spacing w:line="360" w:lineRule="atLeast"/>
              <w:rPr>
                <w:ins w:id="1914" w:author="Regina Casanova" w:date="2018-07-07T15:18:00Z"/>
                <w:rFonts w:cs="Times New Roman"/>
                <w:color w:val="000000"/>
                <w:lang w:val="es-PE"/>
              </w:rPr>
            </w:pPr>
            <w:ins w:id="1915" w:author="Regina Casanova" w:date="2018-07-07T15:18:00Z">
              <w:r w:rsidRPr="00BA156B">
                <w:rPr>
                  <w:rFonts w:cs="Times New Roman"/>
                  <w:color w:val="000000"/>
                  <w:lang w:val="es-PE"/>
                </w:rPr>
                <w:t>Medio - 2</w:t>
              </w:r>
            </w:ins>
          </w:p>
        </w:tc>
      </w:tr>
      <w:tr w:rsidR="00BA63BC" w:rsidRPr="00BA156B" w14:paraId="132B38B1" w14:textId="77777777" w:rsidTr="00E175F1">
        <w:tblPrEx>
          <w:tblBorders>
            <w:top w:val="none" w:sz="0" w:space="0" w:color="auto"/>
          </w:tblBorders>
        </w:tblPrEx>
        <w:trPr>
          <w:ins w:id="1916"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E175F1">
            <w:pPr>
              <w:autoSpaceDE w:val="0"/>
              <w:autoSpaceDN w:val="0"/>
              <w:adjustRightInd w:val="0"/>
              <w:spacing w:line="360" w:lineRule="atLeast"/>
              <w:jc w:val="right"/>
              <w:rPr>
                <w:ins w:id="1917" w:author="Regina Casanova" w:date="2018-07-07T15:18:00Z"/>
                <w:rFonts w:cs="Times New Roman"/>
                <w:color w:val="000000"/>
                <w:lang w:val="es-PE"/>
              </w:rPr>
            </w:pPr>
            <w:ins w:id="1918"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E175F1">
            <w:pPr>
              <w:autoSpaceDE w:val="0"/>
              <w:autoSpaceDN w:val="0"/>
              <w:adjustRightInd w:val="0"/>
              <w:spacing w:line="360" w:lineRule="atLeast"/>
              <w:rPr>
                <w:ins w:id="1919" w:author="Regina Casanova" w:date="2018-07-07T15:18:00Z"/>
                <w:rFonts w:cs="Times New Roman"/>
                <w:color w:val="000000"/>
                <w:lang w:val="es-PE"/>
              </w:rPr>
            </w:pPr>
            <w:ins w:id="192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E175F1">
            <w:pPr>
              <w:autoSpaceDE w:val="0"/>
              <w:autoSpaceDN w:val="0"/>
              <w:adjustRightInd w:val="0"/>
              <w:spacing w:line="360" w:lineRule="atLeast"/>
              <w:rPr>
                <w:ins w:id="1921" w:author="Regina Casanova" w:date="2018-07-07T15:18:00Z"/>
                <w:rFonts w:cs="Times New Roman"/>
                <w:color w:val="000000"/>
                <w:lang w:val="es-PE"/>
              </w:rPr>
            </w:pPr>
            <w:ins w:id="1922"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E175F1">
            <w:pPr>
              <w:autoSpaceDE w:val="0"/>
              <w:autoSpaceDN w:val="0"/>
              <w:adjustRightInd w:val="0"/>
              <w:spacing w:line="360" w:lineRule="atLeast"/>
              <w:rPr>
                <w:ins w:id="1923" w:author="Regina Casanova" w:date="2018-07-07T15:18:00Z"/>
                <w:rFonts w:cs="Times New Roman"/>
                <w:color w:val="000000"/>
                <w:lang w:val="es-PE"/>
              </w:rPr>
            </w:pPr>
            <w:ins w:id="192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E175F1">
            <w:pPr>
              <w:autoSpaceDE w:val="0"/>
              <w:autoSpaceDN w:val="0"/>
              <w:adjustRightInd w:val="0"/>
              <w:spacing w:line="360" w:lineRule="atLeast"/>
              <w:rPr>
                <w:ins w:id="1925" w:author="Regina Casanova" w:date="2018-07-07T15:18:00Z"/>
                <w:rFonts w:cs="Times New Roman"/>
                <w:color w:val="000000"/>
                <w:lang w:val="es-PE"/>
              </w:rPr>
            </w:pPr>
            <w:ins w:id="1926"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E175F1">
            <w:pPr>
              <w:autoSpaceDE w:val="0"/>
              <w:autoSpaceDN w:val="0"/>
              <w:adjustRightInd w:val="0"/>
              <w:spacing w:line="360" w:lineRule="atLeast"/>
              <w:rPr>
                <w:ins w:id="1927" w:author="Regina Casanova" w:date="2018-07-07T15:18:00Z"/>
                <w:rFonts w:cs="Times New Roman"/>
                <w:color w:val="000000"/>
                <w:lang w:val="es-PE"/>
              </w:rPr>
            </w:pPr>
            <w:ins w:id="1928" w:author="Regina Casanova" w:date="2018-07-07T15:18:00Z">
              <w:r w:rsidRPr="00BA156B">
                <w:rPr>
                  <w:rFonts w:cs="Times New Roman"/>
                  <w:color w:val="000000"/>
                  <w:lang w:val="es-PE"/>
                </w:rPr>
                <w:t>Alto - 3</w:t>
              </w:r>
            </w:ins>
          </w:p>
        </w:tc>
      </w:tr>
      <w:tr w:rsidR="00BA63BC" w:rsidRPr="00BA156B" w14:paraId="4B4DD750" w14:textId="77777777" w:rsidTr="00E175F1">
        <w:tblPrEx>
          <w:tblBorders>
            <w:top w:val="none" w:sz="0" w:space="0" w:color="auto"/>
          </w:tblBorders>
        </w:tblPrEx>
        <w:trPr>
          <w:ins w:id="192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E175F1">
            <w:pPr>
              <w:autoSpaceDE w:val="0"/>
              <w:autoSpaceDN w:val="0"/>
              <w:adjustRightInd w:val="0"/>
              <w:spacing w:line="360" w:lineRule="atLeast"/>
              <w:jc w:val="right"/>
              <w:rPr>
                <w:ins w:id="1930" w:author="Regina Casanova" w:date="2018-07-07T15:18:00Z"/>
                <w:rFonts w:cs="Times New Roman"/>
                <w:color w:val="000000"/>
                <w:lang w:val="es-PE"/>
              </w:rPr>
            </w:pPr>
            <w:ins w:id="1931"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E175F1">
            <w:pPr>
              <w:autoSpaceDE w:val="0"/>
              <w:autoSpaceDN w:val="0"/>
              <w:adjustRightInd w:val="0"/>
              <w:spacing w:line="360" w:lineRule="atLeast"/>
              <w:rPr>
                <w:ins w:id="1932" w:author="Regina Casanova" w:date="2018-07-07T15:18:00Z"/>
                <w:rFonts w:cs="Times New Roman"/>
                <w:color w:val="000000"/>
                <w:lang w:val="es-PE"/>
              </w:rPr>
            </w:pPr>
            <w:ins w:id="193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E175F1">
            <w:pPr>
              <w:autoSpaceDE w:val="0"/>
              <w:autoSpaceDN w:val="0"/>
              <w:adjustRightInd w:val="0"/>
              <w:spacing w:line="360" w:lineRule="atLeast"/>
              <w:rPr>
                <w:ins w:id="1934" w:author="Regina Casanova" w:date="2018-07-07T15:18:00Z"/>
                <w:rFonts w:cs="Times New Roman"/>
                <w:color w:val="000000"/>
                <w:lang w:val="es-PE"/>
              </w:rPr>
            </w:pPr>
            <w:ins w:id="1935"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E175F1">
            <w:pPr>
              <w:autoSpaceDE w:val="0"/>
              <w:autoSpaceDN w:val="0"/>
              <w:adjustRightInd w:val="0"/>
              <w:spacing w:line="360" w:lineRule="atLeast"/>
              <w:rPr>
                <w:ins w:id="1936" w:author="Regina Casanova" w:date="2018-07-07T15:18:00Z"/>
                <w:rFonts w:cs="Times New Roman"/>
                <w:color w:val="000000"/>
                <w:lang w:val="es-PE"/>
              </w:rPr>
            </w:pPr>
            <w:ins w:id="193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E175F1">
            <w:pPr>
              <w:autoSpaceDE w:val="0"/>
              <w:autoSpaceDN w:val="0"/>
              <w:adjustRightInd w:val="0"/>
              <w:spacing w:line="360" w:lineRule="atLeast"/>
              <w:rPr>
                <w:ins w:id="1938" w:author="Regina Casanova" w:date="2018-07-07T15:18:00Z"/>
                <w:rFonts w:cs="Times New Roman"/>
                <w:color w:val="000000"/>
                <w:lang w:val="es-PE"/>
              </w:rPr>
            </w:pPr>
            <w:ins w:id="1939"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E175F1">
            <w:pPr>
              <w:autoSpaceDE w:val="0"/>
              <w:autoSpaceDN w:val="0"/>
              <w:adjustRightInd w:val="0"/>
              <w:spacing w:line="360" w:lineRule="atLeast"/>
              <w:rPr>
                <w:ins w:id="1940" w:author="Regina Casanova" w:date="2018-07-07T15:18:00Z"/>
                <w:rFonts w:cs="Times New Roman"/>
                <w:color w:val="000000"/>
                <w:lang w:val="es-PE"/>
              </w:rPr>
            </w:pPr>
            <w:ins w:id="1941" w:author="Regina Casanova" w:date="2018-07-07T15:18:00Z">
              <w:r w:rsidRPr="00BA156B">
                <w:rPr>
                  <w:rFonts w:cs="Times New Roman"/>
                  <w:color w:val="000000"/>
                  <w:lang w:val="es-PE"/>
                </w:rPr>
                <w:t>Medio - 2</w:t>
              </w:r>
            </w:ins>
          </w:p>
        </w:tc>
      </w:tr>
      <w:tr w:rsidR="00BA63BC" w:rsidRPr="00BA156B" w14:paraId="5530C4C0" w14:textId="77777777" w:rsidTr="00E175F1">
        <w:trPr>
          <w:ins w:id="1942"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E175F1">
            <w:pPr>
              <w:autoSpaceDE w:val="0"/>
              <w:autoSpaceDN w:val="0"/>
              <w:adjustRightInd w:val="0"/>
              <w:spacing w:line="360" w:lineRule="atLeast"/>
              <w:jc w:val="right"/>
              <w:rPr>
                <w:ins w:id="1943" w:author="Regina Casanova" w:date="2018-07-07T15:18:00Z"/>
                <w:rFonts w:cs="Times New Roman"/>
                <w:color w:val="000000"/>
                <w:lang w:val="es-PE"/>
              </w:rPr>
            </w:pPr>
            <w:ins w:id="1944"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E175F1">
            <w:pPr>
              <w:autoSpaceDE w:val="0"/>
              <w:autoSpaceDN w:val="0"/>
              <w:adjustRightInd w:val="0"/>
              <w:spacing w:line="360" w:lineRule="atLeast"/>
              <w:rPr>
                <w:ins w:id="1945" w:author="Regina Casanova" w:date="2018-07-07T15:18:00Z"/>
                <w:rFonts w:cs="Times New Roman"/>
                <w:color w:val="000000"/>
                <w:lang w:val="es-PE"/>
              </w:rPr>
            </w:pPr>
            <w:ins w:id="194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E175F1">
            <w:pPr>
              <w:autoSpaceDE w:val="0"/>
              <w:autoSpaceDN w:val="0"/>
              <w:adjustRightInd w:val="0"/>
              <w:spacing w:line="360" w:lineRule="atLeast"/>
              <w:rPr>
                <w:ins w:id="1947" w:author="Regina Casanova" w:date="2018-07-07T15:18:00Z"/>
                <w:rFonts w:cs="Times New Roman"/>
                <w:color w:val="000000"/>
                <w:lang w:val="es-PE"/>
              </w:rPr>
            </w:pPr>
            <w:ins w:id="1948"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E175F1">
            <w:pPr>
              <w:autoSpaceDE w:val="0"/>
              <w:autoSpaceDN w:val="0"/>
              <w:adjustRightInd w:val="0"/>
              <w:spacing w:line="360" w:lineRule="atLeast"/>
              <w:rPr>
                <w:ins w:id="1949" w:author="Regina Casanova" w:date="2018-07-07T15:18:00Z"/>
                <w:rFonts w:cs="Times New Roman"/>
                <w:color w:val="000000"/>
                <w:lang w:val="es-PE"/>
              </w:rPr>
            </w:pPr>
            <w:ins w:id="195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E175F1">
            <w:pPr>
              <w:autoSpaceDE w:val="0"/>
              <w:autoSpaceDN w:val="0"/>
              <w:adjustRightInd w:val="0"/>
              <w:spacing w:line="360" w:lineRule="atLeast"/>
              <w:rPr>
                <w:ins w:id="1951" w:author="Regina Casanova" w:date="2018-07-07T15:18:00Z"/>
                <w:rFonts w:cs="Times New Roman"/>
                <w:color w:val="000000"/>
                <w:lang w:val="es-PE"/>
              </w:rPr>
            </w:pPr>
            <w:ins w:id="1952"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E175F1">
            <w:pPr>
              <w:autoSpaceDE w:val="0"/>
              <w:autoSpaceDN w:val="0"/>
              <w:adjustRightInd w:val="0"/>
              <w:spacing w:line="360" w:lineRule="atLeast"/>
              <w:rPr>
                <w:ins w:id="1953" w:author="Regina Casanova" w:date="2018-07-07T15:18:00Z"/>
                <w:rFonts w:cs="Times New Roman"/>
                <w:color w:val="000000"/>
                <w:lang w:val="es-PE"/>
              </w:rPr>
            </w:pPr>
            <w:ins w:id="1954"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1955"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1956" w:author="Regina Casanova" w:date="2018-07-07T15:19:00Z"/>
        </w:rPr>
      </w:pPr>
      <w:ins w:id="1957" w:author="Regina Casanova" w:date="2018-06-20T12:03:00Z">
        <w:r>
          <w:lastRenderedPageBreak/>
          <w:t xml:space="preserve">Mientras se estaba armando la tabla de requerimientos, uno de los componentes de dicha tabla era </w:t>
        </w:r>
      </w:ins>
      <w:ins w:id="1958" w:author="Regina Casanova" w:date="2018-06-20T12:04:00Z">
        <w:r>
          <w:t xml:space="preserve">colocar la característica de diseño que el investigador considerara que iba a poder resolver un requerimiento especifico. </w:t>
        </w:r>
      </w:ins>
      <w:ins w:id="1959" w:author="Regina Casanova" w:date="2018-06-20T12:05:00Z">
        <w:r>
          <w:t xml:space="preserve">Estas características de diseño se propusieron considerando el </w:t>
        </w:r>
      </w:ins>
      <w:ins w:id="1960" w:author="Regina Casanova" w:date="2018-06-20T12:06:00Z">
        <w:r>
          <w:t xml:space="preserve">tipo de </w:t>
        </w:r>
      </w:ins>
      <w:ins w:id="1961" w:author="Regina Casanova" w:date="2018-06-20T12:05:00Z">
        <w:r>
          <w:t xml:space="preserve">usuario especifico </w:t>
        </w:r>
      </w:ins>
      <w:ins w:id="1962" w:author="Regina Casanova" w:date="2018-06-20T12:06:00Z">
        <w:r>
          <w:t xml:space="preserve">que presentada cierta necesidad, en ciertos casos, se consideraron varios tipos de usuarios que tenían una necesidad igual o similar para cierta característica de diseño. </w:t>
        </w:r>
      </w:ins>
      <w:ins w:id="1963" w:author="Regina Casanova" w:date="2018-06-20T12:04:00Z">
        <w:r>
          <w:t xml:space="preserve">Dichas </w:t>
        </w:r>
      </w:ins>
      <w:ins w:id="1964" w:author="Regina Casanova" w:date="2018-06-20T12:05:00Z">
        <w:r>
          <w:t>características</w:t>
        </w:r>
      </w:ins>
      <w:ins w:id="1965" w:author="Regina Casanova" w:date="2018-06-20T12:04:00Z">
        <w:r>
          <w:t xml:space="preserve"> </w:t>
        </w:r>
      </w:ins>
      <w:ins w:id="1966" w:author="Regina Casanova" w:date="2018-06-20T12:05:00Z">
        <w:r>
          <w:t>de diseño se encuentran detalladas en la tabla de requerimientos antes presentada.</w:t>
        </w:r>
      </w:ins>
    </w:p>
    <w:p w14:paraId="488F1CDF" w14:textId="3553811C" w:rsidR="00BA63BC" w:rsidRDefault="00BA63BC" w:rsidP="00BA63BC">
      <w:pPr>
        <w:pStyle w:val="Ttulo3"/>
        <w:rPr>
          <w:ins w:id="1967" w:author="Regina Casanova" w:date="2018-06-20T12:03:00Z"/>
        </w:rPr>
        <w:pPrChange w:id="1968" w:author="Regina Casanova" w:date="2018-07-07T15:19:00Z">
          <w:pPr>
            <w:pStyle w:val="Texto"/>
          </w:pPr>
        </w:pPrChange>
      </w:pPr>
      <w:ins w:id="1969" w:author="Regina Casanova" w:date="2018-07-07T15:19:00Z">
        <w:r>
          <w:t>Diseño y Prototipado</w:t>
        </w:r>
      </w:ins>
    </w:p>
    <w:p w14:paraId="5A3AA707" w14:textId="55DAD869" w:rsidR="007D7316" w:rsidRDefault="003E111A" w:rsidP="00842BF2">
      <w:pPr>
        <w:pStyle w:val="Texto"/>
        <w:rPr>
          <w:ins w:id="1970" w:author="Regina Casanova" w:date="2018-06-20T12:44:00Z"/>
        </w:rPr>
      </w:pPr>
      <w:r w:rsidRPr="00BA156B">
        <w:t xml:space="preserve">Con los requerimientos del </w:t>
      </w:r>
      <w:del w:id="1971" w:author="Regina Casanova" w:date="2018-06-18T17:53:00Z">
        <w:r w:rsidRPr="00BA156B" w:rsidDel="00E94926">
          <w:delText>sistema</w:delText>
        </w:r>
      </w:del>
      <w:ins w:id="1972"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1973" w:author="Regina Casanova" w:date="2018-06-20T12:07:00Z">
        <w:r w:rsidR="008E0B0A">
          <w:t xml:space="preserve">En primer lugar, considerando características de diseño especifico por cada tipo de usuario, se </w:t>
        </w:r>
      </w:ins>
      <w:ins w:id="1974" w:author="Regina Casanova" w:date="2018-06-20T12:12:00Z">
        <w:r w:rsidR="00CF573B">
          <w:t>delimitó que características de diseño implicaban varias pantallas dentro del software planteado.</w:t>
        </w:r>
      </w:ins>
      <w:ins w:id="1975" w:author="Regina Casanova" w:date="2018-06-20T12:13:00Z">
        <w:r w:rsidR="00CF573B">
          <w:t xml:space="preserve"> Se </w:t>
        </w:r>
      </w:ins>
      <w:ins w:id="1976" w:author="Regina Casanova" w:date="2018-06-20T12:21:00Z">
        <w:r w:rsidR="00CF573B">
          <w:t>consideró</w:t>
        </w:r>
      </w:ins>
      <w:ins w:id="1977" w:author="Regina Casanova" w:date="2018-06-20T12:20:00Z">
        <w:r w:rsidR="00CF573B">
          <w:t xml:space="preserve"> la información solicitada por normativa para </w:t>
        </w:r>
      </w:ins>
      <w:ins w:id="1978" w:author="Regina Casanova" w:date="2018-06-20T12:42:00Z">
        <w:r w:rsidR="007D7316">
          <w:t>el formulario de</w:t>
        </w:r>
      </w:ins>
      <w:ins w:id="1979" w:author="Regina Casanova" w:date="2018-06-20T12:20:00Z">
        <w:r w:rsidR="00CF573B">
          <w:t xml:space="preserve"> un</w:t>
        </w:r>
      </w:ins>
      <w:ins w:id="1980" w:author="Regina Casanova" w:date="2018-06-20T12:42:00Z">
        <w:r w:rsidR="007D7316">
          <w:t>a</w:t>
        </w:r>
      </w:ins>
      <w:ins w:id="1981" w:author="Regina Casanova" w:date="2018-06-20T12:20:00Z">
        <w:r w:rsidR="00CF573B">
          <w:t xml:space="preserve"> </w:t>
        </w:r>
      </w:ins>
      <w:ins w:id="1982" w:author="Regina Casanova" w:date="2018-06-20T12:42:00Z">
        <w:r w:rsidR="007D7316">
          <w:t>solicitud</w:t>
        </w:r>
      </w:ins>
      <w:ins w:id="1983" w:author="Regina Casanova" w:date="2018-06-20T12:20:00Z">
        <w:r w:rsidR="00CF573B">
          <w:t xml:space="preserve"> y se </w:t>
        </w:r>
      </w:ins>
      <w:ins w:id="1984" w:author="Regina Casanova" w:date="2018-06-20T12:23:00Z">
        <w:r w:rsidR="00CF573B">
          <w:t>dividió</w:t>
        </w:r>
      </w:ins>
      <w:ins w:id="1985" w:author="Regina Casanova" w:date="2018-06-20T12:21:00Z">
        <w:r w:rsidR="00CF573B">
          <w:t xml:space="preserve"> e</w:t>
        </w:r>
      </w:ins>
      <w:ins w:id="1986" w:author="Regina Casanova" w:date="2018-06-20T12:23:00Z">
        <w:r w:rsidR="00CF573B">
          <w:t>l</w:t>
        </w:r>
      </w:ins>
      <w:ins w:id="1987" w:author="Regina Casanova" w:date="2018-06-20T12:21:00Z">
        <w:r w:rsidR="00CF573B">
          <w:t xml:space="preserve"> tipo de información solicitada para poder tener un formulario con </w:t>
        </w:r>
      </w:ins>
      <w:ins w:id="1988" w:author="Regina Casanova" w:date="2018-06-20T12:23:00Z">
        <w:r w:rsidR="005E12DB">
          <w:t>3 p</w:t>
        </w:r>
      </w:ins>
      <w:ins w:id="1989" w:author="Regina Casanova" w:date="2018-06-20T12:24:00Z">
        <w:r w:rsidR="005E12DB">
          <w:t>asos</w:t>
        </w:r>
      </w:ins>
      <w:ins w:id="1990" w:author="Regina Casanova" w:date="2018-06-20T12:23:00Z">
        <w:r w:rsidR="005E12DB">
          <w:t xml:space="preserve"> donde cada paso pidiera información </w:t>
        </w:r>
      </w:ins>
      <w:ins w:id="1991" w:author="Regina Casanova" w:date="2018-06-20T12:24:00Z">
        <w:r w:rsidR="005E12DB">
          <w:t>específica</w:t>
        </w:r>
      </w:ins>
      <w:ins w:id="1992" w:author="Regina Casanova" w:date="2018-06-20T12:38:00Z">
        <w:r w:rsidR="007D7316">
          <w:t xml:space="preserve"> sobre lo ocurrido</w:t>
        </w:r>
      </w:ins>
      <w:ins w:id="1993" w:author="Regina Casanova" w:date="2018-06-20T12:23:00Z">
        <w:r w:rsidR="005E12DB">
          <w:t>.</w:t>
        </w:r>
      </w:ins>
      <w:ins w:id="1994" w:author="Regina Casanova" w:date="2018-06-20T12:38:00Z">
        <w:r w:rsidR="007D7316">
          <w:t xml:space="preserve"> </w:t>
        </w:r>
      </w:ins>
      <w:ins w:id="1995" w:author="Regina Casanova" w:date="2018-06-20T12:59:00Z">
        <w:r w:rsidR="00F61885">
          <w:t xml:space="preserve">Esta vista iba a encontrarse disponible para gestores de IPRESS y ciudadanos, solo </w:t>
        </w:r>
      </w:ins>
      <w:ins w:id="1996" w:author="Regina Casanova" w:date="2018-06-20T13:00:00Z">
        <w:r w:rsidR="00F61885">
          <w:t>diferenciándose</w:t>
        </w:r>
      </w:ins>
      <w:ins w:id="1997" w:author="Regina Casanova" w:date="2018-06-20T12:59:00Z">
        <w:r w:rsidR="00F61885">
          <w:t xml:space="preserve"> </w:t>
        </w:r>
      </w:ins>
      <w:ins w:id="1998" w:author="Regina Casanova" w:date="2018-06-20T13:00:00Z">
        <w:r w:rsidR="00F61885">
          <w:t xml:space="preserve">que los gestores de IPRESS no iban a poder seleccionar un establecimiento de salud diferente al que tuvieran asignados a su usuario. </w:t>
        </w:r>
      </w:ins>
      <w:ins w:id="1999" w:author="Regina Casanova" w:date="2018-06-20T12:38:00Z">
        <w:r w:rsidR="007D7316">
          <w:t>Se delimit</w:t>
        </w:r>
      </w:ins>
      <w:ins w:id="2000" w:author="Regina Casanova" w:date="2018-06-20T12:41:00Z">
        <w:r w:rsidR="007D7316">
          <w:t>ó</w:t>
        </w:r>
      </w:ins>
      <w:ins w:id="2001" w:author="Regina Casanova" w:date="2018-06-20T12:38:00Z">
        <w:r w:rsidR="007D7316">
          <w:t xml:space="preserve"> de esta manera ya que </w:t>
        </w:r>
      </w:ins>
      <w:ins w:id="2002" w:author="Regina Casanova" w:date="2018-06-20T12:40:00Z">
        <w:r w:rsidR="007D7316">
          <w:t xml:space="preserve">se pensó que </w:t>
        </w:r>
      </w:ins>
      <w:ins w:id="2003" w:author="Regina Casanova" w:date="2018-06-20T12:41:00Z">
        <w:r w:rsidR="007D7316">
          <w:t>representaría</w:t>
        </w:r>
      </w:ins>
      <w:ins w:id="2004" w:author="Regina Casanova" w:date="2018-06-20T12:40:00Z">
        <w:r w:rsidR="007D7316">
          <w:t xml:space="preserve"> una forma fluida en la que el </w:t>
        </w:r>
      </w:ins>
      <w:ins w:id="2005" w:author="Regina Casanova" w:date="2018-06-20T12:41:00Z">
        <w:r w:rsidR="007D7316">
          <w:t>ciudadano solicitante pudiera colocar tanto información del suceso como suya</w:t>
        </w:r>
      </w:ins>
      <w:ins w:id="2006" w:author="Regina Casanova" w:date="2018-06-20T12:42:00Z">
        <w:r w:rsidR="007D7316">
          <w:t xml:space="preserve"> para identificación.</w:t>
        </w:r>
      </w:ins>
      <w:ins w:id="2007" w:author="Regina Casanova" w:date="2018-06-20T12:41:00Z">
        <w:r w:rsidR="007D7316">
          <w:t xml:space="preserve"> </w:t>
        </w:r>
      </w:ins>
      <w:ins w:id="2008" w:author="Regina Casanova" w:date="2018-06-20T12:23:00Z">
        <w:r w:rsidR="005E12DB">
          <w:t xml:space="preserve"> La primera parte </w:t>
        </w:r>
      </w:ins>
      <w:ins w:id="2009" w:author="Regina Casanova" w:date="2018-06-20T12:24:00Z">
        <w:r w:rsidR="005E12DB">
          <w:t>pedía</w:t>
        </w:r>
      </w:ins>
      <w:ins w:id="2010" w:author="Regina Casanova" w:date="2018-06-20T12:23:00Z">
        <w:r w:rsidR="005E12DB">
          <w:t xml:space="preserve"> </w:t>
        </w:r>
      </w:ins>
      <w:ins w:id="2011" w:author="Regina Casanova" w:date="2018-06-20T12:31:00Z">
        <w:r w:rsidR="005E12DB">
          <w:t xml:space="preserve">que tipo de solitud </w:t>
        </w:r>
      </w:ins>
      <w:ins w:id="2012" w:author="Regina Casanova" w:date="2018-06-20T12:33:00Z">
        <w:r w:rsidR="005E12DB">
          <w:t xml:space="preserve">(consulta, reclamos o sugerencia) </w:t>
        </w:r>
      </w:ins>
      <w:ins w:id="2013" w:author="Regina Casanova" w:date="2018-06-20T12:31:00Z">
        <w:r w:rsidR="005E12DB">
          <w:t>se iba a colocar</w:t>
        </w:r>
      </w:ins>
      <w:ins w:id="2014" w:author="Regina Casanova" w:date="2018-06-20T12:33:00Z">
        <w:r w:rsidR="005E12DB">
          <w:t xml:space="preserve"> así como información del establecimiento de salud en que </w:t>
        </w:r>
      </w:ins>
      <w:ins w:id="2015" w:author="Regina Casanova" w:date="2018-06-20T12:34:00Z">
        <w:r w:rsidR="005E12DB">
          <w:t>ocurrió</w:t>
        </w:r>
      </w:ins>
      <w:ins w:id="2016" w:author="Regina Casanova" w:date="2018-06-20T12:33:00Z">
        <w:r w:rsidR="005E12DB">
          <w:t xml:space="preserve"> el hecho.</w:t>
        </w:r>
      </w:ins>
      <w:ins w:id="2017" w:author="Regina Casanova" w:date="2018-06-20T12:34:00Z">
        <w:r w:rsidR="005E12DB" w:rsidRPr="005E12DB">
          <w:t xml:space="preserve"> </w:t>
        </w:r>
        <w:r w:rsidR="005E12DB">
          <w:t>El segundo paso pedía</w:t>
        </w:r>
      </w:ins>
      <w:ins w:id="2018" w:author="Regina Casanova" w:date="2018-06-20T12:33:00Z">
        <w:r w:rsidR="005E12DB">
          <w:t xml:space="preserve"> </w:t>
        </w:r>
      </w:ins>
      <w:ins w:id="2019" w:author="Regina Casanova" w:date="2018-06-20T12:24:00Z">
        <w:r w:rsidR="005E12DB">
          <w:t>información personal sobre la persona que estaba interponiendo</w:t>
        </w:r>
      </w:ins>
      <w:ins w:id="2020" w:author="Regina Casanova" w:date="2018-06-20T12:31:00Z">
        <w:r w:rsidR="005E12DB">
          <w:t xml:space="preserve"> la solicitud</w:t>
        </w:r>
      </w:ins>
      <w:ins w:id="2021" w:author="Regina Casanova" w:date="2018-06-20T12:24:00Z">
        <w:r w:rsidR="005E12DB">
          <w:t xml:space="preserve"> y, en </w:t>
        </w:r>
        <w:r w:rsidR="005E12DB">
          <w:lastRenderedPageBreak/>
          <w:t>caso ser necesario, la información de la persona afectada</w:t>
        </w:r>
      </w:ins>
      <w:ins w:id="2022" w:author="Regina Casanova" w:date="2018-06-20T12:34:00Z">
        <w:r w:rsidR="005E12DB">
          <w:t xml:space="preserve"> </w:t>
        </w:r>
      </w:ins>
      <w:ins w:id="2023" w:author="Regina Casanova" w:date="2018-06-20T12:36:00Z">
        <w:r w:rsidR="007D7316">
          <w:t>e</w:t>
        </w:r>
      </w:ins>
      <w:ins w:id="2024" w:author="Regina Casanova" w:date="2018-06-20T12:25:00Z">
        <w:r w:rsidR="005E12DB">
          <w:t xml:space="preserve"> información acerca del hecho ocurrido. </w:t>
        </w:r>
      </w:ins>
      <w:ins w:id="2025" w:author="Regina Casanova" w:date="2018-06-20T12:36:00Z">
        <w:r w:rsidR="007D7316">
          <w:t xml:space="preserve">El tercer paso solo </w:t>
        </w:r>
      </w:ins>
      <w:ins w:id="2026" w:author="Regina Casanova" w:date="2018-06-20T12:38:00Z">
        <w:r w:rsidR="007D7316">
          <w:t>pedía</w:t>
        </w:r>
      </w:ins>
      <w:ins w:id="2027" w:author="Regina Casanova" w:date="2018-06-20T12:36:00Z">
        <w:r w:rsidR="007D7316">
          <w:t xml:space="preserve"> información sobre como contactar a la persona que estaba interponiendo la solicitud. </w:t>
        </w:r>
      </w:ins>
      <w:ins w:id="2028" w:author="Regina Casanova" w:date="2018-06-20T12:38:00Z">
        <w:r w:rsidR="007D7316">
          <w:t xml:space="preserve"> </w:t>
        </w:r>
      </w:ins>
      <w:ins w:id="2029" w:author="Regina Casanova" w:date="2018-06-20T12:37:00Z">
        <w:r w:rsidR="007D7316">
          <w:t xml:space="preserve"> </w:t>
        </w:r>
      </w:ins>
      <w:ins w:id="2030" w:author="Regina Casanova" w:date="2018-06-20T12:26:00Z">
        <w:r w:rsidR="005E12DB">
          <w:t xml:space="preserve">Posteriormente, se delimito que era necesario añadir 2 pasos adicionales, uno de resumen de lo interpuesto por el usuario para </w:t>
        </w:r>
      </w:ins>
      <w:ins w:id="2031" w:author="Regina Casanova" w:date="2018-06-20T12:29:00Z">
        <w:r w:rsidR="005E12DB">
          <w:t xml:space="preserve">que pueda ser revisada </w:t>
        </w:r>
      </w:ins>
      <w:ins w:id="2032" w:author="Regina Casanova" w:date="2018-06-20T12:30:00Z">
        <w:r w:rsidR="005E12DB">
          <w:t xml:space="preserve">y corregida en caso hubiera ocurrido un error y un paso de confirmación del </w:t>
        </w:r>
      </w:ins>
      <w:ins w:id="2033" w:author="Regina Casanova" w:date="2018-06-20T12:31:00Z">
        <w:r w:rsidR="005E12DB">
          <w:t>envió</w:t>
        </w:r>
      </w:ins>
      <w:ins w:id="2034" w:author="Regina Casanova" w:date="2018-06-20T12:30:00Z">
        <w:r w:rsidR="005E12DB">
          <w:t xml:space="preserve"> de la solicitud </w:t>
        </w:r>
      </w:ins>
      <w:ins w:id="2035" w:author="Regina Casanova" w:date="2018-06-20T12:25:00Z">
        <w:r w:rsidR="005E12DB">
          <w:t xml:space="preserve"> </w:t>
        </w:r>
      </w:ins>
      <w:ins w:id="2036" w:author="Regina Casanova" w:date="2018-06-20T12:31:00Z">
        <w:r w:rsidR="005E12DB">
          <w:t>con un numero de confirmación</w:t>
        </w:r>
      </w:ins>
      <w:ins w:id="2037" w:author="Regina Casanova" w:date="2018-06-20T12:35:00Z">
        <w:r w:rsidR="007D7316">
          <w:t xml:space="preserve"> y el anuncio que se </w:t>
        </w:r>
      </w:ins>
      <w:ins w:id="2038" w:author="Regina Casanova" w:date="2018-06-20T12:42:00Z">
        <w:r w:rsidR="007D7316">
          <w:t>envió</w:t>
        </w:r>
      </w:ins>
      <w:ins w:id="2039" w:author="Regina Casanova" w:date="2018-06-20T12:35:00Z">
        <w:r w:rsidR="007D7316">
          <w:t xml:space="preserve"> una copia de la solicitud al correo electrónico</w:t>
        </w:r>
      </w:ins>
      <w:ins w:id="2040" w:author="Regina Casanova" w:date="2018-06-20T12:31:00Z">
        <w:r w:rsidR="005E12DB">
          <w:t>.</w:t>
        </w:r>
      </w:ins>
      <w:ins w:id="2041" w:author="Regina Casanova" w:date="2018-06-20T12:42:00Z">
        <w:r w:rsidR="007D7316">
          <w:t xml:space="preserve"> </w:t>
        </w:r>
      </w:ins>
      <w:ins w:id="2042" w:author="Regina Casanova" w:date="2018-06-20T12:24:00Z">
        <w:r w:rsidR="005E12DB">
          <w:t xml:space="preserve"> </w:t>
        </w:r>
      </w:ins>
      <w:ins w:id="2043" w:author="Regina Casanova" w:date="2018-06-20T12:43:00Z">
        <w:r w:rsidR="007D7316">
          <w:t>Ya que el componente principal de este software seria el formulario para colocar una solicitud, fue la característica de diseño m</w:t>
        </w:r>
        <w:r w:rsidR="001144DA">
          <w:t xml:space="preserve">ás elaborada y </w:t>
        </w:r>
      </w:ins>
      <w:ins w:id="2044" w:author="Regina Casanova" w:date="2018-06-20T12:44:00Z">
        <w:r w:rsidR="001144DA">
          <w:t xml:space="preserve">detallada. </w:t>
        </w:r>
      </w:ins>
    </w:p>
    <w:p w14:paraId="71C6D80B" w14:textId="77777777" w:rsidR="001144DA" w:rsidRDefault="001144DA" w:rsidP="00842BF2">
      <w:pPr>
        <w:pStyle w:val="Texto"/>
        <w:rPr>
          <w:ins w:id="2045" w:author="Regina Casanova" w:date="2018-06-20T12:52:00Z"/>
        </w:rPr>
      </w:pPr>
      <w:ins w:id="2046" w:author="Regina Casanova" w:date="2018-06-20T12:44:00Z">
        <w:r>
          <w:t>Adicionalmente, el software debía permitir</w:t>
        </w:r>
      </w:ins>
      <w:ins w:id="2047" w:author="Regina Casanova" w:date="2018-06-20T12:45:00Z">
        <w:r>
          <w:t>, dependiendo del tipo de usuario,</w:t>
        </w:r>
      </w:ins>
      <w:ins w:id="2048" w:author="Regina Casanova" w:date="2018-06-20T12:44:00Z">
        <w:r>
          <w:t xml:space="preserve"> manejar y gestionar las solicitudes</w:t>
        </w:r>
      </w:ins>
      <w:ins w:id="2049" w:author="Regina Casanova" w:date="2018-06-20T12:45:00Z">
        <w:r>
          <w:t xml:space="preserve">. Entonces se creó las pantallas de Gestión que iban a ser utilizadas solo por los usuarios gestores de IPRESS y por personal de SUSALUD, no iba a ser visible para los ciudadanos. </w:t>
        </w:r>
      </w:ins>
      <w:ins w:id="2050" w:author="Regina Casanova" w:date="2018-06-20T12:46:00Z">
        <w:r>
          <w:t xml:space="preserve">En estas pantallas se </w:t>
        </w:r>
      </w:ins>
      <w:ins w:id="2051" w:author="Regina Casanova" w:date="2018-06-20T12:47:00Z">
        <w:r>
          <w:t>podían</w:t>
        </w:r>
      </w:ins>
      <w:ins w:id="2052" w:author="Regina Casanova" w:date="2018-06-20T12:46:00Z">
        <w:r>
          <w:t xml:space="preserve"> </w:t>
        </w:r>
      </w:ins>
      <w:ins w:id="2053" w:author="Regina Casanova" w:date="2018-06-20T12:47:00Z">
        <w:r>
          <w:t xml:space="preserve">ver las solicitudes que se encontraran pendientes de solución y se podían agregar los diversos pasos realizados para poder llegar a una solución del mismo. En esta pantalla se </w:t>
        </w:r>
      </w:ins>
      <w:ins w:id="2054" w:author="Regina Casanova" w:date="2018-06-20T12:48:00Z">
        <w:r>
          <w:t>utilizó</w:t>
        </w:r>
      </w:ins>
      <w:ins w:id="2055" w:author="Regina Casanova" w:date="2018-06-20T12:47:00Z">
        <w:r>
          <w:t xml:space="preserve"> una semaforización de las solicitudes vigentes para poder identificar de forma </w:t>
        </w:r>
      </w:ins>
      <w:ins w:id="2056" w:author="Regina Casanova" w:date="2018-06-20T12:48:00Z">
        <w:r>
          <w:t>rápida</w:t>
        </w:r>
      </w:ins>
      <w:ins w:id="2057" w:author="Regina Casanova" w:date="2018-06-20T12:47:00Z">
        <w:r>
          <w:t xml:space="preserve"> </w:t>
        </w:r>
      </w:ins>
      <w:ins w:id="2058" w:author="Regina Casanova" w:date="2018-06-20T12:48:00Z">
        <w:r>
          <w:t>y visual las solicitudes que se encontraban próximas a vencer el tiempo de 30 días hábiles para ser resueltas.</w:t>
        </w:r>
      </w:ins>
      <w:ins w:id="2059"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2060" w:author="Regina Casanova" w:date="2018-06-20T12:50:00Z">
        <w:r>
          <w:t>correspondía</w:t>
        </w:r>
      </w:ins>
      <w:ins w:id="2061" w:author="Regina Casanova" w:date="2018-06-20T12:49:00Z">
        <w:r>
          <w:t xml:space="preserve"> dicho reclamo.</w:t>
        </w:r>
      </w:ins>
      <w:ins w:id="2062" w:author="Regina Casanova" w:date="2018-06-20T12:50:00Z">
        <w:r>
          <w:t xml:space="preserve"> </w:t>
        </w:r>
      </w:ins>
      <w:ins w:id="2063"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2064" w:author="Regina Casanova" w:date="2018-06-20T12:34:00Z"/>
        </w:rPr>
      </w:pPr>
      <w:ins w:id="2065" w:author="Regina Casanova" w:date="2018-06-20T12:52:00Z">
        <w:r>
          <w:lastRenderedPageBreak/>
          <w:t>Otras pantallas planteadas fueron las de ‘Solicitudes Vigentes’ e ‘</w:t>
        </w:r>
      </w:ins>
      <w:ins w:id="2066" w:author="Regina Casanova" w:date="2018-06-20T12:53:00Z">
        <w:r>
          <w:t>Histórico</w:t>
        </w:r>
      </w:ins>
      <w:ins w:id="2067" w:author="Regina Casanova" w:date="2018-06-20T12:52:00Z">
        <w:r>
          <w:t xml:space="preserve"> de Solicitudes’</w:t>
        </w:r>
      </w:ins>
      <w:ins w:id="2068" w:author="Regina Casanova" w:date="2018-06-20T12:58:00Z">
        <w:r w:rsidR="00F61885">
          <w:t>. Estas pantallas solo iban a encontrarse disponibles para gestores de IPRESS y personal de SUSALUD y</w:t>
        </w:r>
      </w:ins>
      <w:ins w:id="2069" w:author="Regina Casanova" w:date="2018-06-20T12:52:00Z">
        <w:r>
          <w:t xml:space="preserve"> en ellas se podían exclusivamente visualizar los reclamos </w:t>
        </w:r>
      </w:ins>
      <w:ins w:id="2070" w:author="Regina Casanova" w:date="2018-06-20T12:51:00Z">
        <w:r>
          <w:t xml:space="preserve">vigentes </w:t>
        </w:r>
      </w:ins>
      <w:ins w:id="2071" w:author="Regina Casanova" w:date="2018-06-20T12:53:00Z">
        <w:r>
          <w:t xml:space="preserve">que no habían sido resueltos todavía y los que ya habían sido resueltos respectivamente. En ambas pantallas se podría visualizar </w:t>
        </w:r>
      </w:ins>
      <w:ins w:id="2072" w:author="Regina Casanova" w:date="2018-06-20T12:54:00Z">
        <w:r w:rsidR="00F61885">
          <w:t xml:space="preserve">cuando y cuáles fueron </w:t>
        </w:r>
      </w:ins>
      <w:ins w:id="2073" w:author="Regina Casanova" w:date="2018-06-20T12:53:00Z">
        <w:r>
          <w:t>los pasos realizados para encontrar una soluci</w:t>
        </w:r>
      </w:ins>
      <w:ins w:id="2074" w:author="Regina Casanova" w:date="2018-06-20T12:54:00Z">
        <w:r w:rsidR="00F61885">
          <w:t xml:space="preserve">ón a la solicitud. </w:t>
        </w:r>
      </w:ins>
      <w:ins w:id="2075" w:author="Regina Casanova" w:date="2018-06-20T12:55:00Z">
        <w:r w:rsidR="00F61885">
          <w:t xml:space="preserve">Estos pasos iban a poder ser impresos, descargados y enviados a un correo </w:t>
        </w:r>
      </w:ins>
      <w:ins w:id="2076" w:author="Regina Casanova" w:date="2018-06-20T12:56:00Z">
        <w:r w:rsidR="00F61885">
          <w:t>electrónico</w:t>
        </w:r>
      </w:ins>
      <w:ins w:id="2077" w:author="Regina Casanova" w:date="2018-06-20T12:55:00Z">
        <w:r w:rsidR="00F61885">
          <w:t>.</w:t>
        </w:r>
      </w:ins>
      <w:ins w:id="2078" w:author="Regina Casanova" w:date="2018-06-20T12:56:00Z">
        <w:r w:rsidR="00F61885">
          <w:t xml:space="preserve"> </w:t>
        </w:r>
      </w:ins>
      <w:ins w:id="2079" w:author="Regina Casanova" w:date="2018-06-20T12:55:00Z">
        <w:r w:rsidR="00F61885">
          <w:t>También</w:t>
        </w:r>
      </w:ins>
      <w:ins w:id="2080" w:author="Regina Casanova" w:date="2018-06-20T12:54:00Z">
        <w:r w:rsidR="00F61885">
          <w:t xml:space="preserve"> se les incluyo una pantalla adicional que permitiera realizar filtros en donde se iba a poder obtener m</w:t>
        </w:r>
      </w:ins>
      <w:ins w:id="2081" w:author="Regina Casanova" w:date="2018-06-20T12:55:00Z">
        <w:r w:rsidR="00F61885">
          <w:t xml:space="preserve">ás detallada para la realización de reportes. </w:t>
        </w:r>
      </w:ins>
      <w:ins w:id="2082" w:author="Regina Casanova" w:date="2018-06-20T12:56:00Z">
        <w:r w:rsidR="00F61885">
          <w:t>En el caso exclusivo del tipo de usuarios de ciudadanos, se iba a colocar una versi</w:t>
        </w:r>
      </w:ins>
      <w:ins w:id="2083"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2084" w:author="Regina Casanova" w:date="2018-06-20T13:01:00Z"/>
        </w:rPr>
      </w:pPr>
      <w:ins w:id="2085" w:author="Regina Casanova" w:date="2018-06-20T13:02:00Z">
        <w:r>
          <w:t>P</w:t>
        </w:r>
      </w:ins>
      <w:ins w:id="2086" w:author="Regina Casanova" w:date="2018-06-20T12:56:00Z">
        <w:r>
          <w:t xml:space="preserve">ara la característica de diseño de estadísticas </w:t>
        </w:r>
      </w:ins>
      <w:ins w:id="2087" w:author="Regina Casanova" w:date="2018-06-20T12:58:00Z">
        <w:r>
          <w:t xml:space="preserve">se vio necesaria </w:t>
        </w:r>
      </w:ins>
      <w:ins w:id="2088" w:author="Regina Casanova" w:date="2018-06-20T13:02:00Z">
        <w:r>
          <w:t xml:space="preserve">la creación de dos pantallas que iban a encontrarse disponibles </w:t>
        </w:r>
      </w:ins>
      <w:ins w:id="2089" w:author="Regina Casanova" w:date="2018-06-20T12:58:00Z">
        <w:r>
          <w:t xml:space="preserve">para todos los tipos de usuarios </w:t>
        </w:r>
      </w:ins>
      <w:ins w:id="2090" w:author="Regina Casanova" w:date="2018-06-20T13:02:00Z">
        <w:r>
          <w:t>en donde pudieran ver estadísticas de un</w:t>
        </w:r>
      </w:ins>
      <w:ins w:id="2091" w:author="Regina Casanova" w:date="2018-06-20T13:04:00Z">
        <w:r>
          <w:t xml:space="preserve"> establecimiento de salud</w:t>
        </w:r>
      </w:ins>
      <w:ins w:id="2092" w:author="Regina Casanova" w:date="2018-06-20T13:02:00Z">
        <w:r>
          <w:t xml:space="preserve"> en </w:t>
        </w:r>
      </w:ins>
      <w:ins w:id="2093" w:author="Regina Casanova" w:date="2018-06-20T13:04:00Z">
        <w:r>
          <w:t>específico</w:t>
        </w:r>
      </w:ins>
      <w:ins w:id="2094" w:author="Regina Casanova" w:date="2018-06-20T13:02:00Z">
        <w:r>
          <w:t xml:space="preserve"> o realizar filtros a nivel nacional, regional o distrital donde pudieran ver </w:t>
        </w:r>
      </w:ins>
      <w:ins w:id="2095" w:author="Regina Casanova" w:date="2018-06-20T13:03:00Z">
        <w:r>
          <w:t>estadísticas</w:t>
        </w:r>
      </w:ins>
      <w:ins w:id="2096" w:author="Regina Casanova" w:date="2018-06-20T13:02:00Z">
        <w:r>
          <w:t xml:space="preserve"> </w:t>
        </w:r>
      </w:ins>
      <w:ins w:id="2097" w:author="Regina Casanova" w:date="2018-06-20T13:03:00Z">
        <w:r>
          <w:t xml:space="preserve">de diversos establecimientos de salud con el fin que los ciudadanos pudieran tomar decisiones sobre donde les </w:t>
        </w:r>
      </w:ins>
      <w:ins w:id="2098" w:author="Regina Casanova" w:date="2018-06-20T13:04:00Z">
        <w:r>
          <w:t>convenía</w:t>
        </w:r>
      </w:ins>
      <w:ins w:id="2099" w:author="Regina Casanova" w:date="2018-06-20T13:03:00Z">
        <w:r>
          <w:t xml:space="preserve"> buscar atención </w:t>
        </w:r>
      </w:ins>
      <w:ins w:id="2100" w:author="Regina Casanova" w:date="2018-06-20T13:04:00Z">
        <w:r w:rsidR="00F37427">
          <w:t>médica</w:t>
        </w:r>
      </w:ins>
      <w:ins w:id="2101" w:author="Regina Casanova" w:date="2018-06-20T13:03:00Z">
        <w:r>
          <w:t xml:space="preserve"> y para el personal de SUSALUD, poder decidir donde era necesaria una fiscalizaci</w:t>
        </w:r>
      </w:ins>
      <w:ins w:id="2102" w:author="Regina Casanova" w:date="2018-06-20T13:04:00Z">
        <w:r>
          <w:t xml:space="preserve">ón. En el caso de los gestores de IPRESS, </w:t>
        </w:r>
        <w:r w:rsidR="00F37427">
          <w:t xml:space="preserve">solo iban a poder visualizar estadísticas de la misma IPRESS para poder encontrar en </w:t>
        </w:r>
      </w:ins>
      <w:ins w:id="2103" w:author="Regina Casanova" w:date="2018-06-20T13:05:00Z">
        <w:r w:rsidR="00F37427">
          <w:t>qué</w:t>
        </w:r>
      </w:ins>
      <w:ins w:id="2104" w:author="Regina Casanova" w:date="2018-06-20T13:04:00Z">
        <w:r w:rsidR="00F37427">
          <w:t xml:space="preserve"> </w:t>
        </w:r>
      </w:ins>
      <w:ins w:id="2105" w:author="Regina Casanova" w:date="2018-06-20T13:05:00Z">
        <w:r w:rsidR="00F37427">
          <w:t>áreas</w:t>
        </w:r>
      </w:ins>
      <w:ins w:id="2106" w:author="Regina Casanova" w:date="2018-06-20T13:04:00Z">
        <w:r w:rsidR="00F37427">
          <w:t xml:space="preserve"> </w:t>
        </w:r>
      </w:ins>
      <w:ins w:id="2107" w:author="Regina Casanova" w:date="2018-06-20T13:05:00Z">
        <w:r w:rsidR="00F37427">
          <w:t xml:space="preserve">era prioritario realizar proyectos de mejora. </w:t>
        </w:r>
      </w:ins>
    </w:p>
    <w:p w14:paraId="47AD0D7F" w14:textId="03E05929" w:rsidR="00F61885" w:rsidRDefault="00F61885" w:rsidP="00842BF2">
      <w:pPr>
        <w:pStyle w:val="Texto"/>
        <w:rPr>
          <w:ins w:id="2108" w:author="Regina Casanova" w:date="2018-06-20T13:14:00Z"/>
        </w:rPr>
      </w:pPr>
      <w:ins w:id="2109" w:author="Regina Casanova" w:date="2018-06-20T13:01:00Z">
        <w:r>
          <w:t xml:space="preserve">Finalmente, </w:t>
        </w:r>
      </w:ins>
      <w:ins w:id="2110" w:author="Regina Casanova" w:date="2018-06-20T13:06:00Z">
        <w:r w:rsidR="00F37427">
          <w:t xml:space="preserve">se vio necesaria la creación de dos tipos de </w:t>
        </w:r>
      </w:ins>
      <w:ins w:id="2111" w:author="Regina Casanova" w:date="2018-06-20T13:07:00Z">
        <w:r w:rsidR="00F37427">
          <w:t>páginas</w:t>
        </w:r>
      </w:ins>
      <w:ins w:id="2112" w:author="Regina Casanova" w:date="2018-06-20T13:06:00Z">
        <w:r w:rsidR="00F37427">
          <w:t xml:space="preserve"> de ingreso, una para los ciudadanos donde se tenían que identificar con su </w:t>
        </w:r>
      </w:ins>
      <w:ins w:id="2113" w:author="Regina Casanova" w:date="2018-06-20T13:07:00Z">
        <w:r w:rsidR="00F37427">
          <w:t>número</w:t>
        </w:r>
      </w:ins>
      <w:ins w:id="2114" w:author="Regina Casanova" w:date="2018-06-20T13:06:00Z">
        <w:r w:rsidR="00F37427">
          <w:t xml:space="preserve"> de Documento </w:t>
        </w:r>
        <w:r w:rsidR="00F37427">
          <w:lastRenderedPageBreak/>
          <w:t>Nacional de Identidad</w:t>
        </w:r>
      </w:ins>
      <w:ins w:id="2115" w:author="Regina Casanova" w:date="2018-06-20T13:12:00Z">
        <w:r w:rsidR="00F37427">
          <w:t xml:space="preserve"> (DNI)</w:t>
        </w:r>
      </w:ins>
      <w:ins w:id="2116" w:author="Regina Casanova" w:date="2018-06-20T13:06:00Z">
        <w:r w:rsidR="00F37427">
          <w:t xml:space="preserve"> y se iba a validar dicho numero colocando la fecha de su nacimiento. </w:t>
        </w:r>
      </w:ins>
      <w:ins w:id="2117" w:author="Regina Casanova" w:date="2018-06-20T13:07:00Z">
        <w:r w:rsidR="00F37427">
          <w:t xml:space="preserve">Esto se hizo </w:t>
        </w:r>
      </w:ins>
      <w:ins w:id="2118"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2119" w:author="Regina Casanova" w:date="2018-06-20T13:13:00Z">
        <w:r w:rsidR="00F37427">
          <w:t>página</w:t>
        </w:r>
      </w:ins>
      <w:ins w:id="2120"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2121" w:author="Regina Casanova" w:date="2018-06-20T13:15:00Z"/>
        </w:rPr>
      </w:pPr>
      <w:ins w:id="2122" w:author="Regina Casanova" w:date="2018-06-20T13:15:00Z">
        <w:r>
          <w:t xml:space="preserve">Cabe resaltar que en esta parte, algunos requerimientos que se encuentran detallados en la tabla de requerimientos no fueron considerados para las primeras versiones del prototipo. </w:t>
        </w:r>
      </w:ins>
      <w:ins w:id="2123" w:author="Regina Casanova" w:date="2018-06-20T13:16:00Z">
        <w:r>
          <w:t xml:space="preserve">Estos requerimientos eran los correspondientes a diferentes lenguajes con los que </w:t>
        </w:r>
      </w:ins>
      <w:ins w:id="2124" w:author="Regina Casanova" w:date="2018-06-20T13:17:00Z">
        <w:r>
          <w:t>debería</w:t>
        </w:r>
      </w:ins>
      <w:ins w:id="2125" w:author="Regina Casanova" w:date="2018-06-20T13:16:00Z">
        <w:r>
          <w:t xml:space="preserve"> contar el software</w:t>
        </w:r>
      </w:ins>
      <w:ins w:id="2126" w:author="Regina Casanova" w:date="2018-06-20T13:17:00Z">
        <w:r>
          <w:t xml:space="preserve"> o</w:t>
        </w:r>
      </w:ins>
      <w:ins w:id="2127" w:author="Regina Casanova" w:date="2018-06-20T13:16:00Z">
        <w:r>
          <w:t xml:space="preserve"> </w:t>
        </w:r>
      </w:ins>
      <w:ins w:id="2128" w:author="Regina Casanova" w:date="2018-06-20T13:18:00Z">
        <w:r>
          <w:t>periodicidad</w:t>
        </w:r>
      </w:ins>
      <w:ins w:id="2129" w:author="Regina Casanova" w:date="2018-06-20T13:16:00Z">
        <w:r>
          <w:t xml:space="preserve"> de un </w:t>
        </w:r>
      </w:ins>
      <w:ins w:id="2130" w:author="Regina Casanova" w:date="2018-06-20T13:17:00Z">
        <w:r>
          <w:t>respaldo de la información almacenada dentro del software.</w:t>
        </w:r>
      </w:ins>
      <w:ins w:id="2131" w:author="Regina Casanova" w:date="2018-06-20T13:18:00Z">
        <w:r>
          <w:t xml:space="preserve"> Ellos no fueron considerados ya que el alcance de este proyecto </w:t>
        </w:r>
      </w:ins>
      <w:ins w:id="2132"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2133" w:author="Regina Casanova" w:date="2018-06-20T13:14:00Z">
        <w:r>
          <w:t xml:space="preserve">Con estas características de diseño </w:t>
        </w:r>
      </w:ins>
      <w:ins w:id="2134"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2135" w:author="Regina Casanova" w:date="2018-06-18T17:53:00Z">
        <w:r w:rsidR="00B561E1" w:rsidRPr="00BA156B" w:rsidDel="00E94926">
          <w:delText>sistema</w:delText>
        </w:r>
      </w:del>
      <w:ins w:id="2136"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2137"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2138"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2139"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2140" w:author="Regina Casanova" w:date="2018-06-18T17:53:00Z">
        <w:r w:rsidR="00A901F3" w:rsidRPr="00BA156B" w:rsidDel="00E94926">
          <w:delText>sistema</w:delText>
        </w:r>
      </w:del>
      <w:ins w:id="2141"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7B5AA2" w:rsidP="00842BF2">
      <w:pPr>
        <w:pStyle w:val="Texto"/>
        <w:jc w:val="center"/>
        <w:rPr>
          <w:sz w:val="16"/>
          <w:szCs w:val="16"/>
          <w:lang w:val="es-PE"/>
        </w:rPr>
      </w:pPr>
      <w:hyperlink r:id="rId16"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2142" w:name="_Toc511166315"/>
      <w:r w:rsidRPr="00BA156B">
        <w:rPr>
          <w:lang w:val="es-PE"/>
        </w:rPr>
        <w:t>Fase de Pruebas</w:t>
      </w:r>
      <w:bookmarkEnd w:id="2142"/>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2143"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2144"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2145" w:author="Regina Casanova" w:date="2018-06-25T14:54:00Z"/>
        </w:rPr>
      </w:pPr>
      <w:ins w:id="2146" w:author="Regina Casanova" w:date="2018-06-21T20:44:00Z">
        <w:r>
          <w:t xml:space="preserve">El personal de SUSALUD </w:t>
        </w:r>
      </w:ins>
      <w:ins w:id="2147" w:author="Regina Casanova" w:date="2018-06-21T20:45:00Z">
        <w:r>
          <w:t xml:space="preserve">realizaron las tareas indicadas de la manera en que el investigador planteo en un inicio. Dieron comentarios acerca de cómo podía mejorarse </w:t>
        </w:r>
      </w:ins>
      <w:ins w:id="2148" w:author="Regina Casanova" w:date="2018-06-21T20:46:00Z">
        <w:r>
          <w:t>agrupándose</w:t>
        </w:r>
      </w:ins>
      <w:ins w:id="2149" w:author="Regina Casanova" w:date="2018-06-21T20:45:00Z">
        <w:r>
          <w:t xml:space="preserve"> </w:t>
        </w:r>
      </w:ins>
      <w:ins w:id="2150"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2151" w:author="Regina Casanova" w:date="2018-06-21T20:47:00Z">
        <w:r w:rsidR="007C0DFF">
          <w:t xml:space="preserve">ón inicial que se había colocado, era por el uso de la palabra “Vigente” de forma repetitiva en dos sección distintas del prototipo. Mencionaron que, en el caso de solicitudes </w:t>
        </w:r>
      </w:ins>
      <w:ins w:id="2152" w:author="Regina Casanova" w:date="2018-06-21T20:48:00Z">
        <w:r w:rsidR="007C0DFF">
          <w:t>erróneamente</w:t>
        </w:r>
      </w:ins>
      <w:ins w:id="2153" w:author="Regina Casanova" w:date="2018-06-21T20:47:00Z">
        <w:r w:rsidR="007C0DFF">
          <w:t xml:space="preserve"> </w:t>
        </w:r>
      </w:ins>
      <w:ins w:id="2154" w:author="Regina Casanova" w:date="2018-06-21T20:48:00Z">
        <w:r w:rsidR="007C0DFF">
          <w:t>colocadas en cierto establecimiento de salud,</w:t>
        </w:r>
      </w:ins>
      <w:ins w:id="2155" w:author="Regina Casanova" w:date="2018-06-21T20:47:00Z">
        <w:r w:rsidR="007C0DFF">
          <w:t xml:space="preserve"> </w:t>
        </w:r>
      </w:ins>
      <w:ins w:id="2156" w:author="Regina Casanova" w:date="2018-06-21T20:48:00Z">
        <w:r w:rsidR="007C0DFF">
          <w:t>sería</w:t>
        </w:r>
      </w:ins>
      <w:ins w:id="2157" w:author="Regina Casanova" w:date="2018-06-21T20:47:00Z">
        <w:r w:rsidR="007C0DFF">
          <w:t xml:space="preserve"> adecuado poder derivar de manera rápida y sencilla</w:t>
        </w:r>
      </w:ins>
      <w:ins w:id="2158" w:author="Regina Casanova" w:date="2018-06-21T20:48:00Z">
        <w:r w:rsidR="007C0DFF">
          <w:t xml:space="preserve"> al establecimiento correcto. Sobre el estado de “Apelado”</w:t>
        </w:r>
      </w:ins>
      <w:ins w:id="2159" w:author="Regina Casanova" w:date="2018-06-21T20:49:00Z">
        <w:r w:rsidR="007C0DFF">
          <w:t xml:space="preserve"> </w:t>
        </w:r>
      </w:ins>
      <w:ins w:id="2160" w:author="Regina Casanova" w:date="2018-06-21T20:48:00Z">
        <w:r w:rsidR="007C0DFF">
          <w:t xml:space="preserve">les </w:t>
        </w:r>
      </w:ins>
      <w:ins w:id="2161" w:author="Regina Casanova" w:date="2018-06-21T20:49:00Z">
        <w:r w:rsidR="007C0DFF">
          <w:t>pareció</w:t>
        </w:r>
      </w:ins>
      <w:ins w:id="2162" w:author="Regina Casanova" w:date="2018-06-21T20:48:00Z">
        <w:r w:rsidR="007C0DFF">
          <w:t xml:space="preserve"> una </w:t>
        </w:r>
      </w:ins>
      <w:ins w:id="2163" w:author="Regina Casanova" w:date="2018-06-21T20:49:00Z">
        <w:r w:rsidR="007C0DFF">
          <w:t xml:space="preserve">interesante en la que SUSALUD podía ser partícipe del proceso, sin tener que estar guiando a la IPRESS en todo momento. En un caso con el personal de SUSALUD, no se </w:t>
        </w:r>
      </w:ins>
      <w:ins w:id="2164" w:author="Regina Casanova" w:date="2018-06-21T20:53:00Z">
        <w:r w:rsidR="007C0DFF">
          <w:t>comprendió</w:t>
        </w:r>
      </w:ins>
      <w:ins w:id="2165" w:author="Regina Casanova" w:date="2018-06-21T20:49:00Z">
        <w:r w:rsidR="001E2FF3">
          <w:t xml:space="preserve"> bien </w:t>
        </w:r>
      </w:ins>
      <w:ins w:id="2166" w:author="Regina Casanova" w:date="2018-06-21T21:01:00Z">
        <w:r w:rsidR="001E2FF3">
          <w:t>la semaforización</w:t>
        </w:r>
      </w:ins>
      <w:ins w:id="2167" w:author="Regina Casanova" w:date="2018-06-21T20:50:00Z">
        <w:r w:rsidR="007C0DFF">
          <w:t xml:space="preserve"> de los reclamos, ya que pensó que se </w:t>
        </w:r>
      </w:ins>
      <w:ins w:id="2168" w:author="Regina Casanova" w:date="2018-06-21T20:53:00Z">
        <w:r w:rsidR="007C0DFF">
          <w:t>atribuía</w:t>
        </w:r>
      </w:ins>
      <w:ins w:id="2169" w:author="Regina Casanova" w:date="2018-06-21T20:50:00Z">
        <w:r w:rsidR="007C0DFF">
          <w:t xml:space="preserve"> a de lo más sencillo a lo más difícil de resolver. Sin embargo, una vez explicado, explico que le parecía una buena forma de llamar la atención a los reclamos que necesitan m</w:t>
        </w:r>
      </w:ins>
      <w:ins w:id="2170"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2171" w:author="Regina Casanova" w:date="2018-06-21T20:52:00Z">
        <w:r w:rsidR="007C0DFF">
          <w:t xml:space="preserve">ón de reclamos que se encontraba en ese momento en revisión y por ello preferían no opinar. Sobre colocar la palabra “Solicitudes” en el </w:t>
        </w:r>
      </w:ins>
      <w:ins w:id="2172" w:author="Regina Casanova" w:date="2018-06-21T20:53:00Z">
        <w:r w:rsidR="007C0DFF">
          <w:t>título</w:t>
        </w:r>
      </w:ins>
      <w:ins w:id="2173" w:author="Regina Casanova" w:date="2018-06-21T20:52:00Z">
        <w:r w:rsidR="007C0DFF">
          <w:t xml:space="preserve"> del software, se mostraron de acuerdo ya que sigue el modelo que ellos cuentan actualmente.</w:t>
        </w:r>
      </w:ins>
    </w:p>
    <w:p w14:paraId="1703EC45" w14:textId="7EBD6646" w:rsidR="00E6095B" w:rsidRDefault="00E6095B">
      <w:pPr>
        <w:pStyle w:val="Cita"/>
        <w:rPr>
          <w:ins w:id="2174" w:author="Regina Casanova" w:date="2018-06-25T15:04:00Z"/>
          <w:lang w:val="es-PE"/>
        </w:rPr>
        <w:pPrChange w:id="2175" w:author="Regina Casanova" w:date="2018-06-25T15:03:00Z">
          <w:pPr>
            <w:pStyle w:val="Texto"/>
          </w:pPr>
        </w:pPrChange>
      </w:pPr>
      <w:ins w:id="2176" w:author="Regina Casanova" w:date="2018-06-25T15:04:00Z">
        <w:r w:rsidRPr="00E6095B">
          <w:rPr>
            <w:lang w:val="es-PE"/>
          </w:rPr>
          <w:t>"Estoy de acuerdo que primero uno deberia presentar su inconformidad llamalo reclamo o queja, no se que, primero ante la IPRESS y si no estas de acuerdo, ir a SUSALUD"</w:t>
        </w:r>
      </w:ins>
    </w:p>
    <w:p w14:paraId="205C5DA9" w14:textId="0578FC82" w:rsidR="00E6095B" w:rsidRPr="00E6095B" w:rsidRDefault="00E6095B">
      <w:pPr>
        <w:pStyle w:val="Cita"/>
        <w:rPr>
          <w:ins w:id="2177" w:author="Regina Casanova" w:date="2018-06-21T21:01:00Z"/>
          <w:lang w:val="es-PE"/>
          <w:rPrChange w:id="2178" w:author="Regina Casanova" w:date="2018-06-25T15:03:00Z">
            <w:rPr>
              <w:ins w:id="2179" w:author="Regina Casanova" w:date="2018-06-21T21:01:00Z"/>
            </w:rPr>
          </w:rPrChange>
        </w:rPr>
        <w:pPrChange w:id="2180" w:author="Regina Casanova" w:date="2018-06-25T15:03:00Z">
          <w:pPr>
            <w:pStyle w:val="Texto"/>
          </w:pPr>
        </w:pPrChange>
      </w:pPr>
      <w:ins w:id="2181" w:author="Regina Casanova" w:date="2018-06-25T15:03:00Z">
        <w:r w:rsidRPr="00E6095B">
          <w:rPr>
            <w:lang w:val="es-PE"/>
          </w:rPr>
          <w:t xml:space="preserve">"Se supone que Gestión de las Solicitudes es un detalle de las solicitudes vigentes no? Pero en Gestion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2182" w:author="Regina Casanova" w:date="2018-06-25T15:17:00Z"/>
        </w:rPr>
      </w:pPr>
      <w:ins w:id="2183" w:author="Regina Casanova" w:date="2018-06-21T21:02:00Z">
        <w:r>
          <w:t>En l</w:t>
        </w:r>
      </w:ins>
      <w:ins w:id="2184" w:author="Regina Casanova" w:date="2018-06-21T21:01:00Z">
        <w:r w:rsidR="001E2FF3">
          <w:t>os gestores de las IPRESS</w:t>
        </w:r>
      </w:ins>
      <w:ins w:id="2185" w:author="Regina Casanova" w:date="2018-06-21T21:02:00Z">
        <w:r>
          <w:t xml:space="preserve">, </w:t>
        </w:r>
      </w:ins>
      <w:ins w:id="2186" w:author="Regina Casanova" w:date="2018-06-21T21:03:00Z">
        <w:r>
          <w:t>se presentaron dos</w:t>
        </w:r>
      </w:ins>
      <w:ins w:id="2187" w:author="Regina Casanova" w:date="2018-06-21T21:02:00Z">
        <w:r>
          <w:t xml:space="preserve"> de casos en los que se tuvo que guiar un poco </w:t>
        </w:r>
      </w:ins>
      <w:ins w:id="2188" w:author="Regina Casanova" w:date="2018-06-21T21:36:00Z">
        <w:r w:rsidR="00B11AB1">
          <w:t>en la</w:t>
        </w:r>
      </w:ins>
      <w:ins w:id="2189" w:author="Regina Casanova" w:date="2018-06-21T21:02:00Z">
        <w:r w:rsidR="00B11AB1">
          <w:t xml:space="preserve"> interac</w:t>
        </w:r>
      </w:ins>
      <w:ins w:id="2190" w:author="Regina Casanova" w:date="2018-06-21T21:36:00Z">
        <w:r w:rsidR="00B11AB1">
          <w:t>ción</w:t>
        </w:r>
      </w:ins>
      <w:ins w:id="2191" w:author="Regina Casanova" w:date="2018-06-21T21:02:00Z">
        <w:r>
          <w:t xml:space="preserve"> con el prototipo</w:t>
        </w:r>
      </w:ins>
      <w:ins w:id="2192" w:author="Regina Casanova" w:date="2018-06-21T21:03:00Z">
        <w:r>
          <w:t xml:space="preserve"> pero lograron entender de manera correcta los objetivos de cada pantalla, el resto de gestores no presentaron problema</w:t>
        </w:r>
      </w:ins>
      <w:ins w:id="2193" w:author="Regina Casanova" w:date="2018-06-21T21:35:00Z">
        <w:r w:rsidR="00B11AB1">
          <w:t>s</w:t>
        </w:r>
      </w:ins>
      <w:ins w:id="2194" w:author="Regina Casanova" w:date="2018-06-21T21:03:00Z">
        <w:r>
          <w:t xml:space="preserve"> en interactuar con el sistema</w:t>
        </w:r>
      </w:ins>
      <w:ins w:id="2195" w:author="Regina Casanova" w:date="2018-06-21T21:09:00Z">
        <w:r>
          <w:t xml:space="preserve"> y comprender el objetivo de cada pantalla. Sobre la resolución de tareas, hubo un gestor que propuso pantallas adicionales para hacer m</w:t>
        </w:r>
      </w:ins>
      <w:ins w:id="2196" w:author="Regina Casanova" w:date="2018-06-21T21:10:00Z">
        <w:r>
          <w:t>ás especifica la búsqueda de información</w:t>
        </w:r>
        <w:r w:rsidR="00487969">
          <w:t xml:space="preserve">, </w:t>
        </w:r>
      </w:ins>
      <w:ins w:id="2197" w:author="Regina Casanova" w:date="2018-06-21T21:36:00Z">
        <w:r w:rsidR="00487969">
          <w:t>lo cual</w:t>
        </w:r>
      </w:ins>
      <w:ins w:id="2198" w:author="Regina Casanova" w:date="2018-06-21T21:10:00Z">
        <w:r>
          <w:t xml:space="preserve"> probablemente se debía a conveniencia y rapidez. </w:t>
        </w:r>
      </w:ins>
      <w:ins w:id="2199" w:author="Regina Casanova" w:date="2018-06-21T21:16:00Z">
        <w:r>
          <w:t xml:space="preserve">Sobre la re-clasificación de reclamos, </w:t>
        </w:r>
      </w:ins>
      <w:ins w:id="2200" w:author="Regina Casanova" w:date="2018-06-21T21:17:00Z">
        <w:r w:rsidR="001272F0">
          <w:t xml:space="preserve">algunos gestores tuvieron un poco de dificultades para poder interactuar con el servicio web donde se estaba mostrando la clasificación, </w:t>
        </w:r>
      </w:ins>
      <w:ins w:id="2201" w:author="Regina Casanova" w:date="2018-06-21T21:36:00Z">
        <w:r w:rsidR="00487969">
          <w:t>luego</w:t>
        </w:r>
      </w:ins>
      <w:ins w:id="2202" w:author="Regina Casanova" w:date="2018-06-21T21:17:00Z">
        <w:r w:rsidR="001272F0">
          <w:t xml:space="preserve"> revisaron las </w:t>
        </w:r>
      </w:ins>
      <w:ins w:id="2203" w:author="Regina Casanova" w:date="2018-06-21T21:18:00Z">
        <w:r w:rsidR="001272F0">
          <w:t>categorías</w:t>
        </w:r>
      </w:ins>
      <w:ins w:id="2204" w:author="Regina Casanova" w:date="2018-06-21T21:17:00Z">
        <w:r w:rsidR="001272F0">
          <w:t xml:space="preserve"> </w:t>
        </w:r>
      </w:ins>
      <w:ins w:id="2205" w:author="Regina Casanova" w:date="2018-06-21T21:18:00Z">
        <w:r w:rsidR="00487969">
          <w:t xml:space="preserve">planteadas </w:t>
        </w:r>
      </w:ins>
      <w:ins w:id="2206" w:author="Regina Casanova" w:date="2018-06-21T21:36:00Z">
        <w:r w:rsidR="00487969">
          <w:t>y</w:t>
        </w:r>
      </w:ins>
      <w:ins w:id="2207" w:author="Regina Casanova" w:date="2018-06-21T21:18:00Z">
        <w:r w:rsidR="001272F0">
          <w:t xml:space="preserve"> no indicaron cambios ante la clasificaci</w:t>
        </w:r>
      </w:ins>
      <w:ins w:id="2208" w:author="Regina Casanova" w:date="2018-06-21T21:19:00Z">
        <w:r w:rsidR="001272F0">
          <w:t>ón presentada.</w:t>
        </w:r>
      </w:ins>
      <w:ins w:id="2209" w:author="Regina Casanova" w:date="2018-06-21T21:20:00Z">
        <w:r w:rsidR="001272F0">
          <w:t xml:space="preserve"> La idea de un </w:t>
        </w:r>
      </w:ins>
      <w:ins w:id="2210" w:author="Regina Casanova" w:date="2018-06-21T21:21:00Z">
        <w:r w:rsidR="001272F0">
          <w:t xml:space="preserve">sistema centralizado les </w:t>
        </w:r>
      </w:ins>
      <w:ins w:id="2211" w:author="Regina Casanova" w:date="2018-06-21T21:25:00Z">
        <w:r w:rsidR="001272F0">
          <w:t>pareció</w:t>
        </w:r>
      </w:ins>
      <w:ins w:id="2212" w:author="Regina Casanova" w:date="2018-06-21T21:21:00Z">
        <w:r w:rsidR="001272F0">
          <w:t xml:space="preserve"> atractiva y tuvieron comentarios positivos </w:t>
        </w:r>
        <w:r w:rsidR="00487969">
          <w:t>acerca del prototipo presentado</w:t>
        </w:r>
      </w:ins>
      <w:ins w:id="2213" w:author="Regina Casanova" w:date="2018-06-21T21:37:00Z">
        <w:r w:rsidR="00487969">
          <w:t>. P</w:t>
        </w:r>
      </w:ins>
      <w:ins w:id="2214" w:author="Regina Casanova" w:date="2018-06-21T21:21:00Z">
        <w:r w:rsidR="001272F0">
          <w:t>resentaron algunos inconvenientes en la ubicació</w:t>
        </w:r>
      </w:ins>
      <w:ins w:id="2215" w:author="Regina Casanova" w:date="2018-06-21T21:22:00Z">
        <w:r w:rsidR="001272F0">
          <w:t>n</w:t>
        </w:r>
      </w:ins>
      <w:ins w:id="2216" w:author="Regina Casanova" w:date="2018-06-21T21:21:00Z">
        <w:r w:rsidR="001272F0">
          <w:t xml:space="preserve"> de c</w:t>
        </w:r>
        <w:r w:rsidR="00487969">
          <w:t xml:space="preserve">iertos elementos en el paso de </w:t>
        </w:r>
      </w:ins>
      <w:ins w:id="2217" w:author="Regina Casanova" w:date="2018-06-21T21:37:00Z">
        <w:r w:rsidR="00487969">
          <w:t>“C</w:t>
        </w:r>
      </w:ins>
      <w:ins w:id="2218" w:author="Regina Casanova" w:date="2018-06-21T21:21:00Z">
        <w:r w:rsidR="001272F0">
          <w:t>ontacto</w:t>
        </w:r>
      </w:ins>
      <w:ins w:id="2219" w:author="Regina Casanova" w:date="2018-06-21T21:37:00Z">
        <w:r w:rsidR="00487969">
          <w:t>”</w:t>
        </w:r>
      </w:ins>
      <w:ins w:id="2220" w:author="Regina Casanova" w:date="2018-06-21T21:21:00Z">
        <w:r w:rsidR="001272F0">
          <w:t xml:space="preserve"> del ciudadano solicitante </w:t>
        </w:r>
      </w:ins>
      <w:ins w:id="2221" w:author="Regina Casanova" w:date="2018-06-21T21:33:00Z">
        <w:r w:rsidR="00B11AB1">
          <w:t>y con algunos links que se encontraban mal colocados</w:t>
        </w:r>
      </w:ins>
      <w:ins w:id="2222" w:author="Regina Casanova" w:date="2018-06-21T21:37:00Z">
        <w:r w:rsidR="00487969">
          <w:t xml:space="preserve"> que fueron solucionados en la siguiente iteración.</w:t>
        </w:r>
      </w:ins>
      <w:ins w:id="2223" w:author="Regina Casanova" w:date="2018-06-21T21:33:00Z">
        <w:r w:rsidR="00487969">
          <w:t xml:space="preserve"> </w:t>
        </w:r>
      </w:ins>
      <w:ins w:id="2224" w:author="Regina Casanova" w:date="2018-06-21T21:37:00Z">
        <w:r w:rsidR="00487969">
          <w:t>S</w:t>
        </w:r>
      </w:ins>
      <w:ins w:id="2225" w:author="Regina Casanova" w:date="2018-06-21T21:33:00Z">
        <w:r w:rsidR="00B11AB1">
          <w:t>ugirieron pequeños cambios de texto</w:t>
        </w:r>
      </w:ins>
      <w:ins w:id="2226" w:author="Regina Casanova" w:date="2018-06-21T21:37:00Z">
        <w:r w:rsidR="00487969">
          <w:t>s</w:t>
        </w:r>
      </w:ins>
      <w:ins w:id="2227" w:author="Regina Casanova" w:date="2018-06-21T21:33:00Z">
        <w:r w:rsidR="00B11AB1">
          <w:t xml:space="preserve"> en el formulario para que fuera m</w:t>
        </w:r>
      </w:ins>
      <w:ins w:id="2228" w:author="Regina Casanova" w:date="2018-06-21T21:34:00Z">
        <w:r w:rsidR="00B11AB1">
          <w:t>ás comprensible.</w:t>
        </w:r>
      </w:ins>
      <w:ins w:id="2229" w:author="Regina Casanova" w:date="2018-06-21T21:22:00Z">
        <w:r w:rsidR="00B11AB1">
          <w:t xml:space="preserve"> </w:t>
        </w:r>
      </w:ins>
      <w:ins w:id="2230" w:author="Regina Casanova" w:date="2018-06-21T21:34:00Z">
        <w:r w:rsidR="00B11AB1">
          <w:t>U</w:t>
        </w:r>
      </w:ins>
      <w:ins w:id="2231" w:author="Regina Casanova" w:date="2018-06-21T21:22:00Z">
        <w:r w:rsidR="001272F0">
          <w:t>n gestor propuso el estado de “No Solucionable” para poder clasificar reclamos que no depende</w:t>
        </w:r>
      </w:ins>
      <w:ins w:id="2232" w:author="Regina Casanova" w:date="2018-06-21T21:38:00Z">
        <w:r w:rsidR="00487969">
          <w:t>n enteramente</w:t>
        </w:r>
      </w:ins>
      <w:ins w:id="2233" w:author="Regina Casanova" w:date="2018-06-21T21:22:00Z">
        <w:r w:rsidR="001272F0">
          <w:t xml:space="preserve"> de la jurisdicci</w:t>
        </w:r>
      </w:ins>
      <w:ins w:id="2234" w:author="Regina Casanova" w:date="2018-06-21T21:23:00Z">
        <w:r w:rsidR="001272F0">
          <w:t>ón de la I</w:t>
        </w:r>
        <w:r w:rsidR="00487969">
          <w:t>PRESS</w:t>
        </w:r>
      </w:ins>
      <w:ins w:id="2235" w:author="Regina Casanova" w:date="2018-06-21T21:38:00Z">
        <w:r w:rsidR="00487969">
          <w:t>.</w:t>
        </w:r>
      </w:ins>
      <w:ins w:id="2236" w:author="Regina Casanova" w:date="2018-06-21T21:23:00Z">
        <w:r w:rsidR="00487969">
          <w:t xml:space="preserve"> </w:t>
        </w:r>
      </w:ins>
      <w:ins w:id="2237" w:author="Regina Casanova" w:date="2018-06-21T21:38:00Z">
        <w:r w:rsidR="00487969">
          <w:t>L</w:t>
        </w:r>
      </w:ins>
      <w:ins w:id="2238" w:author="Regina Casanova" w:date="2018-06-21T21:23:00Z">
        <w:r w:rsidR="001272F0">
          <w:t xml:space="preserve">a semaforización de los reclamos les </w:t>
        </w:r>
      </w:ins>
      <w:ins w:id="2239" w:author="Regina Casanova" w:date="2018-06-21T21:24:00Z">
        <w:r w:rsidR="001272F0">
          <w:t>pareció</w:t>
        </w:r>
      </w:ins>
      <w:ins w:id="2240" w:author="Regina Casanova" w:date="2018-06-21T21:23:00Z">
        <w:r w:rsidR="001272F0">
          <w:t xml:space="preserve"> conveniente y comentaron que, aunque les es de gran utilidad el poder ver el historial del ciudadano solicitante, va a necesitar capacitaci</w:t>
        </w:r>
      </w:ins>
      <w:ins w:id="2241" w:author="Regina Casanova" w:date="2018-06-21T21:24:00Z">
        <w:r w:rsidR="001272F0">
          <w:t>ón para que el personal de la PAUS pueda manejarlo de forma conveniente.</w:t>
        </w:r>
      </w:ins>
      <w:ins w:id="2242" w:author="Regina Casanova" w:date="2018-06-21T21:28:00Z">
        <w:r w:rsidR="001272F0">
          <w:t xml:space="preserve"> Como observaciones hacia la herramienta, mencionaron que </w:t>
        </w:r>
      </w:ins>
      <w:ins w:id="2243" w:author="Regina Casanova" w:date="2018-06-21T21:32:00Z">
        <w:r w:rsidR="00B11AB1">
          <w:t>debería</w:t>
        </w:r>
      </w:ins>
      <w:ins w:id="2244" w:author="Regina Casanova" w:date="2018-06-21T21:28:00Z">
        <w:r w:rsidR="001272F0">
          <w:t xml:space="preserve"> </w:t>
        </w:r>
        <w:r w:rsidR="00487969">
          <w:t xml:space="preserve">diferenciarse </w:t>
        </w:r>
      </w:ins>
      <w:ins w:id="2245" w:author="Regina Casanova" w:date="2018-06-21T21:38:00Z">
        <w:r w:rsidR="00487969">
          <w:t>los</w:t>
        </w:r>
      </w:ins>
      <w:ins w:id="2246"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2247" w:author="Regina Casanova" w:date="2018-06-21T21:29:00Z">
        <w:r w:rsidR="00B11AB1">
          <w:t>anónima</w:t>
        </w:r>
      </w:ins>
      <w:ins w:id="2248" w:author="Regina Casanova" w:date="2018-06-21T21:28:00Z">
        <w:r w:rsidR="00B11AB1">
          <w:t xml:space="preserve"> </w:t>
        </w:r>
      </w:ins>
      <w:ins w:id="2249" w:author="Regina Casanova" w:date="2018-06-21T21:29:00Z">
        <w:r w:rsidR="00B11AB1">
          <w:t>y no se encontraba tan conforme con la identificaci</w:t>
        </w:r>
      </w:ins>
      <w:ins w:id="2250"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2251"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2252" w:author="Regina Casanova" w:date="2018-06-25T16:47:00Z"/>
        </w:rPr>
        <w:pPrChange w:id="2253" w:author="Regina Casanova" w:date="2018-06-25T16:21:00Z">
          <w:pPr>
            <w:pStyle w:val="Texto"/>
          </w:pPr>
        </w:pPrChange>
      </w:pPr>
      <w:ins w:id="2254"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67F872B6" w:rsidR="00EE36D6" w:rsidRPr="00EE36D6" w:rsidRDefault="00EE36D6">
      <w:pPr>
        <w:pStyle w:val="Cita"/>
        <w:rPr>
          <w:ins w:id="2255" w:author="Regina Casanova" w:date="2018-06-25T15:16:00Z"/>
        </w:rPr>
        <w:pPrChange w:id="2256" w:author="Regina Casanova" w:date="2018-06-25T16:47:00Z">
          <w:pPr>
            <w:pStyle w:val="Texto"/>
          </w:pPr>
        </w:pPrChange>
      </w:pPr>
      <w:ins w:id="2257" w:author="Regina Casanova" w:date="2018-06-25T16:47:00Z">
        <w:r w:rsidRPr="00EE36D6">
          <w:t xml:space="preserve">"Esto también esta interesante, porque </w:t>
        </w:r>
      </w:ins>
      <w:ins w:id="2258" w:author="Regina Casanova" w:date="2018-06-25T16:48:00Z">
        <w:r w:rsidRPr="00EE36D6">
          <w:t>últimamente</w:t>
        </w:r>
      </w:ins>
      <w:ins w:id="2259" w:author="Regina Casanova" w:date="2018-06-25T16:47:00Z">
        <w:r w:rsidRPr="00EE36D6">
          <w:t xml:space="preserve"> </w:t>
        </w:r>
      </w:ins>
      <w:ins w:id="2260" w:author="Regina Casanova" w:date="2018-06-25T16:48:00Z">
        <w:r w:rsidRPr="00EE36D6">
          <w:t>están</w:t>
        </w:r>
      </w:ins>
      <w:ins w:id="2261" w:author="Regina Casanova" w:date="2018-06-25T16:47:00Z">
        <w:r w:rsidRPr="00EE36D6">
          <w:t xml:space="preserve"> exigiendo que tiene que llegarte una respuesta en cambio antes era una respuesta verbal, ahora es por escrito y detallado como esta </w:t>
        </w:r>
      </w:ins>
      <w:ins w:id="2262" w:author="Regina Casanova" w:date="2018-06-25T16:48:00Z">
        <w:r w:rsidRPr="00EE36D6">
          <w:t>acá</w:t>
        </w:r>
      </w:ins>
      <w:ins w:id="2263" w:author="Regina Casanova" w:date="2018-06-25T16:47:00Z">
        <w:r w:rsidRPr="00EE36D6">
          <w:t xml:space="preserve">, con fecha y lo que se </w:t>
        </w:r>
      </w:ins>
      <w:ins w:id="2264" w:author="Regina Casanova" w:date="2018-06-25T16:48:00Z">
        <w:r w:rsidRPr="00EE36D6">
          <w:t>realizó</w:t>
        </w:r>
      </w:ins>
      <w:ins w:id="2265" w:author="Regina Casanova" w:date="2018-06-25T16:47:00Z">
        <w:r w:rsidRPr="00EE36D6">
          <w:t>"</w:t>
        </w:r>
      </w:ins>
    </w:p>
    <w:p w14:paraId="4C47D3EB" w14:textId="2831FAC4" w:rsidR="00DE3DBA" w:rsidRDefault="003B1064" w:rsidP="00842BF2">
      <w:pPr>
        <w:pStyle w:val="Texto"/>
        <w:rPr>
          <w:ins w:id="2266" w:author="Regina Casanova" w:date="2018-06-25T17:02:00Z"/>
        </w:rPr>
      </w:pPr>
      <w:ins w:id="2267" w:author="Regina Casanova" w:date="2018-06-22T10:50:00Z">
        <w:r>
          <w:t xml:space="preserve">En las pruebas de los ciudadanos </w:t>
        </w:r>
      </w:ins>
      <w:ins w:id="2268" w:author="Regina Casanova" w:date="2018-06-22T10:51:00Z">
        <w:r>
          <w:t>se vio que no tuvieron dificultades con interactuar con el prototipo</w:t>
        </w:r>
      </w:ins>
      <w:ins w:id="2269" w:author="Regina Casanova" w:date="2018-06-22T10:52:00Z">
        <w:r>
          <w:t>.</w:t>
        </w:r>
      </w:ins>
      <w:ins w:id="2270" w:author="Regina Casanova" w:date="2018-06-22T10:51:00Z">
        <w:r>
          <w:t xml:space="preserve"> </w:t>
        </w:r>
      </w:ins>
      <w:ins w:id="2271" w:author="Regina Casanova" w:date="2018-06-22T10:52:00Z">
        <w:r>
          <w:t>H</w:t>
        </w:r>
      </w:ins>
      <w:ins w:id="2272" w:author="Regina Casanova" w:date="2018-06-22T10:51:00Z">
        <w:r>
          <w:t xml:space="preserve">ubieron algunos comentarios sobre algunos textos </w:t>
        </w:r>
      </w:ins>
      <w:ins w:id="2273" w:author="Regina Casanova" w:date="2018-06-22T10:52:00Z">
        <w:r>
          <w:t>en donde</w:t>
        </w:r>
      </w:ins>
      <w:ins w:id="2274" w:author="Regina Casanova" w:date="2018-06-22T10:51:00Z">
        <w:r>
          <w:t xml:space="preserve"> no se comprendía sobre </w:t>
        </w:r>
      </w:ins>
      <w:ins w:id="2275" w:author="Regina Casanova" w:date="2018-06-22T10:52:00Z">
        <w:r>
          <w:t>qué</w:t>
        </w:r>
      </w:ins>
      <w:ins w:id="2276" w:author="Regina Casanova" w:date="2018-06-22T10:51:00Z">
        <w:r>
          <w:t xml:space="preserve"> se </w:t>
        </w:r>
      </w:ins>
      <w:ins w:id="2277" w:author="Regina Casanova" w:date="2018-06-25T16:40:00Z">
        <w:r w:rsidR="00EE36D6">
          <w:t>referían</w:t>
        </w:r>
      </w:ins>
      <w:ins w:id="2278" w:author="Regina Casanova" w:date="2018-06-22T10:51:00Z">
        <w:r>
          <w:t xml:space="preserve">, estos comentarios ayudaron </w:t>
        </w:r>
      </w:ins>
      <w:ins w:id="2279" w:author="Regina Casanova" w:date="2018-06-22T10:52:00Z">
        <w:r>
          <w:t>para poder hacerlos más específicos y evitar inconvenientes</w:t>
        </w:r>
      </w:ins>
      <w:ins w:id="2280" w:author="Regina Casanova" w:date="2018-06-22T10:53:00Z">
        <w:r>
          <w:t xml:space="preserve"> luego de la primera iteración</w:t>
        </w:r>
      </w:ins>
      <w:ins w:id="2281" w:author="Regina Casanova" w:date="2018-06-22T10:52:00Z">
        <w:r>
          <w:t xml:space="preserve">. Dichos textos se </w:t>
        </w:r>
      </w:ins>
      <w:ins w:id="2282" w:author="Regina Casanova" w:date="2018-06-22T10:53:00Z">
        <w:r>
          <w:t>referían</w:t>
        </w:r>
      </w:ins>
      <w:ins w:id="2283" w:author="Regina Casanova" w:date="2018-06-22T10:52:00Z">
        <w:r>
          <w:t xml:space="preserve"> </w:t>
        </w:r>
      </w:ins>
      <w:ins w:id="2284" w:author="Regina Casanova" w:date="2018-06-22T10:53:00Z">
        <w:r>
          <w:t>mayormente al primer paso para presentar una solicitud en donde se pedía que buscaran cual era la IPRESS donde había ocurrido el problema.</w:t>
        </w:r>
      </w:ins>
      <w:ins w:id="2285"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2286" w:author="Regina Casanova" w:date="2018-06-22T10:55:00Z">
        <w:r>
          <w:t>parecía</w:t>
        </w:r>
      </w:ins>
      <w:ins w:id="2287" w:author="Regina Casanova" w:date="2018-06-22T10:54:00Z">
        <w:r>
          <w:t xml:space="preserve"> </w:t>
        </w:r>
      </w:ins>
      <w:ins w:id="2288" w:author="Regina Casanova" w:date="2018-06-22T10:55:00Z">
        <w:r>
          <w:t xml:space="preserve">bien que no solo pudieran colocar reclamos sino también consultas y sugerencias, seria mejor </w:t>
        </w:r>
        <w:r>
          <w:lastRenderedPageBreak/>
          <w:t xml:space="preserve">implementar las consultas como un chat </w:t>
        </w:r>
      </w:ins>
      <w:ins w:id="2289" w:author="Regina Casanova" w:date="2018-06-22T10:56:00Z">
        <w:r>
          <w:t>automático</w:t>
        </w:r>
      </w:ins>
      <w:ins w:id="2290" w:author="Regina Casanova" w:date="2018-06-22T10:55:00Z">
        <w:r>
          <w:t xml:space="preserve"> en donde iban a poder resolver sus consultas de manera </w:t>
        </w:r>
      </w:ins>
      <w:ins w:id="2291" w:author="Regina Casanova" w:date="2018-06-22T10:56:00Z">
        <w:r>
          <w:t>rápida</w:t>
        </w:r>
      </w:ins>
      <w:ins w:id="2292" w:author="Regina Casanova" w:date="2018-06-22T10:55:00Z">
        <w:r>
          <w:t xml:space="preserve"> </w:t>
        </w:r>
      </w:ins>
      <w:ins w:id="2293" w:author="Regina Casanova" w:date="2018-06-22T10:56:00Z">
        <w:r>
          <w:t>y sin mucha formalidad. A su vez, sugirieron algunos cambios para el men</w:t>
        </w:r>
      </w:ins>
      <w:ins w:id="2294" w:author="Regina Casanova" w:date="2018-06-22T10:57:00Z">
        <w:r>
          <w:t xml:space="preserve">ú lateral para poder ubicar de manera más eficiente las opciones. </w:t>
        </w:r>
      </w:ins>
      <w:ins w:id="2295" w:author="Regina Casanova" w:date="2018-06-22T10:58:00Z">
        <w:r>
          <w:t>También</w:t>
        </w:r>
      </w:ins>
      <w:ins w:id="2296" w:author="Regina Casanova" w:date="2018-06-22T10:57:00Z">
        <w:r>
          <w:t xml:space="preserve"> dijeron que incluir un tutorial que explicara la diferencia entre tipos de solicitudes</w:t>
        </w:r>
      </w:ins>
      <w:ins w:id="2297" w:author="Regina Casanova" w:date="2018-06-22T10:59:00Z">
        <w:r>
          <w:t>, como estructurar una solicitud (específicamente, que datos son los necesarios para que se considere valida su solicitud)</w:t>
        </w:r>
      </w:ins>
      <w:ins w:id="2298" w:author="Regina Casanova" w:date="2018-06-22T10:57:00Z">
        <w:r>
          <w:t xml:space="preserve"> y</w:t>
        </w:r>
        <w:r w:rsidR="00173C5D">
          <w:t xml:space="preserve"> mostrar paso a paso </w:t>
        </w:r>
      </w:ins>
      <w:ins w:id="2299" w:author="Regina Casanova" w:date="2018-06-22T11:06:00Z">
        <w:r w:rsidR="00173C5D">
          <w:t>cómo</w:t>
        </w:r>
      </w:ins>
      <w:ins w:id="2300" w:author="Regina Casanova" w:date="2018-06-22T10:57:00Z">
        <w:r w:rsidR="00173C5D">
          <w:t xml:space="preserve"> </w:t>
        </w:r>
      </w:ins>
      <w:ins w:id="2301" w:author="Regina Casanova" w:date="2018-06-22T11:05:00Z">
        <w:r w:rsidR="00173C5D">
          <w:t>funciona el software.</w:t>
        </w:r>
      </w:ins>
      <w:ins w:id="2302" w:author="Regina Casanova" w:date="2018-06-22T11:06:00Z">
        <w:r w:rsidR="00173C5D">
          <w:t xml:space="preserve"> Acerca de las estadísticas dijeron que les parecían útiles pero que quisieran ver con más detalle cuales eran los filtros que se estaban colocando. </w:t>
        </w:r>
      </w:ins>
      <w:ins w:id="2303"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2304" w:author="Regina Casanova" w:date="2018-06-22T11:10:00Z">
        <w:r w:rsidR="00173C5D">
          <w:t xml:space="preserve">Mencionaron algunos problemas del prototipo que no </w:t>
        </w:r>
      </w:ins>
      <w:ins w:id="2305" w:author="Regina Casanova" w:date="2018-06-22T11:11:00Z">
        <w:r w:rsidR="00173C5D">
          <w:t>podían</w:t>
        </w:r>
      </w:ins>
      <w:ins w:id="2306" w:author="Regina Casanova" w:date="2018-06-22T11:10:00Z">
        <w:r w:rsidR="00173C5D">
          <w:t xml:space="preserve"> </w:t>
        </w:r>
      </w:ins>
      <w:ins w:id="2307" w:author="Regina Casanova" w:date="2018-06-22T11:11:00Z">
        <w:r w:rsidR="00173C5D">
          <w:t xml:space="preserve">ser subsanados ya que eran una función propia del software con el que fue diseñado, de ser implementado el software no se </w:t>
        </w:r>
      </w:ins>
      <w:ins w:id="2308" w:author="Regina Casanova" w:date="2018-06-22T11:12:00Z">
        <w:r w:rsidR="00173C5D">
          <w:t>presentarían</w:t>
        </w:r>
      </w:ins>
      <w:ins w:id="2309" w:author="Regina Casanova" w:date="2018-06-22T11:11:00Z">
        <w:r w:rsidR="00173C5D">
          <w:t xml:space="preserve"> </w:t>
        </w:r>
      </w:ins>
      <w:ins w:id="2310"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2311" w:author="Regina Casanova" w:date="2018-06-22T11:13:00Z">
        <w:r w:rsidR="00173C5D">
          <w:t>ningún</w:t>
        </w:r>
      </w:ins>
      <w:ins w:id="2312" w:author="Regina Casanova" w:date="2018-06-22T11:12:00Z">
        <w:r w:rsidR="00173C5D">
          <w:t xml:space="preserve"> </w:t>
        </w:r>
      </w:ins>
      <w:ins w:id="2313" w:author="Regina Casanova" w:date="2018-06-22T11:13:00Z">
        <w:r w:rsidR="00173C5D">
          <w:t>otro ciudadano por lo cual se continuo con la semaforización original luego de la primera iteración. Además</w:t>
        </w:r>
      </w:ins>
      <w:ins w:id="2314" w:author="Regina Casanova" w:date="2018-06-22T11:14:00Z">
        <w:r w:rsidR="00173C5D">
          <w:t>, otro ciudadano</w:t>
        </w:r>
      </w:ins>
      <w:ins w:id="2315" w:author="Regina Casanova" w:date="2018-06-22T11:13:00Z">
        <w:r w:rsidR="00173C5D">
          <w:t xml:space="preserve"> dij</w:t>
        </w:r>
      </w:ins>
      <w:ins w:id="2316" w:author="Regina Casanova" w:date="2018-06-22T11:14:00Z">
        <w:r w:rsidR="00173C5D">
          <w:t>o</w:t>
        </w:r>
      </w:ins>
      <w:ins w:id="2317" w:author="Regina Casanova" w:date="2018-06-22T11:13:00Z">
        <w:r w:rsidR="00173C5D">
          <w:t xml:space="preserve"> que </w:t>
        </w:r>
      </w:ins>
      <w:ins w:id="2318" w:author="Regina Casanova" w:date="2018-06-22T11:14:00Z">
        <w:r w:rsidR="00173C5D">
          <w:t>sería</w:t>
        </w:r>
      </w:ins>
      <w:ins w:id="2319" w:author="Regina Casanova" w:date="2018-06-22T11:13:00Z">
        <w:r w:rsidR="00173C5D">
          <w:t xml:space="preserve"> bueno poder colocar un </w:t>
        </w:r>
      </w:ins>
      <w:ins w:id="2320" w:author="Regina Casanova" w:date="2018-06-22T11:14:00Z">
        <w:r w:rsidR="00173C5D">
          <w:t>reclamo por una persona desconocida lo cual no fue posible diseñar ya que la normativa no permite esto. Mencionaron que la tipificaci</w:t>
        </w:r>
      </w:ins>
      <w:ins w:id="2321"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2322" w:author="Regina Casanova" w:date="2018-06-22T11:16:00Z">
        <w:r w:rsidR="00FD5613">
          <w:t>sería</w:t>
        </w:r>
      </w:ins>
      <w:ins w:id="2323" w:author="Regina Casanova" w:date="2018-06-22T11:15:00Z">
        <w:r w:rsidR="00FD5613">
          <w:t xml:space="preserve"> </w:t>
        </w:r>
        <w:r w:rsidR="00FD5613">
          <w:lastRenderedPageBreak/>
          <w:t xml:space="preserve">extremadamente larga y que se necesita una mejor manera </w:t>
        </w:r>
      </w:ins>
      <w:ins w:id="2324" w:author="Regina Casanova" w:date="2018-06-22T11:16:00Z">
        <w:r w:rsidR="00FD5613">
          <w:t>de realizar la búsqueda del establecimiento.</w:t>
        </w:r>
      </w:ins>
    </w:p>
    <w:p w14:paraId="547D5D37" w14:textId="632D6E77" w:rsidR="003E5061" w:rsidRDefault="003E5061">
      <w:pPr>
        <w:pStyle w:val="Cita"/>
        <w:rPr>
          <w:ins w:id="2325" w:author="Regina Casanova" w:date="2018-06-25T17:02:00Z"/>
        </w:rPr>
        <w:pPrChange w:id="2326" w:author="Regina Casanova" w:date="2018-06-25T17:02:00Z">
          <w:pPr>
            <w:pStyle w:val="Texto"/>
          </w:pPr>
        </w:pPrChange>
      </w:pPr>
      <w:ins w:id="2327"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2328" w:author="Regina Casanova" w:date="2018-06-20T17:07:00Z"/>
        </w:rPr>
        <w:pPrChange w:id="2329" w:author="Regina Casanova" w:date="2018-06-25T17:05:00Z">
          <w:pPr>
            <w:pStyle w:val="Texto"/>
          </w:pPr>
        </w:pPrChange>
      </w:pPr>
      <w:ins w:id="2330" w:author="Regina Casanova" w:date="2018-06-25T17:03:00Z">
        <w:r>
          <w:t xml:space="preserve">“Las consultas </w:t>
        </w:r>
      </w:ins>
      <w:ins w:id="2331" w:author="Regina Casanova" w:date="2018-06-25T17:05:00Z">
        <w:r>
          <w:t>deberían</w:t>
        </w:r>
      </w:ins>
      <w:ins w:id="2332" w:author="Regina Casanova" w:date="2018-06-25T17:03:00Z">
        <w:r>
          <w:t xml:space="preserve"> ser manejadas por un chat, porque si yo estoy apurada y deseo saber </w:t>
        </w:r>
      </w:ins>
      <w:ins w:id="2333" w:author="Regina Casanova" w:date="2018-06-25T17:05:00Z">
        <w:r>
          <w:t>dónde</w:t>
        </w:r>
      </w:ins>
      <w:ins w:id="2334" w:author="Regina Casanova" w:date="2018-06-25T17:03:00Z">
        <w:r>
          <w:t xml:space="preserve"> </w:t>
        </w:r>
      </w:ins>
      <w:ins w:id="2335" w:author="Regina Casanova" w:date="2018-06-25T17:05:00Z">
        <w:r>
          <w:t>está</w:t>
        </w:r>
      </w:ins>
      <w:ins w:id="2336" w:author="Regina Casanova" w:date="2018-06-25T17:03:00Z">
        <w:r>
          <w:t xml:space="preserve"> el consultorio</w:t>
        </w:r>
      </w:ins>
      <w:ins w:id="2337" w:author="Regina Casanova" w:date="2018-06-25T17:04:00Z">
        <w:r>
          <w:t xml:space="preserve">, hasta que me respondan ya lo </w:t>
        </w:r>
      </w:ins>
      <w:ins w:id="2338" w:author="Regina Casanova" w:date="2018-06-25T17:05:00Z">
        <w:r>
          <w:t>habré</w:t>
        </w:r>
      </w:ins>
      <w:ins w:id="2339" w:author="Regina Casanova" w:date="2018-06-25T17:04:00Z">
        <w:r>
          <w:t xml:space="preserve"> encontrado, me </w:t>
        </w:r>
      </w:ins>
      <w:ins w:id="2340" w:author="Regina Casanova" w:date="2018-06-25T17:05:00Z">
        <w:r>
          <w:t>habré</w:t>
        </w:r>
      </w:ins>
      <w:ins w:id="2341" w:author="Regina Casanova" w:date="2018-06-25T17:04:00Z">
        <w:r>
          <w:t xml:space="preserve"> hecho amiga de quien me atiende e </w:t>
        </w:r>
      </w:ins>
      <w:ins w:id="2342" w:author="Regina Casanova" w:date="2018-06-25T17:05:00Z">
        <w:r>
          <w:t>iría</w:t>
        </w:r>
      </w:ins>
      <w:ins w:id="2343" w:author="Regina Casanova" w:date="2018-06-25T17:04:00Z">
        <w:r>
          <w:t xml:space="preserve"> por mi 5ta consulta. </w:t>
        </w:r>
      </w:ins>
      <w:ins w:id="2344" w:author="Regina Casanova" w:date="2018-06-25T17:05:00Z">
        <w:r>
          <w:t>Debería</w:t>
        </w:r>
      </w:ins>
      <w:ins w:id="2345" w:author="Regina Casanova" w:date="2018-06-25T17:04:00Z">
        <w:r>
          <w:t xml:space="preserve"> ser manejado por un chat interno, para reclamos </w:t>
        </w:r>
      </w:ins>
      <w:ins w:id="2346" w:author="Regina Casanova" w:date="2018-06-25T17:05:00Z">
        <w:r>
          <w:t>está</w:t>
        </w:r>
      </w:ins>
      <w:ins w:id="2347"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2348" w:author="Regina Casanova" w:date="2018-06-18T17:53:00Z">
        <w:r w:rsidR="00AC1607" w:rsidRPr="00BA156B" w:rsidDel="00E94926">
          <w:delText>sistema</w:delText>
        </w:r>
      </w:del>
      <w:ins w:id="2349"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2350" w:author="Regina Casanova" w:date="2018-06-18T23:52:00Z">
        <w:r w:rsidR="00814F75" w:rsidRPr="00BA156B" w:rsidDel="00EF41F7">
          <w:delText xml:space="preserve">en </w:delText>
        </w:r>
      </w:del>
      <w:r w:rsidR="00814F75" w:rsidRPr="00BA156B">
        <w:t xml:space="preserve">el </w:t>
      </w:r>
      <w:del w:id="2351" w:author="Regina Casanova" w:date="2018-06-18T17:53:00Z">
        <w:r w:rsidR="00814F75" w:rsidRPr="00BA156B" w:rsidDel="00E94926">
          <w:delText xml:space="preserve">sistema </w:delText>
        </w:r>
      </w:del>
      <w:ins w:id="2352" w:author="Regina Casanova" w:date="2018-06-18T17:53:00Z">
        <w:r w:rsidR="00E94926">
          <w:t>software</w:t>
        </w:r>
      </w:ins>
      <w:ins w:id="2353"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2354" w:author="Regina Casanova" w:date="2018-06-18T17:53:00Z">
        <w:r w:rsidR="00814F75" w:rsidRPr="00BA156B" w:rsidDel="00E94926">
          <w:delText>sistema</w:delText>
        </w:r>
      </w:del>
      <w:ins w:id="2355"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2356" w:name="_Toc511166316"/>
      <w:r w:rsidRPr="00BA156B">
        <w:t>Personal de SUSALUD:</w:t>
      </w:r>
      <w:bookmarkEnd w:id="2356"/>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2357" w:name="_Toc511166317"/>
      <w:r w:rsidRPr="00BA156B">
        <w:t>Gestores de IPRESS:</w:t>
      </w:r>
      <w:bookmarkEnd w:id="2357"/>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2358" w:name="_Toc511166318"/>
      <w:r w:rsidRPr="00BA156B">
        <w:t>Ciudadanos:</w:t>
      </w:r>
      <w:bookmarkEnd w:id="2358"/>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2359" w:author="Regina Casanova" w:date="2018-06-18T17:53:00Z">
        <w:r w:rsidRPr="00BA156B" w:rsidDel="00E94926">
          <w:delText>sistema</w:delText>
        </w:r>
      </w:del>
      <w:ins w:id="2360"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2361" w:author="Regina Casanova" w:date="2018-06-18T17:53:00Z">
        <w:r w:rsidR="00465CE9" w:rsidRPr="00BA156B" w:rsidDel="00E94926">
          <w:delText>sistema</w:delText>
        </w:r>
      </w:del>
      <w:ins w:id="2362"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2363" w:author="Regina Casanova" w:date="2018-06-18T17:53:00Z">
        <w:r w:rsidRPr="00BA156B" w:rsidDel="00E94926">
          <w:delText>sistema</w:delText>
        </w:r>
      </w:del>
      <w:ins w:id="2364"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2365" w:author="Regina Casanova" w:date="2018-06-18T17:53:00Z">
        <w:r w:rsidRPr="00BA156B" w:rsidDel="00E94926">
          <w:delText xml:space="preserve">sistema </w:delText>
        </w:r>
      </w:del>
      <w:ins w:id="2366" w:author="Regina Casanova" w:date="2018-06-18T17:53:00Z">
        <w:r w:rsidR="00E94926">
          <w:t>software</w:t>
        </w:r>
      </w:ins>
      <w:ins w:id="2367" w:author="Regina Casanova" w:date="2018-06-18T17:39:00Z">
        <w:r w:rsidR="00234025">
          <w:t xml:space="preserve"> </w:t>
        </w:r>
      </w:ins>
      <w:r w:rsidRPr="00BA156B">
        <w:t xml:space="preserve">en algo funcional e inclusive algunos ofrecieron sus instalaciones para realizar pruebas piloto. El personal de SUSALUD vio el </w:t>
      </w:r>
      <w:del w:id="2368" w:author="Regina Casanova" w:date="2018-06-18T17:53:00Z">
        <w:r w:rsidRPr="00BA156B" w:rsidDel="00E94926">
          <w:delText xml:space="preserve">sistema </w:delText>
        </w:r>
      </w:del>
      <w:ins w:id="2369" w:author="Regina Casanova" w:date="2018-06-18T17:53:00Z">
        <w:r w:rsidR="00E94926">
          <w:t>software</w:t>
        </w:r>
      </w:ins>
      <w:ins w:id="2370" w:author="Regina Casanova" w:date="2018-06-18T17:39:00Z">
        <w:r w:rsidR="00234025">
          <w:t xml:space="preserve"> </w:t>
        </w:r>
      </w:ins>
      <w:r w:rsidR="00465CE9" w:rsidRPr="00BA156B">
        <w:t>útil,</w:t>
      </w:r>
      <w:r w:rsidR="00616D11" w:rsidRPr="00BA156B">
        <w:t xml:space="preserve"> pero lo compararon con un </w:t>
      </w:r>
      <w:del w:id="2371" w:author="Regina Casanova" w:date="2018-06-18T17:53:00Z">
        <w:r w:rsidR="00616D11" w:rsidRPr="00BA156B" w:rsidDel="00E94926">
          <w:delText xml:space="preserve">sistema </w:delText>
        </w:r>
      </w:del>
      <w:ins w:id="2372" w:author="Regina Casanova" w:date="2018-06-18T17:53:00Z">
        <w:r w:rsidR="00E94926">
          <w:t>software</w:t>
        </w:r>
      </w:ins>
      <w:ins w:id="2373"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2374" w:author="Regina Casanova" w:date="2018-06-18T17:53:00Z">
        <w:r w:rsidR="00465CE9" w:rsidRPr="00BA156B" w:rsidDel="00E94926">
          <w:delText>sistema</w:delText>
        </w:r>
      </w:del>
      <w:ins w:id="2375"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2376" w:name="_Toc511166319"/>
      <w:r w:rsidRPr="00BA156B">
        <w:lastRenderedPageBreak/>
        <w:t>Discusión</w:t>
      </w:r>
      <w:bookmarkEnd w:id="2376"/>
    </w:p>
    <w:p w14:paraId="196740F6" w14:textId="275220DF"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2377"/>
      <w:r w:rsidR="00696553" w:rsidRPr="00BA156B">
        <w:t xml:space="preserve">un </w:t>
      </w:r>
      <w:r w:rsidR="007B5AA2">
        <w:t>software</w:t>
      </w:r>
      <w:r w:rsidR="00696553" w:rsidRPr="00BA156B">
        <w:t xml:space="preserve"> </w:t>
      </w:r>
      <w:commentRangeEnd w:id="2377"/>
      <w:r w:rsidR="00F916E3">
        <w:rPr>
          <w:rStyle w:val="Refdecomentario"/>
          <w:rFonts w:cstheme="minorBidi"/>
          <w:lang w:val="es-ES_tradnl"/>
        </w:rPr>
        <w:commentReference w:id="2377"/>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65C63008" w:rsidR="003700B5" w:rsidRDefault="00EA18EF" w:rsidP="00842BF2">
      <w:pPr>
        <w:pStyle w:val="Texto"/>
        <w:rPr>
          <w:ins w:id="2378"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2379"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2380"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2381" w:author="Regina Casanova" w:date="2018-06-20T13:31:00Z">
        <w:r w:rsidR="003700B5">
          <w:t xml:space="preserve"> que</w:t>
        </w:r>
      </w:ins>
      <w:del w:id="2382" w:author="Regina Casanova" w:date="2018-06-20T13:31:00Z">
        <w:r w:rsidR="00BF27D4" w:rsidRPr="00BA156B" w:rsidDel="003700B5">
          <w:delText xml:space="preserve"> </w:delText>
        </w:r>
      </w:del>
      <w:ins w:id="2383" w:author="Regina Casanova" w:date="2018-06-20T13:30:00Z">
        <w:r w:rsidR="003700B5">
          <w:t xml:space="preserve"> se trata de un s</w:t>
        </w:r>
      </w:ins>
      <w:ins w:id="2384" w:author="Regina Casanova" w:date="2018-06-20T13:32:00Z">
        <w:r w:rsidR="003700B5">
          <w:t>ervicio web</w:t>
        </w:r>
      </w:ins>
      <w:ins w:id="2385" w:author="Regina Casanova" w:date="2018-06-20T13:30:00Z">
        <w:r w:rsidR="003700B5">
          <w:t xml:space="preserve"> colgado en la </w:t>
        </w:r>
      </w:ins>
      <w:ins w:id="2386" w:author="Regina Casanova" w:date="2018-06-20T13:31:00Z">
        <w:r w:rsidR="003700B5">
          <w:t>página</w:t>
        </w:r>
      </w:ins>
      <w:ins w:id="2387" w:author="Regina Casanova" w:date="2018-06-20T13:30:00Z">
        <w:r w:rsidR="003700B5">
          <w:t xml:space="preserve"> web de la superintendencia de salud de Chile </w:t>
        </w:r>
      </w:ins>
      <w:ins w:id="2388" w:author="Regina Casanova" w:date="2018-06-20T13:32:00Z">
        <w:r w:rsidR="003700B5">
          <w:t xml:space="preserve">en donde se reciben exclusivamente reclamos tanto para entidades prestadoras de salud </w:t>
        </w:r>
      </w:ins>
      <w:ins w:id="2389" w:author="Regina Casanova" w:date="2018-06-20T13:33:00Z">
        <w:r w:rsidR="003700B5">
          <w:t>públicas</w:t>
        </w:r>
      </w:ins>
      <w:ins w:id="2390" w:author="Regina Casanova" w:date="2018-06-20T13:32:00Z">
        <w:r w:rsidR="003700B5">
          <w:t xml:space="preserve"> y privadas</w:t>
        </w:r>
      </w:ins>
      <w:ins w:id="2391" w:author="Regina Casanova" w:date="2018-06-20T13:33:00Z">
        <w:r w:rsidR="003700B5">
          <w:t xml:space="preserve">. Incluso permiten los reclamos correspondientes a los planes de seguro </w:t>
        </w:r>
      </w:ins>
      <w:ins w:id="2392" w:author="Regina Casanova" w:date="2018-06-20T13:34:00Z">
        <w:r w:rsidR="003700B5">
          <w:t>públicos</w:t>
        </w:r>
      </w:ins>
      <w:ins w:id="2393" w:author="Regina Casanova" w:date="2018-06-20T13:33:00Z">
        <w:r w:rsidR="003700B5">
          <w:t xml:space="preserve"> </w:t>
        </w:r>
      </w:ins>
      <w:ins w:id="2394" w:author="Regina Casanova" w:date="2018-06-20T13:34:00Z">
        <w:r w:rsidR="003700B5">
          <w:t>y privados disponibles en dicho territori</w:t>
        </w:r>
        <w:r w:rsidR="002F7195">
          <w:t xml:space="preserve">o. Este </w:t>
        </w:r>
      </w:ins>
      <w:ins w:id="2395" w:author="Regina Casanova" w:date="2018-06-20T13:37:00Z">
        <w:r w:rsidR="002F7195">
          <w:t>trámite</w:t>
        </w:r>
      </w:ins>
      <w:ins w:id="2396" w:author="Regina Casanova" w:date="2018-06-20T13:34:00Z">
        <w:r w:rsidR="002F7195">
          <w:t xml:space="preserve"> es gratuito e involucra la solicitud de una serie de documentos </w:t>
        </w:r>
      </w:ins>
      <w:ins w:id="2397" w:author="Regina Casanova" w:date="2018-06-20T13:35:00Z">
        <w:r w:rsidR="002F7195">
          <w:t xml:space="preserve">al ciudadano, como la cedula de identidad y un formulario de reclamos que debe cumplir ciertos requisitos para poder ser considerado como un reclamo valido. </w:t>
        </w:r>
      </w:ins>
      <w:ins w:id="2398" w:author="Regina Casanova" w:date="2018-06-20T13:36:00Z">
        <w:r w:rsidR="002F7195">
          <w:t xml:space="preserve">El plazo de respuesta para estos reclamos es entre 60 y 140 días hábiles, lo cual representa el doble de tiempo que el máximo permitido en el territorio peruano. </w:t>
        </w:r>
      </w:ins>
      <w:ins w:id="2399" w:author="Regina Casanova" w:date="2018-06-20T13:38:00Z">
        <w:r w:rsidR="002F7195">
          <w:t xml:space="preserve">Este servicio de la </w:t>
        </w:r>
      </w:ins>
      <w:ins w:id="2400" w:author="Regina Casanova" w:date="2018-06-20T13:42:00Z">
        <w:r w:rsidR="002F7195">
          <w:t>Superintendencia</w:t>
        </w:r>
      </w:ins>
      <w:ins w:id="2401" w:author="Regina Casanova" w:date="2018-06-20T13:38:00Z">
        <w:r w:rsidR="002F7195">
          <w:t xml:space="preserve"> de Salud de Chile tiene 3 formas </w:t>
        </w:r>
      </w:ins>
      <w:ins w:id="2402" w:author="Regina Casanova" w:date="2018-06-20T13:39:00Z">
        <w:r w:rsidR="002F7195">
          <w:t xml:space="preserve">de ser presentado, en línea, en oficinas o por carta. En el caso de </w:t>
        </w:r>
      </w:ins>
      <w:ins w:id="2403"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2404" w:author="Regina Casanova" w:date="2018-06-20T13:41:00Z">
        <w:r w:rsidR="002F7195">
          <w:t xml:space="preserve">Adicionalmente, se puede revisar el estado de </w:t>
        </w:r>
        <w:r w:rsidR="002F7195">
          <w:lastRenderedPageBreak/>
          <w:t xml:space="preserve">la solicitud y hacer consultas sobre el caso </w:t>
        </w:r>
      </w:ins>
      <w:ins w:id="2405" w:author="Regina Casanova" w:date="2018-06-20T13:42:00Z">
        <w:r w:rsidR="002F7195">
          <w:t>específico</w:t>
        </w:r>
      </w:ins>
      <w:ins w:id="2406" w:author="Regina Casanova" w:date="2018-06-20T13:41:00Z">
        <w:r w:rsidR="002F7195">
          <w:t xml:space="preserve">. </w:t>
        </w:r>
      </w:ins>
      <w:ins w:id="2407" w:author="Regina Casanova" w:date="2018-06-20T13:42:00Z">
        <w:r w:rsidR="002F7195">
          <w:t xml:space="preserve">Cuando se realiza el </w:t>
        </w:r>
      </w:ins>
      <w:ins w:id="2408" w:author="Regina Casanova" w:date="2018-06-20T13:43:00Z">
        <w:r w:rsidR="002F7195">
          <w:t>trámite</w:t>
        </w:r>
      </w:ins>
      <w:ins w:id="2409" w:author="Regina Casanova" w:date="2018-06-20T13:42:00Z">
        <w:r w:rsidR="002F7195">
          <w:t xml:space="preserve"> por oficina o carta, se necesita llevar los documentos necesarios y entregarlos explicando el motivo de la visita a la oficina o de enviarlo a alguna oficina cercana. </w:t>
        </w:r>
      </w:ins>
      <w:ins w:id="2410" w:author="Regina Casanova" w:date="2018-06-20T13:44:00Z">
        <w:r w:rsidR="002F7195">
          <w:t xml:space="preserve">Cuando se </w:t>
        </w:r>
      </w:ins>
      <w:ins w:id="2411" w:author="Regina Casanova" w:date="2018-06-20T13:45:00Z">
        <w:r w:rsidR="00944154">
          <w:t>intentó</w:t>
        </w:r>
      </w:ins>
      <w:ins w:id="2412" w:author="Regina Casanova" w:date="2018-06-20T13:44:00Z">
        <w:r w:rsidR="002F7195">
          <w:t xml:space="preserve"> acceder al servicio en línea </w:t>
        </w:r>
        <w:r w:rsidR="00944154">
          <w:t>para colocar un reclamo</w:t>
        </w:r>
        <w:r w:rsidR="002F7195">
          <w:t xml:space="preserve">, no fue posible verificar como </w:t>
        </w:r>
      </w:ins>
      <w:ins w:id="2413" w:author="Regina Casanova" w:date="2018-06-20T13:45:00Z">
        <w:r w:rsidR="00944154">
          <w:t>era</w:t>
        </w:r>
      </w:ins>
      <w:ins w:id="2414" w:author="Regina Casanova" w:date="2018-06-20T13:44:00Z">
        <w:r w:rsidR="002F7195">
          <w:t xml:space="preserve"> </w:t>
        </w:r>
      </w:ins>
      <w:ins w:id="2415" w:author="Regina Casanova" w:date="2018-06-20T13:45:00Z">
        <w:r w:rsidR="00944154">
          <w:t>internamente</w:t>
        </w:r>
      </w:ins>
      <w:ins w:id="2416" w:author="Regina Casanova" w:date="2018-06-20T13:44:00Z">
        <w:r w:rsidR="002F7195">
          <w:t xml:space="preserve"> el software debido a que para </w:t>
        </w:r>
        <w:r w:rsidR="00944154">
          <w:t xml:space="preserve">crear un usuario, </w:t>
        </w:r>
      </w:ins>
      <w:ins w:id="2417" w:author="Regina Casanova" w:date="2018-06-20T13:46:00Z">
        <w:r w:rsidR="00944154">
          <w:t>se necesitaba colocar</w:t>
        </w:r>
      </w:ins>
      <w:ins w:id="2418" w:author="Regina Casanova" w:date="2018-06-20T13:44:00Z">
        <w:r w:rsidR="00944154">
          <w:t xml:space="preserve">, adicionalmente a nombre completo, correo </w:t>
        </w:r>
      </w:ins>
      <w:ins w:id="2419" w:author="Regina Casanova" w:date="2018-06-20T13:45:00Z">
        <w:r w:rsidR="00944154">
          <w:t>electrónico</w:t>
        </w:r>
      </w:ins>
      <w:ins w:id="2420" w:author="Regina Casanova" w:date="2018-06-20T13:44:00Z">
        <w:r w:rsidR="00944154">
          <w:t xml:space="preserve"> </w:t>
        </w:r>
      </w:ins>
      <w:ins w:id="2421" w:author="Regina Casanova" w:date="2018-06-20T13:45:00Z">
        <w:r w:rsidR="00944154">
          <w:t xml:space="preserve">y pregunta secreta para seguridad, </w:t>
        </w:r>
      </w:ins>
      <w:ins w:id="2422" w:author="Regina Casanova" w:date="2018-06-20T13:46:00Z">
        <w:r w:rsidR="00944154">
          <w:t>el número de cedula de identidad chilena y cuál era la aseguradora del ciudadano.</w:t>
        </w:r>
      </w:ins>
    </w:p>
    <w:p w14:paraId="5D5D3367" w14:textId="1E0CFA53" w:rsidR="00B9043C" w:rsidRDefault="00944154" w:rsidP="00842BF2">
      <w:pPr>
        <w:pStyle w:val="Texto"/>
        <w:rPr>
          <w:ins w:id="2423" w:author="Regina Casanova" w:date="2018-06-20T14:19:00Z"/>
        </w:rPr>
      </w:pPr>
      <w:ins w:id="2424" w:author="Regina Casanova" w:date="2018-06-20T13:50:00Z">
        <w:r>
          <w:t xml:space="preserve">Adicionalmente, se encontró una iniciativa similar </w:t>
        </w:r>
      </w:ins>
      <w:ins w:id="2425"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2426" w:author="Regina Casanova" w:date="2018-06-20T13:47:00Z">
        <w:r w:rsidRPr="00BA156B">
          <w:fldChar w:fldCharType="separate"/>
        </w:r>
      </w:ins>
      <w:r w:rsidR="00D92F33" w:rsidRPr="00D92F33">
        <w:rPr>
          <w:noProof/>
        </w:rPr>
        <w:t>(49)</w:t>
      </w:r>
      <w:ins w:id="2427" w:author="Regina Casanova" w:date="2018-06-20T13:47:00Z">
        <w:r w:rsidRPr="00BA156B">
          <w:fldChar w:fldCharType="end"/>
        </w:r>
        <w:r w:rsidRPr="00BA156B">
          <w:t>.</w:t>
        </w:r>
      </w:ins>
      <w:ins w:id="2428" w:author="Regina Casanova" w:date="2018-06-20T13:50:00Z">
        <w:r>
          <w:t xml:space="preserve"> Esta iniciativa se encuentra liderada por el Ministerio de Salud </w:t>
        </w:r>
      </w:ins>
      <w:ins w:id="2429" w:author="Regina Casanova" w:date="2018-06-20T14:10:00Z">
        <w:r w:rsidR="009475F4">
          <w:t xml:space="preserve">y Protección Social </w:t>
        </w:r>
      </w:ins>
      <w:ins w:id="2430" w:author="Regina Casanova" w:date="2018-06-20T13:57:00Z">
        <w:r w:rsidR="00394525">
          <w:t xml:space="preserve">de </w:t>
        </w:r>
      </w:ins>
      <w:ins w:id="2431" w:author="Regina Casanova" w:date="2018-06-20T13:50:00Z">
        <w:r w:rsidR="00394525">
          <w:t>Colombia</w:t>
        </w:r>
        <w:r>
          <w:t xml:space="preserve"> donde ponen a disposici</w:t>
        </w:r>
      </w:ins>
      <w:ins w:id="2432" w:author="Regina Casanova" w:date="2018-06-20T13:51:00Z">
        <w:r>
          <w:t xml:space="preserve">ón de los ciudadanos un servicio web por el cual se pueden presentar peticiones, quejas, reclamos, sugerencias o denuncias. </w:t>
        </w:r>
      </w:ins>
      <w:ins w:id="2433" w:author="Regina Casanova" w:date="2018-06-20T13:52:00Z">
        <w:r>
          <w:t>Este servicio web, cuenta con una página web donde explican detalladamente las competencias y ámbitos d</w:t>
        </w:r>
        <w:r w:rsidR="00B9043C">
          <w:t xml:space="preserve">ependiendo del tipo de </w:t>
        </w:r>
      </w:ins>
      <w:ins w:id="2434" w:author="Regina Casanova" w:date="2018-06-20T14:22:00Z">
        <w:r w:rsidR="00B9043C">
          <w:t>petición</w:t>
        </w:r>
      </w:ins>
      <w:ins w:id="2435" w:author="Regina Casanova" w:date="2018-06-20T13:52:00Z">
        <w:r>
          <w:t xml:space="preserve"> que el ciudadano tenga. </w:t>
        </w:r>
      </w:ins>
      <w:ins w:id="2436" w:author="Regina Casanova" w:date="2018-06-20T13:53:00Z">
        <w:r>
          <w:t>Incluyen una sección donde, dependiendo del tipo de reclamo a ser presentado, indican al ciudadano a que entidad gubernamental dirigirse para hacer m</w:t>
        </w:r>
      </w:ins>
      <w:ins w:id="2437" w:author="Regina Casanova" w:date="2018-06-20T13:54:00Z">
        <w:r>
          <w:t xml:space="preserve">ás específico su reclamo. </w:t>
        </w:r>
      </w:ins>
      <w:ins w:id="2438" w:author="Regina Casanova" w:date="2018-06-20T13:55:00Z">
        <w:r>
          <w:t xml:space="preserve">Esta página web cuenta con un </w:t>
        </w:r>
      </w:ins>
      <w:ins w:id="2439" w:author="Regina Casanova" w:date="2018-06-20T13:56:00Z">
        <w:r w:rsidR="00394525">
          <w:t>vínculo</w:t>
        </w:r>
      </w:ins>
      <w:ins w:id="2440" w:author="Regina Casanova" w:date="2018-06-20T13:55:00Z">
        <w:r>
          <w:t xml:space="preserve"> a una sección de Preguntas Frecue</w:t>
        </w:r>
        <w:r w:rsidR="00394525">
          <w:t xml:space="preserve">ntes sobre los tipos de </w:t>
        </w:r>
      </w:ins>
      <w:ins w:id="2441" w:author="Regina Casanova" w:date="2018-06-20T14:22:00Z">
        <w:r w:rsidR="00B9043C">
          <w:t>peticion</w:t>
        </w:r>
      </w:ins>
      <w:ins w:id="2442" w:author="Regina Casanova" w:date="2018-06-20T14:01:00Z">
        <w:r w:rsidR="00394525">
          <w:t>es o dudas</w:t>
        </w:r>
      </w:ins>
      <w:ins w:id="2443" w:author="Regina Casanova" w:date="2018-06-20T13:55:00Z">
        <w:r>
          <w:t xml:space="preserve"> que puedan </w:t>
        </w:r>
        <w:r w:rsidR="00394525">
          <w:t>presentarse</w:t>
        </w:r>
      </w:ins>
      <w:ins w:id="2444" w:author="Regina Casanova" w:date="2018-06-20T14:01:00Z">
        <w:r w:rsidR="00394525">
          <w:t xml:space="preserve"> y como estos pueden ser resueltos</w:t>
        </w:r>
      </w:ins>
      <w:ins w:id="2445" w:author="Regina Casanova" w:date="2018-06-20T13:55:00Z">
        <w:r w:rsidR="00394525">
          <w:t xml:space="preserve">. Estas preguntas frecuentes incluso se encuentran divididas en dos </w:t>
        </w:r>
      </w:ins>
      <w:ins w:id="2446" w:author="Regina Casanova" w:date="2018-06-20T13:56:00Z">
        <w:r w:rsidR="00394525">
          <w:t xml:space="preserve">temáticas que se diferencian en Protección Social y en Salud específicamente. Dichas temáticas tienen adicionalmente </w:t>
        </w:r>
      </w:ins>
      <w:ins w:id="2447" w:author="Regina Casanova" w:date="2018-06-20T13:57:00Z">
        <w:r w:rsidR="00394525">
          <w:t>sub-temáticas</w:t>
        </w:r>
      </w:ins>
      <w:ins w:id="2448" w:author="Regina Casanova" w:date="2018-06-20T13:56:00Z">
        <w:r w:rsidR="00394525">
          <w:t xml:space="preserve"> con las que pueden orientar mejor a la </w:t>
        </w:r>
      </w:ins>
      <w:ins w:id="2449" w:author="Regina Casanova" w:date="2018-06-20T13:57:00Z">
        <w:r w:rsidR="00394525">
          <w:t>ciudadanía</w:t>
        </w:r>
      </w:ins>
      <w:ins w:id="2450" w:author="Regina Casanova" w:date="2018-06-20T13:56:00Z">
        <w:r w:rsidR="00394525">
          <w:t xml:space="preserve"> </w:t>
        </w:r>
      </w:ins>
      <w:ins w:id="2451" w:author="Regina Casanova" w:date="2018-06-20T13:57:00Z">
        <w:r w:rsidR="00394525">
          <w:t>sobre diversos temas competentes al campo de acción del Ministerio de Salud</w:t>
        </w:r>
      </w:ins>
      <w:ins w:id="2452" w:author="Regina Casanova" w:date="2018-06-20T14:10:00Z">
        <w:r w:rsidR="009475F4">
          <w:t xml:space="preserve"> y Protección Social</w:t>
        </w:r>
      </w:ins>
      <w:ins w:id="2453" w:author="Regina Casanova" w:date="2018-06-20T13:57:00Z">
        <w:r w:rsidR="00394525">
          <w:t xml:space="preserve"> de Colombia.</w:t>
        </w:r>
      </w:ins>
      <w:ins w:id="2454" w:author="Regina Casanova" w:date="2018-06-20T13:58:00Z">
        <w:r w:rsidR="00394525">
          <w:t xml:space="preserve"> </w:t>
        </w:r>
      </w:ins>
      <w:ins w:id="2455" w:author="Regina Casanova" w:date="2018-06-20T14:00:00Z">
        <w:r w:rsidR="00394525">
          <w:t>Para todos</w:t>
        </w:r>
        <w:r w:rsidR="00B9043C">
          <w:t xml:space="preserve"> los tipos de </w:t>
        </w:r>
      </w:ins>
      <w:ins w:id="2456" w:author="Regina Casanova" w:date="2018-06-20T14:22:00Z">
        <w:r w:rsidR="00B9043C">
          <w:t>peticion</w:t>
        </w:r>
      </w:ins>
      <w:ins w:id="2457" w:author="Regina Casanova" w:date="2018-06-20T14:00:00Z">
        <w:r w:rsidR="00394525">
          <w:t>es que reciben, se encuentra una lista e</w:t>
        </w:r>
      </w:ins>
      <w:ins w:id="2458" w:author="Regina Casanova" w:date="2018-06-20T13:58:00Z">
        <w:r w:rsidR="00394525">
          <w:t xml:space="preserve">n su </w:t>
        </w:r>
      </w:ins>
      <w:ins w:id="2459" w:author="Regina Casanova" w:date="2018-06-20T14:00:00Z">
        <w:r w:rsidR="00394525">
          <w:t>página</w:t>
        </w:r>
      </w:ins>
      <w:ins w:id="2460" w:author="Regina Casanova" w:date="2018-06-20T13:58:00Z">
        <w:r w:rsidR="00394525">
          <w:t xml:space="preserve"> principal </w:t>
        </w:r>
      </w:ins>
      <w:ins w:id="2461" w:author="Regina Casanova" w:date="2018-06-20T14:00:00Z">
        <w:r w:rsidR="00394525">
          <w:t xml:space="preserve">donde </w:t>
        </w:r>
        <w:r w:rsidR="00394525">
          <w:lastRenderedPageBreak/>
          <w:t xml:space="preserve">explican las definiciones de cada uno y </w:t>
        </w:r>
      </w:ins>
      <w:ins w:id="2462" w:author="Regina Casanova" w:date="2018-06-20T13:58:00Z">
        <w:r w:rsidR="00394525">
          <w:t>muestra</w:t>
        </w:r>
      </w:ins>
      <w:ins w:id="2463" w:author="Regina Casanova" w:date="2018-06-20T14:01:00Z">
        <w:r w:rsidR="00394525">
          <w:t>n</w:t>
        </w:r>
      </w:ins>
      <w:ins w:id="2464" w:author="Regina Casanova" w:date="2018-06-20T13:58:00Z">
        <w:r w:rsidR="00394525">
          <w:t xml:space="preserve"> los tiempo de respuesta que puede tomar cada tipo de </w:t>
        </w:r>
      </w:ins>
      <w:ins w:id="2465" w:author="Regina Casanova" w:date="2018-06-20T14:23:00Z">
        <w:r w:rsidR="00B9043C">
          <w:t>petición</w:t>
        </w:r>
      </w:ins>
      <w:ins w:id="2466" w:author="Regina Casanova" w:date="2018-06-20T13:58:00Z">
        <w:r w:rsidR="00394525">
          <w:t xml:space="preserve">, siendo el </w:t>
        </w:r>
      </w:ins>
      <w:ins w:id="2467" w:author="Regina Casanova" w:date="2018-06-20T13:59:00Z">
        <w:r w:rsidR="00394525">
          <w:t>tiempo promedio de respuesta de 15 días</w:t>
        </w:r>
      </w:ins>
      <w:ins w:id="2468" w:author="Regina Casanova" w:date="2018-06-20T14:00:00Z">
        <w:r w:rsidR="00394525">
          <w:t xml:space="preserve"> hábiles</w:t>
        </w:r>
      </w:ins>
      <w:ins w:id="2469" w:author="Regina Casanova" w:date="2018-06-20T13:59:00Z">
        <w:r w:rsidR="00394525">
          <w:t xml:space="preserve">. Solo las consultas de un caso </w:t>
        </w:r>
      </w:ins>
      <w:ins w:id="2470" w:author="Regina Casanova" w:date="2018-06-20T14:00:00Z">
        <w:r w:rsidR="00394525">
          <w:t>específico</w:t>
        </w:r>
      </w:ins>
      <w:ins w:id="2471" w:author="Regina Casanova" w:date="2018-06-20T13:59:00Z">
        <w:r w:rsidR="00394525">
          <w:t xml:space="preserve"> puede tomar hasta 30 d</w:t>
        </w:r>
      </w:ins>
      <w:ins w:id="2472" w:author="Regina Casanova" w:date="2018-06-20T14:00:00Z">
        <w:r w:rsidR="00394525">
          <w:t>ías hábiles de respuesta.</w:t>
        </w:r>
      </w:ins>
      <w:ins w:id="2473" w:author="Regina Casanova" w:date="2018-06-20T14:03:00Z">
        <w:r w:rsidR="00394525">
          <w:t xml:space="preserve"> Cabe destacar que entre los tipos de </w:t>
        </w:r>
      </w:ins>
      <w:ins w:id="2474" w:author="Regina Casanova" w:date="2018-06-20T14:23:00Z">
        <w:r w:rsidR="00B9043C">
          <w:t>petición</w:t>
        </w:r>
      </w:ins>
      <w:ins w:id="2475" w:author="Regina Casanova" w:date="2018-06-20T14:03:00Z">
        <w:r w:rsidR="00394525">
          <w:t xml:space="preserve"> que se pueden presentar incluyen los llamados “Derechos de Petici</w:t>
        </w:r>
      </w:ins>
      <w:ins w:id="2476" w:author="Regina Casanova" w:date="2018-06-20T14:04:00Z">
        <w:r w:rsidR="00394525">
          <w:t>ón” que pueden ser tanto de interés general o particular dependiendo si afecta o tiene relación con el p</w:t>
        </w:r>
        <w:r w:rsidR="009475F4">
          <w:t>eticionario. Esto representa un</w:t>
        </w:r>
      </w:ins>
      <w:ins w:id="2477" w:author="Regina Casanova" w:date="2018-06-20T14:05:00Z">
        <w:r w:rsidR="009475F4">
          <w:t xml:space="preserve">a forma creativa de pedir sugerencias a la </w:t>
        </w:r>
      </w:ins>
      <w:ins w:id="2478" w:author="Regina Casanova" w:date="2018-06-20T14:06:00Z">
        <w:r w:rsidR="009475F4">
          <w:t>ciudadanía</w:t>
        </w:r>
      </w:ins>
      <w:ins w:id="2479" w:author="Regina Casanova" w:date="2018-06-20T14:05:00Z">
        <w:r w:rsidR="009475F4">
          <w:t xml:space="preserve"> </w:t>
        </w:r>
      </w:ins>
      <w:ins w:id="2480" w:author="Regina Casanova" w:date="2018-06-20T14:06:00Z">
        <w:r w:rsidR="009475F4">
          <w:t xml:space="preserve">sin necesidad de que tenga que haber ocurrido un hecho negativo y que puedan representar una mejora en el servicio de salud brindado. </w:t>
        </w:r>
      </w:ins>
      <w:ins w:id="2481" w:author="Regina Casanova" w:date="2018-06-20T14:07:00Z">
        <w:r w:rsidR="009475F4">
          <w:t xml:space="preserve">Ellos cuentan con una diferenciación entre el </w:t>
        </w:r>
      </w:ins>
      <w:ins w:id="2482" w:author="Regina Casanova" w:date="2018-06-20T14:08:00Z">
        <w:r w:rsidR="009475F4">
          <w:t>término</w:t>
        </w:r>
      </w:ins>
      <w:ins w:id="2483" w:author="Regina Casanova" w:date="2018-06-20T14:07:00Z">
        <w:r w:rsidR="009475F4">
          <w:t xml:space="preserve"> “Queja” y “Reclamo” donde el primero es exclusivo para conductas inadecuadas del personal mientras que la segunda es para deficiencias en la prestaci</w:t>
        </w:r>
      </w:ins>
      <w:ins w:id="2484" w:author="Regina Casanova" w:date="2018-06-20T14:08:00Z">
        <w:r w:rsidR="009475F4">
          <w:t>ón de servicios que ofrecen. Esta diferenciación resulta mucho más especifica que la diferenciaci</w:t>
        </w:r>
      </w:ins>
      <w:ins w:id="2485" w:author="Regina Casanova" w:date="2018-06-20T14:09:00Z">
        <w:r w:rsidR="009475F4">
          <w:t xml:space="preserve">ón de los mismos términos en el Perú. Por </w:t>
        </w:r>
      </w:ins>
      <w:ins w:id="2486" w:author="Regina Casanova" w:date="2018-06-20T14:10:00Z">
        <w:r w:rsidR="009475F4">
          <w:t>último</w:t>
        </w:r>
      </w:ins>
      <w:ins w:id="2487" w:author="Regina Casanova" w:date="2018-06-20T14:09:00Z">
        <w:r w:rsidR="009475F4">
          <w:t xml:space="preserve">, ellos cuentan con el </w:t>
        </w:r>
      </w:ins>
      <w:ins w:id="2488" w:author="Regina Casanova" w:date="2018-06-20T14:10:00Z">
        <w:r w:rsidR="009475F4">
          <w:t>término</w:t>
        </w:r>
      </w:ins>
      <w:ins w:id="2489" w:author="Regina Casanova" w:date="2018-06-20T14:09:00Z">
        <w:r w:rsidR="009475F4">
          <w:t xml:space="preserve"> “Denuncia” el cual se utiliza para conductas posiblemente irregulares </w:t>
        </w:r>
      </w:ins>
      <w:ins w:id="2490" w:author="Regina Casanova" w:date="2018-06-20T14:10:00Z">
        <w:r w:rsidR="009475F4">
          <w:t xml:space="preserve">que involucren </w:t>
        </w:r>
      </w:ins>
      <w:ins w:id="2491" w:author="Regina Casanova" w:date="2018-06-20T14:09:00Z">
        <w:r w:rsidR="009475F4">
          <w:t xml:space="preserve">las funciones, decisiones o intereses </w:t>
        </w:r>
      </w:ins>
      <w:ins w:id="2492" w:author="Regina Casanova" w:date="2018-06-20T14:10:00Z">
        <w:r w:rsidR="009475F4">
          <w:t>de los funcionarios del Ministerio de Salud y Protección Social.</w:t>
        </w:r>
      </w:ins>
      <w:ins w:id="2493" w:author="Regina Casanova" w:date="2018-06-20T14:11:00Z">
        <w:r w:rsidR="00EE5DBF">
          <w:t xml:space="preserve"> Es</w:t>
        </w:r>
      </w:ins>
      <w:ins w:id="2494" w:author="Regina Casanova" w:date="2018-06-20T14:12:00Z">
        <w:r w:rsidR="00EE5DBF">
          <w:t>ta diferenciación resulta adecuada para poder encontrar fallas de una forma m</w:t>
        </w:r>
      </w:ins>
      <w:ins w:id="2495" w:author="Regina Casanova" w:date="2018-06-20T14:13:00Z">
        <w:r w:rsidR="00EE5DBF">
          <w:t xml:space="preserve">ás directa y concisa. Cuando se </w:t>
        </w:r>
      </w:ins>
      <w:ins w:id="2496" w:author="Regina Casanova" w:date="2018-06-20T14:16:00Z">
        <w:r w:rsidR="00B9043C">
          <w:t>ingresó</w:t>
        </w:r>
      </w:ins>
      <w:ins w:id="2497" w:author="Regina Casanova" w:date="2018-06-20T14:13:00Z">
        <w:r w:rsidR="00EE5DBF">
          <w:t xml:space="preserve"> al sistema web</w:t>
        </w:r>
      </w:ins>
      <w:ins w:id="2498" w:author="Regina Casanova" w:date="2018-06-20T14:15:00Z">
        <w:r w:rsidR="00EE5DBF">
          <w:t xml:space="preserve"> </w:t>
        </w:r>
      </w:ins>
      <w:ins w:id="2499"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2500" w:author="Regina Casanova" w:date="2018-06-20T14:16:00Z">
        <w:r w:rsidR="00B9043C">
          <w:fldChar w:fldCharType="end"/>
        </w:r>
      </w:ins>
      <w:ins w:id="2501" w:author="Regina Casanova" w:date="2018-06-20T14:13:00Z">
        <w:r w:rsidR="00EE5DBF">
          <w:t xml:space="preserve"> se encontró una sola pantalla donde</w:t>
        </w:r>
      </w:ins>
      <w:ins w:id="2502" w:author="Regina Casanova" w:date="2018-06-20T14:15:00Z">
        <w:r w:rsidR="00EE5DBF">
          <w:t>, depen</w:t>
        </w:r>
        <w:r w:rsidR="00B9043C">
          <w:t xml:space="preserve">diendo en cual tipo de </w:t>
        </w:r>
      </w:ins>
      <w:ins w:id="2503" w:author="Regina Casanova" w:date="2018-06-20T14:23:00Z">
        <w:r w:rsidR="00B9043C">
          <w:t>petición</w:t>
        </w:r>
      </w:ins>
      <w:ins w:id="2504" w:author="Regina Casanova" w:date="2018-06-20T14:15:00Z">
        <w:r w:rsidR="00EE5DBF">
          <w:t xml:space="preserve"> se hubiera seleccionado en la anterior p</w:t>
        </w:r>
        <w:r w:rsidR="00B9043C">
          <w:t>ágina web,</w:t>
        </w:r>
      </w:ins>
      <w:ins w:id="2505" w:author="Regina Casanova" w:date="2018-06-20T14:18:00Z">
        <w:r w:rsidR="00B9043C">
          <w:t xml:space="preserve"> </w:t>
        </w:r>
      </w:ins>
      <w:ins w:id="2506" w:author="Regina Casanova" w:date="2018-06-20T14:19:00Z">
        <w:r w:rsidR="00B9043C">
          <w:t xml:space="preserve">me </w:t>
        </w:r>
      </w:ins>
      <w:ins w:id="2507" w:author="Regina Casanova" w:date="2018-06-20T14:20:00Z">
        <w:r w:rsidR="00B9043C">
          <w:t>pedía</w:t>
        </w:r>
      </w:ins>
      <w:ins w:id="2508" w:author="Regina Casanova" w:date="2018-06-20T14:18:00Z">
        <w:r w:rsidR="00B9043C">
          <w:t xml:space="preserve"> identificarme incluso </w:t>
        </w:r>
      </w:ins>
      <w:ins w:id="2509" w:author="Regina Casanova" w:date="2018-06-20T14:19:00Z">
        <w:r w:rsidR="00B9043C">
          <w:t xml:space="preserve">con una cedula de identidad la cual se validaba con los nombres y apellidos de la persona. En esta </w:t>
        </w:r>
      </w:ins>
      <w:ins w:id="2510" w:author="Regina Casanova" w:date="2018-06-20T14:20:00Z">
        <w:r w:rsidR="00B9043C">
          <w:t>web adicionalmente me permitían adjuntar archivos en formato de imagen o documento para soportar mi petición. Algo que llama mucho la atenci</w:t>
        </w:r>
      </w:ins>
      <w:ins w:id="2511"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2512" w:author="Regina Casanova" w:date="2018-06-20T13:30:00Z"/>
        </w:rPr>
      </w:pPr>
      <w:ins w:id="2513" w:author="Regina Casanova" w:date="2018-06-20T14:27:00Z">
        <w:r>
          <w:t xml:space="preserve">En ambas iniciativas, se vio la presencia de una página web que acompañaba al software web donde se explicaban los alcances y rangos de acción tanto de la </w:t>
        </w:r>
      </w:ins>
      <w:ins w:id="2514" w:author="Regina Casanova" w:date="2018-06-20T14:28:00Z">
        <w:r>
          <w:t>S</w:t>
        </w:r>
      </w:ins>
      <w:ins w:id="2515" w:author="Regina Casanova" w:date="2018-06-20T14:27:00Z">
        <w:r>
          <w:t xml:space="preserve">uperintendencia </w:t>
        </w:r>
      </w:ins>
      <w:ins w:id="2516" w:author="Regina Casanova" w:date="2018-06-20T14:28:00Z">
        <w:r>
          <w:t xml:space="preserve">en Salud de Chile </w:t>
        </w:r>
      </w:ins>
      <w:ins w:id="2517" w:author="Regina Casanova" w:date="2018-06-20T14:27:00Z">
        <w:r>
          <w:t>como del Ministerio de Salud y Protecci</w:t>
        </w:r>
      </w:ins>
      <w:ins w:id="2518" w:author="Regina Casanova" w:date="2018-06-20T14:28:00Z">
        <w:r>
          <w:t xml:space="preserve">ón Social de Colombia. Se </w:t>
        </w:r>
        <w:r w:rsidR="00917B46">
          <w:t xml:space="preserve">resalta su importancia ya que sin dicha página web, no se podría entender cómo funciona y para que debe ser utilizado. </w:t>
        </w:r>
      </w:ins>
      <w:ins w:id="2519" w:author="Regina Casanova" w:date="2018-06-20T14:29:00Z">
        <w:r w:rsidR="00917B46">
          <w:t>Esto también debería ser parte del sistema web peruano en el momento que se implemente para poder evitar c</w:t>
        </w:r>
      </w:ins>
      <w:ins w:id="2520" w:author="Regina Casanova" w:date="2018-06-20T14:30:00Z">
        <w:r w:rsidR="00917B46">
          <w:t>reencias</w:t>
        </w:r>
      </w:ins>
      <w:ins w:id="2521" w:author="Regina Casanova" w:date="2018-06-20T14:29:00Z">
        <w:r w:rsidR="00917B46">
          <w:t xml:space="preserve"> </w:t>
        </w:r>
      </w:ins>
      <w:ins w:id="2522" w:author="Regina Casanova" w:date="2018-06-20T14:30:00Z">
        <w:r w:rsidR="00917B46">
          <w:t>erróneas en la población.</w:t>
        </w:r>
      </w:ins>
      <w:ins w:id="2523" w:author="Regina Casanova" w:date="2018-06-20T14:29:00Z">
        <w:r w:rsidR="00917B46">
          <w:t xml:space="preserve"> </w:t>
        </w:r>
      </w:ins>
    </w:p>
    <w:p w14:paraId="67EE9058" w14:textId="7F1294DA" w:rsidR="00DB0C2C" w:rsidRDefault="0005010F" w:rsidP="00842BF2">
      <w:pPr>
        <w:pStyle w:val="Texto"/>
        <w:rPr>
          <w:ins w:id="2524" w:author="Regina Casanova" w:date="2018-06-20T16:24:00Z"/>
        </w:rPr>
      </w:pPr>
      <w:ins w:id="2525" w:author="Regina Casanova" w:date="2018-06-20T14:32:00Z">
        <w:r>
          <w:t xml:space="preserve">Sin embargo, </w:t>
        </w:r>
        <w:r w:rsidRPr="00BA156B">
          <w:t xml:space="preserve">no queda claro si </w:t>
        </w:r>
        <w:r>
          <w:t>en e</w:t>
        </w:r>
      </w:ins>
      <w:r w:rsidR="00BF27D4" w:rsidRPr="00BA156B">
        <w:t xml:space="preserve">stas herramientas informáticas </w:t>
      </w:r>
      <w:del w:id="2526"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2527" w:author="Regina Casanova" w:date="2018-06-20T13:29:00Z"/>
        </w:rPr>
      </w:pPr>
      <w:ins w:id="2528" w:author="Regina Casanova" w:date="2018-06-20T16:26:00Z">
        <w:r>
          <w:t xml:space="preserve">Existen </w:t>
        </w:r>
      </w:ins>
      <w:ins w:id="2529" w:author="Regina Casanova" w:date="2018-06-20T16:39:00Z">
        <w:r w:rsidR="006839BB">
          <w:t xml:space="preserve">diversos </w:t>
        </w:r>
      </w:ins>
      <w:ins w:id="2530" w:author="Regina Casanova" w:date="2018-06-20T16:26:00Z">
        <w:r>
          <w:t xml:space="preserve">estudios </w:t>
        </w:r>
      </w:ins>
      <w:ins w:id="2531" w:author="Regina Casanova" w:date="2018-06-20T16:27:00Z">
        <w:r>
          <w:t xml:space="preserve">hechos </w:t>
        </w:r>
      </w:ins>
      <w:ins w:id="2532" w:author="Regina Casanova" w:date="2018-06-20T16:39:00Z">
        <w:r w:rsidR="006839BB">
          <w:t xml:space="preserve">en Argentina </w:t>
        </w:r>
      </w:ins>
      <w:ins w:id="2533" w:author="Regina Casanova" w:date="2018-06-20T16:26:00Z">
        <w:r>
          <w:t xml:space="preserve">donde utilizan la metodología UCD </w:t>
        </w:r>
      </w:ins>
      <w:ins w:id="2534" w:author="Regina Casanova" w:date="2018-06-20T16:31:00Z">
        <w:r>
          <w:t>en sistemas informáticos clínicos donde demostraron que</w:t>
        </w:r>
      </w:ins>
      <w:ins w:id="2535" w:author="Regina Casanova" w:date="2018-06-20T16:40:00Z">
        <w:r w:rsidR="006839BB">
          <w:t xml:space="preserve"> el</w:t>
        </w:r>
      </w:ins>
      <w:ins w:id="2536" w:author="Regina Casanova" w:date="2018-06-20T16:41:00Z">
        <w:r w:rsidR="006839BB">
          <w:t xml:space="preserve"> uso de la metodología en el</w:t>
        </w:r>
      </w:ins>
      <w:ins w:id="2537" w:author="Regina Casanova" w:date="2018-06-20T16:40:00Z">
        <w:r w:rsidR="006839BB">
          <w:t xml:space="preserve"> re-diseño de </w:t>
        </w:r>
      </w:ins>
      <w:ins w:id="2538" w:author="Regina Casanova" w:date="2018-06-20T16:32:00Z">
        <w:r>
          <w:t xml:space="preserve">un sistema de </w:t>
        </w:r>
      </w:ins>
      <w:ins w:id="2539" w:author="Regina Casanova" w:date="2018-06-20T16:31:00Z">
        <w:r>
          <w:t xml:space="preserve">alertas </w:t>
        </w:r>
      </w:ins>
      <w:ins w:id="2540" w:author="Regina Casanova" w:date="2018-06-20T16:40:00Z">
        <w:r w:rsidR="006839BB">
          <w:t>en</w:t>
        </w:r>
      </w:ins>
      <w:ins w:id="2541" w:author="Regina Casanova" w:date="2018-06-20T16:33:00Z">
        <w:r>
          <w:t xml:space="preserve"> una historia clínica electrónica,</w:t>
        </w:r>
      </w:ins>
      <w:ins w:id="2542" w:author="Regina Casanova" w:date="2018-06-20T16:34:00Z">
        <w:r w:rsidR="006839BB">
          <w:t xml:space="preserve"> result</w:t>
        </w:r>
      </w:ins>
      <w:ins w:id="2543" w:author="Regina Casanova" w:date="2018-06-20T16:41:00Z">
        <w:r w:rsidR="006839BB">
          <w:t>ó</w:t>
        </w:r>
      </w:ins>
      <w:ins w:id="2544" w:author="Regina Casanova" w:date="2018-06-20T16:34:00Z">
        <w:r>
          <w:t xml:space="preserve"> en alertas más usables, efectivas y satisfactorias </w:t>
        </w:r>
        <w:r w:rsidR="006839BB">
          <w:t xml:space="preserve">que las alertas diseñadas utilizando </w:t>
        </w:r>
      </w:ins>
      <w:ins w:id="2545" w:author="Regina Casanova" w:date="2018-06-20T16:35:00Z">
        <w:r w:rsidR="006839BB">
          <w:t>técnicas</w:t>
        </w:r>
      </w:ins>
      <w:ins w:id="2546" w:author="Regina Casanova" w:date="2018-06-20T16:34:00Z">
        <w:r w:rsidR="006839BB">
          <w:t xml:space="preserve"> </w:t>
        </w:r>
      </w:ins>
      <w:ins w:id="2547" w:author="Regina Casanova" w:date="2018-06-20T16:35:00Z">
        <w:r w:rsidR="006839BB">
          <w:t xml:space="preserve">de ingeniería de software tradicional </w:t>
        </w:r>
      </w:ins>
      <w:ins w:id="2548"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2549" w:author="Regina Casanova" w:date="2018-06-20T16:36:00Z">
        <w:r w:rsidR="006839BB">
          <w:fldChar w:fldCharType="end"/>
        </w:r>
      </w:ins>
      <w:ins w:id="2550" w:author="Regina Casanova" w:date="2018-06-20T16:41:00Z">
        <w:r w:rsidR="006839BB">
          <w:t xml:space="preserve">. También mostraron </w:t>
        </w:r>
      </w:ins>
      <w:ins w:id="2551" w:author="Regina Casanova" w:date="2018-06-20T16:38:00Z">
        <w:r w:rsidR="006839BB">
          <w:t xml:space="preserve">que </w:t>
        </w:r>
      </w:ins>
      <w:ins w:id="2552" w:author="Regina Casanova" w:date="2018-06-20T16:42:00Z">
        <w:r w:rsidR="006839BB">
          <w:t>el re-diseño de registros utilizando esta metodología hizo que los enfermeros encargados en el llenado de información de los pacientes se sintieran m</w:t>
        </w:r>
      </w:ins>
      <w:ins w:id="2553" w:author="Regina Casanova" w:date="2018-06-20T16:43:00Z">
        <w:r w:rsidR="006839BB">
          <w:t>ás satisfechos y pudieran encontrar un balance entre las necesidades de enfermeros y los requerimientos de la institución</w:t>
        </w:r>
      </w:ins>
      <w:ins w:id="2554" w:author="Regina Casanova" w:date="2018-06-20T16:50:00Z">
        <w:r w:rsidR="006839BB">
          <w:t xml:space="preserve"> </w:t>
        </w:r>
      </w:ins>
      <w:ins w:id="2555"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2556" w:author="Regina Casanova" w:date="2018-06-20T16:51:00Z">
        <w:r w:rsidR="006839BB">
          <w:fldChar w:fldCharType="end"/>
        </w:r>
      </w:ins>
      <w:ins w:id="2557" w:author="Regina Casanova" w:date="2018-06-20T16:43:00Z">
        <w:r w:rsidR="006839BB">
          <w:t>.</w:t>
        </w:r>
      </w:ins>
      <w:ins w:id="2558" w:author="Regina Casanova" w:date="2018-06-20T16:51:00Z">
        <w:r w:rsidR="006839BB">
          <w:t xml:space="preserve"> En </w:t>
        </w:r>
      </w:ins>
      <w:ins w:id="2559" w:author="Regina Casanova" w:date="2018-06-20T16:43:00Z">
        <w:r w:rsidR="007A641A">
          <w:t xml:space="preserve">dichos estudios, la </w:t>
        </w:r>
      </w:ins>
      <w:ins w:id="2560" w:author="Regina Casanova" w:date="2018-06-20T16:52:00Z">
        <w:r w:rsidR="007A641A">
          <w:t>participación de los usuarios finales del software fueron cruciales</w:t>
        </w:r>
      </w:ins>
      <w:ins w:id="2561" w:author="Regina Casanova" w:date="2018-06-20T16:58:00Z">
        <w:r w:rsidR="007A641A">
          <w:t xml:space="preserve"> para conseguir los objetivos deseados</w:t>
        </w:r>
      </w:ins>
      <w:ins w:id="2562" w:author="Regina Casanova" w:date="2018-06-20T16:52:00Z">
        <w:r w:rsidR="007A641A">
          <w:t xml:space="preserve">, en el primer estudio se realizaron </w:t>
        </w:r>
      </w:ins>
      <w:ins w:id="2563"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2564" w:author="Regina Casanova" w:date="2018-06-20T16:54:00Z">
        <w:r w:rsidR="007A641A">
          <w:t xml:space="preserve">ón. </w:t>
        </w:r>
      </w:ins>
      <w:ins w:id="2565" w:author="Regina Casanova" w:date="2018-06-20T16:59:00Z">
        <w:r w:rsidR="007A641A">
          <w:t>Asimismo</w:t>
        </w:r>
      </w:ins>
      <w:ins w:id="2566" w:author="Regina Casanova" w:date="2018-06-20T16:58:00Z">
        <w:r w:rsidR="007A641A">
          <w:t>, el presente estudio</w:t>
        </w:r>
      </w:ins>
      <w:ins w:id="2567" w:author="Regina Casanova" w:date="2018-06-20T16:59:00Z">
        <w:r w:rsidR="007A641A">
          <w:t xml:space="preserve"> se suma mostrando</w:t>
        </w:r>
      </w:ins>
      <w:ins w:id="2568" w:author="Regina Casanova" w:date="2018-06-20T16:58:00Z">
        <w:r w:rsidR="007A641A">
          <w:t xml:space="preserve"> la gran importancia de tomar en cuenta las consideraciones de los usuarios finales al momento de la creación de un nuevo sistema inform</w:t>
        </w:r>
      </w:ins>
      <w:ins w:id="2569" w:author="Regina Casanova" w:date="2018-06-20T16:59:00Z">
        <w:r w:rsidR="007A641A">
          <w:t>ático.</w:t>
        </w:r>
      </w:ins>
    </w:p>
    <w:p w14:paraId="62A890EC" w14:textId="6EAFCEC7" w:rsidR="003700B5" w:rsidRPr="00842BF2" w:rsidDel="00944154" w:rsidRDefault="003700B5" w:rsidP="00842BF2">
      <w:pPr>
        <w:pStyle w:val="Texto"/>
        <w:rPr>
          <w:del w:id="2570"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2571" w:author="Regina Casanova" w:date="2018-06-18T17:53:00Z">
        <w:r w:rsidRPr="00BA156B" w:rsidDel="00E94926">
          <w:delText>sistema</w:delText>
        </w:r>
      </w:del>
      <w:ins w:id="2572"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2573" w:author="Regina Casanova" w:date="2018-06-18T17:53:00Z">
        <w:r w:rsidRPr="00BA156B" w:rsidDel="00E94926">
          <w:delText xml:space="preserve">sistema </w:delText>
        </w:r>
      </w:del>
      <w:ins w:id="2574" w:author="Regina Casanova" w:date="2018-06-18T17:53:00Z">
        <w:r w:rsidR="00E94926">
          <w:t>software</w:t>
        </w:r>
      </w:ins>
      <w:ins w:id="2575" w:author="Regina Casanova" w:date="2018-06-18T17:40:00Z">
        <w:r w:rsidR="00234025">
          <w:t xml:space="preserve"> </w:t>
        </w:r>
      </w:ins>
      <w:r w:rsidRPr="00BA156B">
        <w:t xml:space="preserve">propuesto en este proyecto, se construyó basándose en dichos beneficios por lo que el uso de este </w:t>
      </w:r>
      <w:del w:id="2576" w:author="Regina Casanova" w:date="2018-06-18T17:53:00Z">
        <w:r w:rsidRPr="00BA156B" w:rsidDel="00E94926">
          <w:delText>sistema</w:delText>
        </w:r>
      </w:del>
      <w:ins w:id="2577"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2578" w:author="Regina Casanova" w:date="2018-06-18T16:48:00Z">
        <w:r w:rsidR="00AF62FF">
          <w:t xml:space="preserve"> </w:t>
        </w:r>
      </w:ins>
      <w:ins w:id="2579"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2580"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2581" w:author="Regina Casanova" w:date="2018-06-18T16:49:00Z">
        <w:r w:rsidR="00AF62FF">
          <w:t>de gestión de reclamos en</w:t>
        </w:r>
      </w:ins>
      <w:del w:id="2582" w:author="Regina Casanova" w:date="2018-06-18T16:49:00Z">
        <w:r w:rsidRPr="00BA156B" w:rsidDel="00AF62FF">
          <w:delText>de</w:delText>
        </w:r>
      </w:del>
      <w:ins w:id="2583" w:author="Regina Casanova" w:date="2018-06-18T16:43:00Z">
        <w:r w:rsidR="00EF06FE">
          <w:t xml:space="preserve"> la red</w:t>
        </w:r>
      </w:ins>
      <w:ins w:id="2584" w:author="Regina Casanova" w:date="2018-06-18T23:54:00Z">
        <w:r w:rsidR="00EF41F7">
          <w:t xml:space="preserve"> de establecimientos de salud del</w:t>
        </w:r>
      </w:ins>
      <w:ins w:id="2585" w:author="Regina Casanova" w:date="2018-06-18T16:43:00Z">
        <w:r w:rsidR="00EF06FE">
          <w:t xml:space="preserve"> MINSA</w:t>
        </w:r>
      </w:ins>
      <w:del w:id="2586"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2587"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258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2588"/>
      <w:r w:rsidR="009E2064" w:rsidRPr="00BA156B">
        <w:t>pensar</w:t>
      </w:r>
      <w:ins w:id="2589" w:author="Regina Casanova" w:date="2018-07-07T13:33:00Z">
        <w:r w:rsidR="00DE4F52">
          <w:t>a</w:t>
        </w:r>
      </w:ins>
      <w:del w:id="2590" w:author="Regina Casanova" w:date="2018-07-07T13:33:00Z">
        <w:r w:rsidR="009E2064" w:rsidRPr="00BA156B" w:rsidDel="00DE4F52">
          <w:delText>á</w:delText>
        </w:r>
      </w:del>
      <w:r w:rsidR="009E2064" w:rsidRPr="00BA156B">
        <w:t>n</w:t>
      </w:r>
      <w:commentRangeEnd w:id="2588"/>
      <w:r w:rsidR="00F916E3">
        <w:rPr>
          <w:rStyle w:val="Refdecomentario"/>
          <w:rFonts w:cstheme="minorBidi"/>
          <w:lang w:val="es-ES_tradnl"/>
        </w:rPr>
        <w:commentReference w:id="2588"/>
      </w:r>
      <w:r w:rsidR="009E2064" w:rsidRPr="00BA156B">
        <w:t xml:space="preserve">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2591" w:author="Regina Casanova" w:date="2018-06-18T17:53:00Z">
        <w:r w:rsidR="0079520C" w:rsidRPr="00BA156B" w:rsidDel="00E94926">
          <w:delText xml:space="preserve">sistema </w:delText>
        </w:r>
      </w:del>
      <w:ins w:id="2592" w:author="Regina Casanova" w:date="2018-06-18T17:53:00Z">
        <w:r w:rsidR="00E94926">
          <w:t>software</w:t>
        </w:r>
      </w:ins>
      <w:ins w:id="2593" w:author="Regina Casanova" w:date="2018-06-18T17:41:00Z">
        <w:r w:rsidR="00234025">
          <w:t xml:space="preserve"> </w:t>
        </w:r>
      </w:ins>
      <w:r w:rsidR="0079520C" w:rsidRPr="00BA156B">
        <w:t xml:space="preserve">recaude información valiosa que pueda traducirse en proyectos de mejora. Sin esta capacitación permanente, el </w:t>
      </w:r>
      <w:del w:id="2594" w:author="Regina Casanova" w:date="2018-06-18T17:53:00Z">
        <w:r w:rsidR="0079520C" w:rsidRPr="00BA156B" w:rsidDel="00E94926">
          <w:delText>sistema</w:delText>
        </w:r>
      </w:del>
      <w:ins w:id="2595"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2596" w:author="Regina Casanova" w:date="2018-06-18T17:53:00Z">
        <w:r w:rsidRPr="00BA156B" w:rsidDel="00E94926">
          <w:delText>sistema</w:delText>
        </w:r>
      </w:del>
      <w:ins w:id="2597"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2598" w:name="_Toc511166321"/>
      <w:r w:rsidRPr="00BA156B">
        <w:rPr>
          <w:lang w:val="es-PE"/>
        </w:rPr>
        <w:t>De los h</w:t>
      </w:r>
      <w:r w:rsidR="00C1603F" w:rsidRPr="00BA156B">
        <w:rPr>
          <w:lang w:val="es-PE"/>
        </w:rPr>
        <w:t>allazgos de la fase de p</w:t>
      </w:r>
      <w:r w:rsidR="009E2064" w:rsidRPr="00BA156B">
        <w:rPr>
          <w:lang w:val="es-PE"/>
        </w:rPr>
        <w:t>rueba</w:t>
      </w:r>
      <w:bookmarkEnd w:id="2598"/>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2599" w:author="Regina Casanova" w:date="2018-06-18T17:53:00Z">
        <w:r w:rsidR="001E3A11" w:rsidRPr="00BA156B" w:rsidDel="00E94926">
          <w:delText>sistema</w:delText>
        </w:r>
      </w:del>
      <w:ins w:id="2600"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2601"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2602" w:author="Regina Casanova" w:date="2018-06-18T17:53:00Z">
        <w:r w:rsidR="00EA256A" w:rsidRPr="00BA156B" w:rsidDel="00E94926">
          <w:delText>sistema</w:delText>
        </w:r>
      </w:del>
      <w:ins w:id="2603"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2604" w:author="Regina Casanova" w:date="2018-06-18T17:53:00Z">
        <w:r w:rsidRPr="00BA156B" w:rsidDel="00E94926">
          <w:delText>sistema</w:delText>
        </w:r>
      </w:del>
      <w:ins w:id="2605"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2606" w:author="Regina Casanova" w:date="2018-06-15T19:26:00Z">
          <w:pPr>
            <w:pStyle w:val="Texto"/>
          </w:pPr>
        </w:pPrChange>
      </w:pPr>
      <w:ins w:id="2607" w:author="Regina Casanova" w:date="2018-06-15T19:26:00Z">
        <w:r>
          <w:t>Limitaciones</w:t>
        </w:r>
      </w:ins>
    </w:p>
    <w:p w14:paraId="39417866" w14:textId="081E9E9F" w:rsidR="00524A0A" w:rsidRDefault="008A445E" w:rsidP="00862EA1">
      <w:pPr>
        <w:pStyle w:val="Texto"/>
        <w:rPr>
          <w:ins w:id="2608"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2609" w:author="Regina Casanova" w:date="2018-06-15T19:45:00Z">
        <w:r w:rsidR="004D0B2C">
          <w:t xml:space="preserve">Siendo lo ideal realizar iteraciones con un </w:t>
        </w:r>
      </w:ins>
      <w:ins w:id="2610" w:author="Regina Casanova" w:date="2018-06-15T19:46:00Z">
        <w:r w:rsidR="004D0B2C">
          <w:t>máximo</w:t>
        </w:r>
      </w:ins>
      <w:ins w:id="2611" w:author="Regina Casanova" w:date="2018-06-15T19:45:00Z">
        <w:r w:rsidR="004D0B2C">
          <w:t xml:space="preserve"> </w:t>
        </w:r>
      </w:ins>
      <w:ins w:id="2612" w:author="Regina Casanova" w:date="2018-06-15T19:46:00Z">
        <w:r w:rsidR="004D0B2C">
          <w:t xml:space="preserve">de 5 pruebas de usuarios,  se realizaron </w:t>
        </w:r>
      </w:ins>
      <w:ins w:id="2613" w:author="Regina Casanova" w:date="2018-06-15T20:02:00Z">
        <w:r w:rsidR="004D0B2C">
          <w:t xml:space="preserve">iteraciones con 3 </w:t>
        </w:r>
        <w:r w:rsidR="00806EEF">
          <w:t>usuarios para cada tipo de usuario evalu</w:t>
        </w:r>
      </w:ins>
      <w:ins w:id="2614" w:author="Regina Casanova" w:date="2018-06-15T20:03:00Z">
        <w:r w:rsidR="00806EEF">
          <w:t>a</w:t>
        </w:r>
      </w:ins>
      <w:ins w:id="2615" w:author="Regina Casanova" w:date="2018-06-15T20:02:00Z">
        <w:r w:rsidR="00806EEF">
          <w:t>do</w:t>
        </w:r>
      </w:ins>
      <w:ins w:id="2616" w:author="Regina Casanova" w:date="2018-06-15T20:05:00Z">
        <w:r w:rsidR="00806EEF">
          <w:t xml:space="preserve"> debido a poco tiempo que se contaba para realizar las pruebas. S</w:t>
        </w:r>
      </w:ins>
      <w:ins w:id="2617" w:author="Regina Casanova" w:date="2018-06-15T20:06:00Z">
        <w:r w:rsidR="00806EEF">
          <w:t>in embargo, iteraciones con 5 usuarios por cada tipo de usuario hubiera sido preferible para poder</w:t>
        </w:r>
      </w:ins>
      <w:ins w:id="2618" w:author="Regina Casanova" w:date="2018-06-15T20:02:00Z">
        <w:r w:rsidR="00806EEF">
          <w:t xml:space="preserve"> </w:t>
        </w:r>
      </w:ins>
      <w:ins w:id="2619" w:author="Regina Casanova" w:date="2018-06-15T20:07:00Z">
        <w:r w:rsidR="00806EEF">
          <w:t xml:space="preserve">refinar el prototipo. Adicionalmente, </w:t>
        </w:r>
      </w:ins>
      <w:del w:id="2620" w:author="Regina Casanova" w:date="2018-06-15T20:07:00Z">
        <w:r w:rsidR="00BE03A0" w:rsidRPr="00BA156B" w:rsidDel="00806EEF">
          <w:delText>I</w:delText>
        </w:r>
        <w:r w:rsidR="00472F37" w:rsidRPr="00BA156B" w:rsidDel="00806EEF">
          <w:delText>dealmente</w:delText>
        </w:r>
      </w:del>
      <w:ins w:id="2621"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2622"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2623" w:author="Regina Casanova" w:date="2018-06-18T12:29:00Z"/>
        </w:rPr>
      </w:pPr>
      <w:ins w:id="2624" w:author="Regina Casanova" w:date="2018-06-18T12:21:00Z">
        <w:r>
          <w:lastRenderedPageBreak/>
          <w:t>Acerca de la clasificación de reclamos</w:t>
        </w:r>
      </w:ins>
      <w:ins w:id="2625" w:author="Regina Casanova" w:date="2018-06-18T12:22:00Z">
        <w:r w:rsidR="00152904">
          <w:t xml:space="preserve"> presentada</w:t>
        </w:r>
      </w:ins>
      <w:ins w:id="2626" w:author="Regina Casanova" w:date="2018-06-18T12:21:00Z">
        <w:r>
          <w:t xml:space="preserve">, </w:t>
        </w:r>
        <w:r w:rsidR="00152904">
          <w:t>a pesar de haberse rea</w:t>
        </w:r>
      </w:ins>
      <w:ins w:id="2627" w:author="Regina Casanova" w:date="2018-06-18T12:23:00Z">
        <w:r w:rsidR="00152904">
          <w:t xml:space="preserve">lizado </w:t>
        </w:r>
      </w:ins>
      <w:ins w:id="2628" w:author="Regina Casanova" w:date="2018-06-18T12:24:00Z">
        <w:r w:rsidR="00152904">
          <w:t>con</w:t>
        </w:r>
      </w:ins>
      <w:ins w:id="2629" w:author="Regina Casanova" w:date="2018-06-18T12:23:00Z">
        <w:r w:rsidR="00152904">
          <w:t xml:space="preserve"> el consenso de un </w:t>
        </w:r>
      </w:ins>
      <w:ins w:id="2630" w:author="Regina Casanova" w:date="2018-06-18T12:21:00Z">
        <w:r w:rsidR="00152904">
          <w:t xml:space="preserve">grupo de 8 </w:t>
        </w:r>
      </w:ins>
      <w:ins w:id="2631" w:author="Regina Casanova" w:date="2018-06-18T12:23:00Z">
        <w:r w:rsidR="00152904">
          <w:t>personas, entre personal de SUSALUD y gestores de IPRESS</w:t>
        </w:r>
      </w:ins>
      <w:ins w:id="2632" w:author="Regina Casanova" w:date="2018-06-18T12:21:00Z">
        <w:r w:rsidR="00152904">
          <w:t xml:space="preserve"> que trabajan de manera constante con los reclamos </w:t>
        </w:r>
      </w:ins>
      <w:ins w:id="2633" w:author="Regina Casanova" w:date="2018-06-18T12:22:00Z">
        <w:r w:rsidR="00152904">
          <w:t xml:space="preserve">en salud, no se puede tomar la clasificación presentada como definitiva ya que no se puede comprobar que los criterios utilizados por </w:t>
        </w:r>
      </w:ins>
      <w:ins w:id="2634" w:author="Regina Casanova" w:date="2018-06-18T12:24:00Z">
        <w:r w:rsidR="00152904">
          <w:t xml:space="preserve">estos usuarios se ciñe a criterios utilizados internacionalmente para la clasificación de reclamos. Adicionalmente, </w:t>
        </w:r>
      </w:ins>
      <w:ins w:id="2635" w:author="Regina Casanova" w:date="2018-06-18T12:25:00Z">
        <w:r w:rsidR="00152904">
          <w:t>existe un tema cultural en donde no se suele presentar cambios a propuestas hechas que puede haberse presentado con esta parte de la investigaci</w:t>
        </w:r>
      </w:ins>
      <w:ins w:id="2636" w:author="Regina Casanova" w:date="2018-06-18T12:28:00Z">
        <w:r w:rsidR="00152904">
          <w:t xml:space="preserve">ón. Resulta difícil identificar si no se presentaron cambios por ello o porque verdaderamente aceptaban cada </w:t>
        </w:r>
      </w:ins>
      <w:ins w:id="2637" w:author="Regina Casanova" w:date="2018-06-18T12:29:00Z">
        <w:r w:rsidR="00152904">
          <w:t>categoría</w:t>
        </w:r>
      </w:ins>
      <w:ins w:id="2638" w:author="Regina Casanova" w:date="2018-06-18T12:28:00Z">
        <w:r w:rsidR="00152904">
          <w:t xml:space="preserve"> </w:t>
        </w:r>
      </w:ins>
      <w:ins w:id="2639" w:author="Regina Casanova" w:date="2018-06-18T12:29:00Z">
        <w:r w:rsidR="00152904">
          <w:t xml:space="preserve"> e ítem presentado.</w:t>
        </w:r>
      </w:ins>
    </w:p>
    <w:p w14:paraId="5A572F5B" w14:textId="5E15C22B" w:rsidR="00152904" w:rsidRPr="00862EA1" w:rsidRDefault="00152904" w:rsidP="00862EA1">
      <w:pPr>
        <w:pStyle w:val="Texto"/>
      </w:pPr>
      <w:ins w:id="2640" w:author="Regina Casanova" w:date="2018-06-18T12:29:00Z">
        <w:r>
          <w:t xml:space="preserve">Finalmente, </w:t>
        </w:r>
      </w:ins>
      <w:ins w:id="2641" w:author="Regina Casanova" w:date="2018-06-18T12:30:00Z">
        <w:r>
          <w:t>luego de encontrar incongruencias en los datos p</w:t>
        </w:r>
        <w:r w:rsidR="009D09E8">
          <w:t>resentados del Sistema de</w:t>
        </w:r>
      </w:ins>
      <w:ins w:id="2642" w:author="Regina Casanova" w:date="2018-06-18T12:31:00Z">
        <w:r>
          <w:t xml:space="preserve"> </w:t>
        </w:r>
        <w:r w:rsidR="009D09E8">
          <w:t xml:space="preserve">Solicitudes en Atención al Ciudadano es </w:t>
        </w:r>
      </w:ins>
      <w:ins w:id="2643" w:author="Regina Casanova" w:date="2018-06-18T12:32:00Z">
        <w:r w:rsidR="009D09E8">
          <w:t>difícil</w:t>
        </w:r>
      </w:ins>
      <w:ins w:id="2644" w:author="Regina Casanova" w:date="2018-06-18T12:31:00Z">
        <w:r w:rsidR="009D09E8">
          <w:t xml:space="preserve"> </w:t>
        </w:r>
      </w:ins>
      <w:ins w:id="2645" w:author="Regina Casanova" w:date="2018-06-18T12:32:00Z">
        <w:r w:rsidR="009D09E8">
          <w:t>poder confiar enteramente en los datos presentados por su Plataforma de Informaci</w:t>
        </w:r>
      </w:ins>
      <w:ins w:id="2646" w:author="Regina Casanova" w:date="2018-06-18T12:33:00Z">
        <w:r w:rsidR="009D09E8">
          <w:t>ón y Difusión</w:t>
        </w:r>
      </w:ins>
      <w:ins w:id="2647" w:author="Regina Casanova" w:date="2018-06-18T12:36:00Z">
        <w:r w:rsidR="009D09E8">
          <w:t xml:space="preserve"> y esto hace que los ciudadanos que deseen acceder a esta informaci</w:t>
        </w:r>
      </w:ins>
      <w:ins w:id="2648" w:author="Regina Casanova" w:date="2018-06-18T12:37:00Z">
        <w:r w:rsidR="009D09E8">
          <w:t xml:space="preserve">ón puedan estar accediendo a información errónea y no les permita tomar una decisión informada sobre </w:t>
        </w:r>
      </w:ins>
      <w:ins w:id="2649" w:author="Regina Casanova" w:date="2018-06-18T13:16:00Z">
        <w:r w:rsidR="000969F2">
          <w:t>dónde</w:t>
        </w:r>
      </w:ins>
      <w:ins w:id="2650"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2651" w:name="_Toc511166322"/>
      <w:r w:rsidRPr="00BA156B">
        <w:lastRenderedPageBreak/>
        <w:t>Conclusiones</w:t>
      </w:r>
      <w:bookmarkEnd w:id="2651"/>
    </w:p>
    <w:p w14:paraId="5EA702DC" w14:textId="185229F0" w:rsidR="00F26C78" w:rsidRPr="00862EA1" w:rsidRDefault="000635A6" w:rsidP="00862EA1">
      <w:pPr>
        <w:pStyle w:val="Texto"/>
      </w:pPr>
      <w:del w:id="2652"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2653" w:author="Regina Casanova" w:date="2018-06-14T18:20:00Z">
        <w:r w:rsidR="008E5E4A">
          <w:t>En este estudio se comprobó</w:t>
        </w:r>
      </w:ins>
      <w:ins w:id="2654" w:author="Regina Casanova" w:date="2018-06-14T18:34:00Z">
        <w:r w:rsidR="00792CC5">
          <w:t xml:space="preserve"> la utilidad</w:t>
        </w:r>
      </w:ins>
      <w:ins w:id="2655" w:author="Regina Casanova" w:date="2018-06-14T18:20:00Z">
        <w:r w:rsidR="008E5E4A">
          <w:t xml:space="preserve"> </w:t>
        </w:r>
      </w:ins>
      <w:ins w:id="2656" w:author="Regina Casanova" w:date="2018-06-14T18:47:00Z">
        <w:r w:rsidR="00FB760C">
          <w:t xml:space="preserve">de uso </w:t>
        </w:r>
      </w:ins>
      <w:ins w:id="2657" w:author="Regina Casanova" w:date="2018-06-14T18:20:00Z">
        <w:r w:rsidR="008E5E4A">
          <w:t>de la metodolog</w:t>
        </w:r>
        <w:r w:rsidR="00792CC5">
          <w:t>ía UCD</w:t>
        </w:r>
        <w:r w:rsidR="008E5E4A">
          <w:t xml:space="preserve"> para la creación del diseño</w:t>
        </w:r>
      </w:ins>
      <w:r w:rsidRPr="00BA156B">
        <w:t xml:space="preserve"> </w:t>
      </w:r>
      <w:ins w:id="2658" w:author="Regina Casanova" w:date="2018-06-14T18:48:00Z">
        <w:r w:rsidR="00470DBC">
          <w:t>para</w:t>
        </w:r>
      </w:ins>
      <w:del w:id="2659" w:author="Regina Casanova" w:date="2018-06-14T18:48:00Z">
        <w:r w:rsidRPr="00BA156B" w:rsidDel="00470DBC">
          <w:delText>de</w:delText>
        </w:r>
      </w:del>
      <w:r w:rsidRPr="00BA156B">
        <w:t xml:space="preserve"> un </w:t>
      </w:r>
      <w:del w:id="2660" w:author="Regina Casanova" w:date="2018-06-18T17:53:00Z">
        <w:r w:rsidRPr="00BA156B" w:rsidDel="00E94926">
          <w:delText xml:space="preserve">sistema </w:delText>
        </w:r>
      </w:del>
      <w:ins w:id="2661" w:author="Regina Casanova" w:date="2018-06-18T17:53:00Z">
        <w:r w:rsidR="00E94926">
          <w:t>software</w:t>
        </w:r>
      </w:ins>
      <w:ins w:id="2662" w:author="Regina Casanova" w:date="2018-06-18T17:42:00Z">
        <w:r w:rsidR="00234025">
          <w:t xml:space="preserve"> </w:t>
        </w:r>
      </w:ins>
      <w:r w:rsidRPr="00BA156B">
        <w:t>de gestión de reclamos</w:t>
      </w:r>
      <w:r w:rsidR="00E85F76" w:rsidRPr="00BA156B">
        <w:t xml:space="preserve">, lográndose un </w:t>
      </w:r>
      <w:del w:id="2663" w:author="Regina Casanova" w:date="2018-06-18T17:53:00Z">
        <w:r w:rsidR="00E85F76" w:rsidRPr="00BA156B" w:rsidDel="00E94926">
          <w:delText xml:space="preserve">sistema </w:delText>
        </w:r>
      </w:del>
      <w:ins w:id="2664" w:author="Regina Casanova" w:date="2018-06-18T17:53:00Z">
        <w:r w:rsidR="00E94926">
          <w:t>software</w:t>
        </w:r>
      </w:ins>
      <w:ins w:id="2665"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F916E3">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F916E3">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2666" w:name="_Toc511166323"/>
      <w:r w:rsidRPr="00BA156B">
        <w:lastRenderedPageBreak/>
        <w:t>Recomendaciones</w:t>
      </w:r>
      <w:bookmarkEnd w:id="2666"/>
    </w:p>
    <w:p w14:paraId="6AE56F0D" w14:textId="3A86B56D" w:rsidR="004C04E9" w:rsidRDefault="007502D3" w:rsidP="00862EA1">
      <w:pPr>
        <w:pStyle w:val="Texto"/>
        <w:rPr>
          <w:ins w:id="2667" w:author="Regina Casanova" w:date="2018-06-15T18:05:00Z"/>
        </w:rPr>
      </w:pPr>
      <w:r w:rsidRPr="00BA156B">
        <w:t xml:space="preserve">Finalizando este estudio se pudo observar que la implementación del </w:t>
      </w:r>
      <w:del w:id="2668" w:author="Regina Casanova" w:date="2018-06-18T17:53:00Z">
        <w:r w:rsidRPr="00BA156B" w:rsidDel="00E94926">
          <w:delText>sistema</w:delText>
        </w:r>
      </w:del>
      <w:ins w:id="2669" w:author="Regina Casanova" w:date="2018-06-18T17:53:00Z">
        <w:r w:rsidR="00E94926">
          <w:t>software</w:t>
        </w:r>
      </w:ins>
      <w:r w:rsidRPr="00BA156B">
        <w:t xml:space="preserve"> propuesto se ve como el siguiente paso en estudios complementarios. </w:t>
      </w:r>
      <w:del w:id="2670"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2671" w:author="Regina Casanova" w:date="2018-06-14T18:08:00Z">
        <w:r w:rsidR="00405FE8">
          <w:t xml:space="preserve">Dichos estudios deberían, adicionalmente a implementar el </w:t>
        </w:r>
      </w:ins>
      <w:ins w:id="2672" w:author="Regina Casanova" w:date="2018-06-18T17:53:00Z">
        <w:r w:rsidR="00E94926">
          <w:t>software</w:t>
        </w:r>
      </w:ins>
      <w:ins w:id="2673" w:author="Regina Casanova" w:date="2018-06-18T17:43:00Z">
        <w:r w:rsidR="00234025">
          <w:t xml:space="preserve"> </w:t>
        </w:r>
      </w:ins>
      <w:ins w:id="2674" w:author="Regina Casanova" w:date="2018-06-14T18:08:00Z">
        <w:r w:rsidR="00405FE8">
          <w:t>planteado, hacer un estudio piloto en al menos dos establecimientos de salud de mediana y/o alta complejidad.</w:t>
        </w:r>
      </w:ins>
      <w:ins w:id="2675" w:author="Regina Casanova" w:date="2018-06-14T18:14:00Z">
        <w:r w:rsidR="008E5E4A">
          <w:t xml:space="preserve"> Estos estudios deberían dar mejoras al prototipo presentado</w:t>
        </w:r>
      </w:ins>
      <w:ins w:id="2676" w:author="Regina Casanova" w:date="2018-06-14T18:10:00Z">
        <w:r w:rsidR="00405FE8">
          <w:t xml:space="preserve"> </w:t>
        </w:r>
      </w:ins>
      <w:ins w:id="2677" w:author="Regina Casanova" w:date="2018-06-14T18:14:00Z">
        <w:r w:rsidR="008E5E4A">
          <w:t>en este estudio y deberían medir sus resultados en forma cuantitativa</w:t>
        </w:r>
      </w:ins>
      <w:ins w:id="2678" w:author="Regina Casanova" w:date="2018-06-14T18:15:00Z">
        <w:r w:rsidR="008E5E4A">
          <w:t>,</w:t>
        </w:r>
      </w:ins>
      <w:ins w:id="2679" w:author="Regina Casanova" w:date="2018-06-14T18:14:00Z">
        <w:r w:rsidR="008E5E4A">
          <w:t xml:space="preserve"> mediante el cuestionario SUS</w:t>
        </w:r>
      </w:ins>
      <w:ins w:id="2680" w:author="Regina Casanova" w:date="2018-06-14T18:15:00Z">
        <w:r w:rsidR="008E5E4A">
          <w:t>, y cualitativa, mediante la resolución de tareas complejas tanto en un ambiente controlado como en uno no controlado.</w:t>
        </w:r>
      </w:ins>
      <w:ins w:id="2681" w:author="Regina Casanova" w:date="2018-06-14T18:14:00Z">
        <w:r w:rsidR="008E5E4A">
          <w:t xml:space="preserve"> </w:t>
        </w:r>
      </w:ins>
      <w:r w:rsidR="00DF5627" w:rsidRPr="00BA156B">
        <w:t xml:space="preserve"> </w:t>
      </w:r>
      <w:del w:id="2682" w:author="Regina Casanova" w:date="2018-06-14T18:16:00Z">
        <w:r w:rsidR="004C04E9" w:rsidRPr="00BA156B" w:rsidDel="008E5E4A">
          <w:delText>E</w:delText>
        </w:r>
        <w:r w:rsidRPr="00BA156B" w:rsidDel="008E5E4A">
          <w:delText>n dichos estudios</w:delText>
        </w:r>
      </w:del>
      <w:ins w:id="2683"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2684" w:author="Regina Casanova" w:date="2018-06-15T19:00:00Z">
        <w:r>
          <w:t>Al encontrarse formas diferentes para manejar los reclamos dentro de esta</w:t>
        </w:r>
        <w:r w:rsidR="00234025">
          <w:t>blecimientos de salud del MINSA</w:t>
        </w:r>
        <w:r>
          <w:t xml:space="preserve"> se </w:t>
        </w:r>
      </w:ins>
      <w:ins w:id="2685" w:author="Regina Casanova" w:date="2018-06-15T19:01:00Z">
        <w:r>
          <w:t xml:space="preserve">sugiere </w:t>
        </w:r>
      </w:ins>
      <w:ins w:id="2686" w:author="Regina Casanova" w:date="2018-06-18T17:44:00Z">
        <w:r w:rsidR="00234025">
          <w:t xml:space="preserve">que </w:t>
        </w:r>
      </w:ins>
      <w:ins w:id="2687" w:author="Regina Casanova" w:date="2018-06-15T19:05:00Z">
        <w:r>
          <w:t>el establecimiento de un sistema</w:t>
        </w:r>
      </w:ins>
      <w:ins w:id="2688" w:author="Regina Casanova" w:date="2018-06-15T19:07:00Z">
        <w:r>
          <w:t xml:space="preserve"> unificado, </w:t>
        </w:r>
      </w:ins>
      <w:ins w:id="2689" w:author="Regina Casanova" w:date="2018-06-15T19:05:00Z">
        <w:r>
          <w:t xml:space="preserve">no exclusivamente </w:t>
        </w:r>
      </w:ins>
      <w:ins w:id="2690" w:author="Regina Casanova" w:date="2018-06-15T19:09:00Z">
        <w:r>
          <w:t>informático</w:t>
        </w:r>
      </w:ins>
      <w:ins w:id="2691" w:author="Regina Casanova" w:date="2018-06-15T19:07:00Z">
        <w:r>
          <w:t xml:space="preserve">, sea implementado en los establecimiento </w:t>
        </w:r>
      </w:ins>
      <w:ins w:id="2692" w:author="Regina Casanova" w:date="2018-06-20T12:01:00Z">
        <w:r w:rsidR="008E0B0A">
          <w:t xml:space="preserve">de salud </w:t>
        </w:r>
      </w:ins>
      <w:ins w:id="2693" w:author="Regina Casanova" w:date="2018-06-15T19:07:00Z">
        <w:r>
          <w:t xml:space="preserve">del MINSA para </w:t>
        </w:r>
      </w:ins>
      <w:ins w:id="2694"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2695" w:author="Regina Casanova" w:date="2018-06-14T18:17:00Z"/>
        </w:rPr>
      </w:pPr>
      <w:del w:id="2696"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2697" w:author="Regina Casanova" w:date="2018-06-18T17:53:00Z">
        <w:r w:rsidR="00465CE9" w:rsidRPr="00BA156B" w:rsidDel="00E94926">
          <w:delText>sistema</w:delText>
        </w:r>
      </w:del>
      <w:ins w:id="2698"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2699" w:name="_Toc511166324"/>
      <w:r w:rsidRPr="00BA156B">
        <w:lastRenderedPageBreak/>
        <w:t>Referencias bibliográficas</w:t>
      </w:r>
      <w:bookmarkEnd w:id="2699"/>
    </w:p>
    <w:p w14:paraId="7149DD80" w14:textId="51A977DD" w:rsidR="00D92F33" w:rsidRPr="00F916E3" w:rsidRDefault="00EC2BAF" w:rsidP="00D92F33">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w:t>
      </w:r>
      <w:r w:rsidR="00D92F33" w:rsidRPr="00F916E3">
        <w:rPr>
          <w:rFonts w:cs="Times New Roman"/>
          <w:noProof/>
          <w:lang w:val="en-US"/>
        </w:rPr>
        <w:t xml:space="preserve">2009. p. 50. </w:t>
      </w:r>
    </w:p>
    <w:p w14:paraId="39C36E56"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 </w:t>
      </w:r>
      <w:r w:rsidRPr="00F916E3">
        <w:rPr>
          <w:rFonts w:cs="Times New Roman"/>
          <w:noProof/>
          <w:lang w:val="en-US"/>
        </w:rPr>
        <w:tab/>
        <w:t xml:space="preserve">Oliver RL. An Investigation of the Interrelationship Between Consumer (Dis) Satisfaction and Complaint Reports. Adv Consum Res. 1987;14(1):218–222. 5p. 1 Diagram. </w:t>
      </w:r>
    </w:p>
    <w:p w14:paraId="196CB66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 </w:t>
      </w:r>
      <w:r w:rsidRPr="00F916E3">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4. </w:t>
      </w:r>
      <w:r w:rsidRPr="00F916E3">
        <w:rPr>
          <w:rFonts w:cs="Times New Roman"/>
          <w:noProof/>
          <w:lang w:val="en-US"/>
        </w:rPr>
        <w:tab/>
        <w:t xml:space="preserve">Hospital Consumer Assessment of Healthcare Providers and Systems. The HCAHPS Survey – Frequently Asked Questions. Centers for Medicare and Medicaid. </w:t>
      </w:r>
      <w:r w:rsidRPr="00D92F33">
        <w:rPr>
          <w:rFonts w:cs="Times New Roman"/>
          <w:noProof/>
        </w:rPr>
        <w:t xml:space="preserve">2016;1–6. </w:t>
      </w:r>
    </w:p>
    <w:p w14:paraId="0628DC8E"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 </w:t>
      </w:r>
      <w:r w:rsidRPr="00D92F33">
        <w:rPr>
          <w:rFonts w:cs="Times New Roman"/>
          <w:noProof/>
        </w:rPr>
        <w:tab/>
        <w:t xml:space="preserve">Ministère des affaires sociales et de la santé. Ordonnance no 96-346 du 24 avril 1996 portant réforme de l’hospitalisation publique et privée | Legifrance [Internet]. </w:t>
      </w:r>
      <w:r w:rsidRPr="00F916E3">
        <w:rPr>
          <w:rFonts w:cs="Times New Roman"/>
          <w:noProof/>
          <w:lang w:val="en-US"/>
        </w:rPr>
        <w:t>Available from: https://www.legifrance.gouv.fr/affichTexte.do?cidTexte=JORFTEXT000000742206</w:t>
      </w:r>
    </w:p>
    <w:p w14:paraId="68A1EC0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6. </w:t>
      </w:r>
      <w:r w:rsidRPr="00F916E3">
        <w:rPr>
          <w:rFonts w:cs="Times New Roman"/>
          <w:noProof/>
          <w:lang w:val="en-US"/>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7. </w:t>
      </w:r>
      <w:r w:rsidRPr="00F916E3">
        <w:rPr>
          <w:rFonts w:cs="Times New Roman"/>
          <w:noProof/>
          <w:lang w:val="en-US"/>
        </w:rPr>
        <w:tab/>
        <w:t xml:space="preserve">Department of Health. The NHS Plan: a plan for investment, a plan for reform. </w:t>
      </w:r>
      <w:r w:rsidRPr="00D92F33">
        <w:rPr>
          <w:rFonts w:cs="Times New Roman"/>
          <w:noProof/>
        </w:rPr>
        <w:t xml:space="preserve">C 4818I. 2000;Cm 4818-I:144 p. </w:t>
      </w:r>
    </w:p>
    <w:p w14:paraId="27A1153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8. </w:t>
      </w:r>
      <w:r w:rsidRPr="00D92F33">
        <w:rPr>
          <w:rFonts w:cs="Times New Roman"/>
          <w:noProof/>
        </w:rPr>
        <w:tab/>
        <w:t xml:space="preserve">Cubillas JJ, Ramos MI, Feito FR, González JM, Gersol R, Ramos MB. </w:t>
      </w:r>
      <w:r w:rsidRPr="00F916E3">
        <w:rPr>
          <w:rFonts w:cs="Times New Roman"/>
          <w:noProof/>
          <w:lang w:val="en-US"/>
        </w:rPr>
        <w:t xml:space="preserve">[Importance of health CRM in pandemics and health alerts]. Aten Primaria. 2015 May 1;47(5):267–72. </w:t>
      </w:r>
    </w:p>
    <w:p w14:paraId="69B7EC4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9. </w:t>
      </w:r>
      <w:r w:rsidRPr="00F916E3">
        <w:rPr>
          <w:rFonts w:cs="Times New Roman"/>
          <w:noProof/>
          <w:lang w:val="en-US"/>
        </w:rPr>
        <w:tab/>
        <w:t>Notes on User Centered Design Process (UCD) [Internet]. [cited 2017 May 24]. Available from: https://www.w3.org/WAI/redesign/ucd</w:t>
      </w:r>
    </w:p>
    <w:p w14:paraId="4FF0E91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0. </w:t>
      </w:r>
      <w:r w:rsidRPr="00F916E3">
        <w:rPr>
          <w:rFonts w:cs="Times New Roman"/>
          <w:noProof/>
          <w:lang w:val="en-US"/>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11. </w:t>
      </w:r>
      <w:r w:rsidRPr="00F916E3">
        <w:rPr>
          <w:rFonts w:cs="Times New Roman"/>
          <w:noProof/>
          <w:lang w:val="en-US"/>
        </w:rPr>
        <w:tab/>
        <w:t xml:space="preserve">Health Services Review Council. Guide to Complaint Handling in Health </w:t>
      </w:r>
      <w:r w:rsidRPr="00F916E3">
        <w:rPr>
          <w:rFonts w:cs="Times New Roman"/>
          <w:noProof/>
          <w:lang w:val="en-US"/>
        </w:rPr>
        <w:lastRenderedPageBreak/>
        <w:t xml:space="preserve">Care Services. </w:t>
      </w:r>
      <w:r w:rsidRPr="00D92F33">
        <w:rPr>
          <w:rFonts w:cs="Times New Roman"/>
          <w:noProof/>
        </w:rPr>
        <w:t xml:space="preserve">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3. </w:t>
      </w:r>
      <w:r w:rsidRPr="00D92F33">
        <w:rPr>
          <w:rFonts w:cs="Times New Roman"/>
          <w:noProof/>
        </w:rPr>
        <w:tab/>
        <w:t xml:space="preserve">Susalud: la tecnología digital al servicio de ciudadanos y gestores | Gestion.pe [Internet]. </w:t>
      </w:r>
      <w:r w:rsidRPr="00F916E3">
        <w:rPr>
          <w:rFonts w:cs="Times New Roman"/>
          <w:noProof/>
          <w:lang w:val="en-US"/>
        </w:rPr>
        <w:t>[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14. </w:t>
      </w:r>
      <w:r w:rsidRPr="00F916E3">
        <w:rPr>
          <w:rFonts w:cs="Times New Roman"/>
          <w:noProof/>
          <w:lang w:val="en-US"/>
        </w:rPr>
        <w:tab/>
        <w:t xml:space="preserve">Al-Abri R, Al-Balushi A. Patient satisfaction survey as a tool towards quality improvement. </w:t>
      </w:r>
      <w:r w:rsidRPr="00D92F33">
        <w:rPr>
          <w:rFonts w:cs="Times New Roman"/>
          <w:noProof/>
        </w:rPr>
        <w:t xml:space="preserve">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w:t>
      </w:r>
      <w:r w:rsidRPr="00F916E3">
        <w:rPr>
          <w:rFonts w:cs="Times New Roman"/>
          <w:noProof/>
          <w:lang w:val="en-US"/>
        </w:rPr>
        <w:t xml:space="preserve">Rev Cuba Salud Pública. 2000;24(2):110–6. </w:t>
      </w:r>
    </w:p>
    <w:p w14:paraId="056E8016"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7. </w:t>
      </w:r>
      <w:r w:rsidRPr="00F916E3">
        <w:rPr>
          <w:rFonts w:cs="Times New Roman"/>
          <w:noProof/>
          <w:lang w:val="en-US"/>
        </w:rPr>
        <w:tab/>
        <w:t xml:space="preserve">Jenkinson C. Patients’ experiences and satisfaction with health care: results of a questionnaire study of specific aspects of care. Qual Saf Heal Care. 2002 Dec;11(4):335–9. </w:t>
      </w:r>
    </w:p>
    <w:p w14:paraId="7B348C6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8. </w:t>
      </w:r>
      <w:r w:rsidRPr="00F916E3">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9FC39E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9. </w:t>
      </w:r>
      <w:r w:rsidRPr="00F916E3">
        <w:rPr>
          <w:rFonts w:cs="Times New Roman"/>
          <w:noProof/>
          <w:lang w:val="en-US"/>
        </w:rPr>
        <w:tab/>
        <w:t xml:space="preserve">Jackson JL, Chamberlin J, Kroenke K. Predictors of patient satisfaction. Soc Sci Med. 2001;52(4):609–620. </w:t>
      </w:r>
    </w:p>
    <w:p w14:paraId="4C45C94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0. </w:t>
      </w:r>
      <w:r w:rsidRPr="00F916E3">
        <w:rPr>
          <w:rFonts w:cs="Times New Roman"/>
          <w:noProof/>
          <w:lang w:val="en-US"/>
        </w:rPr>
        <w:tab/>
        <w:t xml:space="preserve">Quality Assurance Project. Monitoring the Quality of Hospital Care. </w:t>
      </w:r>
    </w:p>
    <w:p w14:paraId="2C468BE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21. </w:t>
      </w:r>
      <w:r w:rsidRPr="00D92F33">
        <w:rPr>
          <w:rFonts w:cs="Times New Roman"/>
          <w:noProof/>
        </w:rPr>
        <w:tab/>
        <w:t xml:space="preserve">EsSalud. Registro Informático de Atención al Asegurado [Internet]. </w:t>
      </w:r>
      <w:r w:rsidRPr="00F916E3">
        <w:rPr>
          <w:rFonts w:cs="Times New Roman"/>
          <w:noProof/>
          <w:lang w:val="en-US"/>
        </w:rPr>
        <w:t>[cited 2016 Aug 16]. Available from: http://ww3.essalud.gob.pe:8080/riid/portal.html</w:t>
      </w:r>
    </w:p>
    <w:p w14:paraId="29719C6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2. </w:t>
      </w:r>
      <w:r w:rsidRPr="00F916E3">
        <w:rPr>
          <w:rFonts w:cs="Times New Roman"/>
          <w:noProof/>
          <w:lang w:val="en-US"/>
        </w:rPr>
        <w:tab/>
        <w:t>CRM for Small Business - Customer Relationship Management - Act! [Internet]. [cited 2018 Feb 4]. Available from: https://www.act.com/</w:t>
      </w:r>
    </w:p>
    <w:p w14:paraId="06899E1F"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3. </w:t>
      </w:r>
      <w:r w:rsidRPr="00F916E3">
        <w:rPr>
          <w:rFonts w:cs="Times New Roman"/>
          <w:noProof/>
          <w:lang w:val="en-US"/>
        </w:rPr>
        <w:tab/>
        <w:t>Qué es CRM: Customer Relationship Management y Software CRM [Internet]. [cited 2018 Feb 4]. Available from: https://www.sumacrm.com/soporte/customer-relationship-management</w:t>
      </w:r>
    </w:p>
    <w:p w14:paraId="6883AD0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4. </w:t>
      </w:r>
      <w:r w:rsidRPr="00F916E3">
        <w:rPr>
          <w:rFonts w:cs="Times New Roman"/>
          <w:noProof/>
          <w:lang w:val="en-US"/>
        </w:rPr>
        <w:tab/>
        <w:t xml:space="preserve">Anshari M, Almunawar MN. Evaluating CRM Implementation in Healthcare Organization. Proc 2011 Int Conf Econ Bus Inf (OCEBI 2011). </w:t>
      </w:r>
      <w:r w:rsidRPr="00F916E3">
        <w:rPr>
          <w:rFonts w:cs="Times New Roman"/>
          <w:noProof/>
          <w:lang w:val="en-US"/>
        </w:rPr>
        <w:lastRenderedPageBreak/>
        <w:t xml:space="preserve">2011;2009(Icebi):7–9. </w:t>
      </w:r>
    </w:p>
    <w:p w14:paraId="1E92C8D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5. </w:t>
      </w:r>
      <w:r w:rsidRPr="00F916E3">
        <w:rPr>
          <w:rFonts w:cs="Times New Roman"/>
          <w:noProof/>
          <w:lang w:val="en-US"/>
        </w:rPr>
        <w:tab/>
        <w:t xml:space="preserve">Noakes Schulze A. User-Centered Design for Information Professionals. Assoc Libr Inf Sci Educ. </w:t>
      </w:r>
    </w:p>
    <w:p w14:paraId="00303A13"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6. </w:t>
      </w:r>
      <w:r w:rsidRPr="00F916E3">
        <w:rPr>
          <w:rFonts w:cs="Times New Roman"/>
          <w:noProof/>
          <w:lang w:val="en-US"/>
        </w:rPr>
        <w:tab/>
        <w:t xml:space="preserve">Helander M, Landauer TK, Prabhu P V. Handbook of human-computer interaction. 1997. 1582 p. </w:t>
      </w:r>
    </w:p>
    <w:p w14:paraId="5530AD7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7. </w:t>
      </w:r>
      <w:r w:rsidRPr="00F916E3">
        <w:rPr>
          <w:rFonts w:cs="Times New Roman"/>
          <w:noProof/>
          <w:lang w:val="en-US"/>
        </w:rPr>
        <w:tab/>
        <w:t xml:space="preserve">Ghaoui C. Encyclopedia Of Human Computer Interaction. 2006. 1-757 p. </w:t>
      </w:r>
    </w:p>
    <w:p w14:paraId="477A86E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8. </w:t>
      </w:r>
      <w:r w:rsidRPr="00F916E3">
        <w:rPr>
          <w:rFonts w:cs="Times New Roman"/>
          <w:noProof/>
          <w:lang w:val="en-US"/>
        </w:rPr>
        <w:tab/>
        <w:t xml:space="preserve">McLoone HE, Jacobson M, Hegg C, Johnson PW. User-centered design. Work. 2010;37(4):445–56. </w:t>
      </w:r>
    </w:p>
    <w:p w14:paraId="4296B672"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9. </w:t>
      </w:r>
      <w:r w:rsidRPr="00F916E3">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0. </w:t>
      </w:r>
      <w:r w:rsidRPr="00F916E3">
        <w:rPr>
          <w:rFonts w:cs="Times New Roman"/>
          <w:noProof/>
          <w:lang w:val="en-US"/>
        </w:rPr>
        <w:tab/>
        <w:t xml:space="preserve">Usability.gov. Task Analysis. 2013 Sep 6; </w:t>
      </w:r>
    </w:p>
    <w:p w14:paraId="3A77271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1. </w:t>
      </w:r>
      <w:r w:rsidRPr="00F916E3">
        <w:rPr>
          <w:rFonts w:cs="Times New Roman"/>
          <w:noProof/>
          <w:lang w:val="en-US"/>
        </w:rPr>
        <w:tab/>
        <w:t>Usability Body of Knowledge. Think Aloud Testing | Usability Body of Knowledge [Internet]. [cited 2018 Jun 21]. Available from: http://www.usabilitybok.org/think-aloud-testing</w:t>
      </w:r>
    </w:p>
    <w:p w14:paraId="08227FEF"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2. </w:t>
      </w:r>
      <w:r w:rsidRPr="00F916E3">
        <w:rPr>
          <w:rFonts w:cs="Times New Roman"/>
          <w:noProof/>
          <w:lang w:val="en-US"/>
        </w:rPr>
        <w:tab/>
        <w:t>HIT Implementation Strategies and User-Centered Design [Internet]. [cited 2017 May 29]. Available from: http://pinnacle-center.com/hit-implementation-strategies-and-user-centered-design/</w:t>
      </w:r>
    </w:p>
    <w:p w14:paraId="2E92B59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3. </w:t>
      </w:r>
      <w:r w:rsidRPr="00F916E3">
        <w:rPr>
          <w:rFonts w:cs="Times New Roman"/>
          <w:noProof/>
          <w:lang w:val="en-US"/>
        </w:rPr>
        <w:tab/>
        <w:t xml:space="preserve">Le T, Reeder B, Yoo D, Aziz R, Thompson HJ, Demiris G. An Evaluation of Wellness Assessment Visualizations for Older Adults. Telemed e-Health. 2015;21(1):9–15. </w:t>
      </w:r>
    </w:p>
    <w:p w14:paraId="4D4E0DF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4. </w:t>
      </w:r>
      <w:r w:rsidRPr="00F916E3">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7. </w:t>
      </w:r>
      <w:r w:rsidRPr="00D92F33">
        <w:rPr>
          <w:rFonts w:cs="Times New Roman"/>
          <w:noProof/>
        </w:rPr>
        <w:tab/>
        <w:t xml:space="preserve">Seguro Integral de Salud - Microsoft Power BI [Internet]. </w:t>
      </w:r>
      <w:r w:rsidRPr="00F916E3">
        <w:rPr>
          <w:rFonts w:cs="Times New Roman"/>
          <w:noProof/>
          <w:lang w:val="en-US"/>
        </w:rPr>
        <w:t xml:space="preserve">[cited 2018 Jan </w:t>
      </w:r>
      <w:r w:rsidRPr="00F916E3">
        <w:rPr>
          <w:rFonts w:cs="Times New Roman"/>
          <w:noProof/>
          <w:lang w:val="en-US"/>
        </w:rPr>
        <w:lastRenderedPageBreak/>
        <w:t>23]. Available from: https://app.powerbi.com/view?r=eyJrIjoiNTljNzlmMTUtM2Y5NS00M2FjLWIwMGUtZmE0MDFhMWI5OGZjIiwidCI6IjZmZTkxN2VlLWQ5OWMtNGJmNy05OGQ1LThhOTUyYTE3NzhjNCIsImMiOjR9</w:t>
      </w:r>
    </w:p>
    <w:p w14:paraId="759F4E6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8. </w:t>
      </w:r>
      <w:r w:rsidRPr="00D92F33">
        <w:rPr>
          <w:rFonts w:cs="Times New Roman"/>
          <w:noProof/>
        </w:rPr>
        <w:tab/>
        <w:t xml:space="preserve">SUSALUD. Plataforma de Información [Internet]. </w:t>
      </w:r>
      <w:r w:rsidRPr="00F916E3">
        <w:rPr>
          <w:rFonts w:cs="Times New Roman"/>
          <w:noProof/>
          <w:lang w:val="en-US"/>
        </w:rPr>
        <w:t>[cited 2018 Jan 23]. Available from: http://bi.susalud.gob.pe/QvAJAXZfc/opendoc.htm?document=QV Produccion%2FSIG_SUSALUD.qvw&amp;host=QVS%40srvqlikias&amp;anonymous=true</w:t>
      </w:r>
    </w:p>
    <w:p w14:paraId="7B904C43"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9. </w:t>
      </w:r>
      <w:r w:rsidRPr="00D92F33">
        <w:rPr>
          <w:rFonts w:cs="Times New Roman"/>
          <w:noProof/>
        </w:rPr>
        <w:tab/>
        <w:t xml:space="preserve">Susalud BPM PAC | Consulta [Internet]. </w:t>
      </w:r>
      <w:r w:rsidRPr="00F916E3">
        <w:rPr>
          <w:rFonts w:cs="Times New Roman"/>
          <w:noProof/>
          <w:lang w:val="en-US"/>
        </w:rPr>
        <w:t>[cited 2017 Mar 14]. Available from: http://app17.susalud.gob.pe/formulario_consulta/</w:t>
      </w:r>
    </w:p>
    <w:p w14:paraId="69CAAE0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0. </w:t>
      </w:r>
      <w:r w:rsidRPr="00D92F33">
        <w:rPr>
          <w:rFonts w:cs="Times New Roman"/>
          <w:noProof/>
        </w:rPr>
        <w:tab/>
        <w:t xml:space="preserve">SUSALUD CONTIGO - Aplicaciones de Android en Google Play [Internet]. </w:t>
      </w:r>
      <w:r w:rsidRPr="00F916E3">
        <w:rPr>
          <w:rFonts w:cs="Times New Roman"/>
          <w:noProof/>
          <w:lang w:val="en-US"/>
        </w:rPr>
        <w:t>[cited 2017 Mar 14]. Available from: https://play.google.com/store/apps/details?id=pe.gob.susalud.servicio&amp;hl=es</w:t>
      </w:r>
    </w:p>
    <w:p w14:paraId="1F83675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1. </w:t>
      </w:r>
      <w:r w:rsidRPr="00D92F33">
        <w:rPr>
          <w:rFonts w:cs="Times New Roman"/>
          <w:noProof/>
        </w:rPr>
        <w:tab/>
        <w:t xml:space="preserve">SUSALUD | MÁS DE 10 MIL USUARIOS UTILIZAN APP SUSALUD CONTIGO [Internet]. </w:t>
      </w:r>
      <w:r w:rsidRPr="00F916E3">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4. </w:t>
      </w:r>
      <w:r w:rsidRPr="00D92F33">
        <w:rPr>
          <w:rFonts w:cs="Times New Roman"/>
          <w:noProof/>
        </w:rPr>
        <w:tab/>
        <w:t xml:space="preserve">El Peruano. LEY N° 30150 - Norma Legal Diario Oficial El Peruano [Internet]. </w:t>
      </w:r>
      <w:r w:rsidRPr="00F916E3">
        <w:rPr>
          <w:rFonts w:cs="Times New Roman"/>
          <w:noProof/>
          <w:lang w:val="en-US"/>
        </w:rPr>
        <w:t>[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45. </w:t>
      </w:r>
      <w:r w:rsidRPr="00F916E3">
        <w:rPr>
          <w:rFonts w:cs="Times New Roman"/>
          <w:noProof/>
          <w:lang w:val="en-US"/>
        </w:rPr>
        <w:tab/>
        <w:t xml:space="preserve">Paul CL. A Modified Delphi Approach to a New Card Sorting Methodology. </w:t>
      </w:r>
      <w:r w:rsidRPr="00D92F33">
        <w:rPr>
          <w:rFonts w:cs="Times New Roman"/>
          <w:noProof/>
        </w:rPr>
        <w:t xml:space="preserve">J Usability Stud. 2008;4(1):7–30. </w:t>
      </w:r>
    </w:p>
    <w:p w14:paraId="4EA68E2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lastRenderedPageBreak/>
        <w:t xml:space="preserve">46. </w:t>
      </w:r>
      <w:r w:rsidRPr="00D92F33">
        <w:rPr>
          <w:rFonts w:cs="Times New Roman"/>
          <w:noProof/>
        </w:rPr>
        <w:tab/>
        <w:t xml:space="preserve">ShowMore - Grabar, cargar y compartir sus vídeos en la web fácilmente [Internet]. </w:t>
      </w:r>
      <w:r w:rsidRPr="00F916E3">
        <w:rPr>
          <w:rFonts w:cs="Times New Roman"/>
          <w:noProof/>
          <w:lang w:val="en-US"/>
        </w:rPr>
        <w:t>[cited 2018 Mar 27]. Available from: https://showmore.com/es/</w:t>
      </w:r>
    </w:p>
    <w:p w14:paraId="66A9086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47. </w:t>
      </w:r>
      <w:r w:rsidRPr="00F916E3">
        <w:rPr>
          <w:rFonts w:cs="Times New Roman"/>
          <w:noProof/>
          <w:lang w:val="en-US"/>
        </w:rPr>
        <w:tab/>
        <w:t>oTranscribe [Internet]. [cited 2018 Mar 27]. Available from: http://otranscribe.com/</w:t>
      </w:r>
    </w:p>
    <w:p w14:paraId="7DB4FA4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8. </w:t>
      </w:r>
      <w:r w:rsidRPr="00D92F33">
        <w:rPr>
          <w:rFonts w:cs="Times New Roman"/>
          <w:noProof/>
        </w:rPr>
        <w:tab/>
        <w:t xml:space="preserve">Superintendencia de Salud, Gobierno de Chile - Reclamo contra FONASA o ISAPRES [Internet]. </w:t>
      </w:r>
      <w:r w:rsidRPr="00F916E3">
        <w:rPr>
          <w:rFonts w:cs="Times New Roman"/>
          <w:noProof/>
          <w:lang w:val="en-US"/>
        </w:rPr>
        <w:t>[cited 2018 Mar 27]. Available from: http://www.supersalud.gob.cl/portal/w3-article-7592.html#online</w:t>
      </w:r>
    </w:p>
    <w:p w14:paraId="22F2C7A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9. </w:t>
      </w:r>
      <w:r w:rsidRPr="00D92F33">
        <w:rPr>
          <w:rFonts w:cs="Times New Roman"/>
          <w:noProof/>
        </w:rPr>
        <w:tab/>
        <w:t xml:space="preserve">Formule su petición, queja, reclamo, sugerencia o denuncia [Internet]. </w:t>
      </w:r>
      <w:r w:rsidRPr="00F916E3">
        <w:rPr>
          <w:rFonts w:cs="Times New Roman"/>
          <w:noProof/>
          <w:lang w:val="en-US"/>
        </w:rPr>
        <w:t>[cited 2018 Mar 27]. Available from: https://www.minsalud.gov.co/atencion/Paginas/Solicitudes-sugerencias-quejas-o-reclamos.aspx</w:t>
      </w:r>
    </w:p>
    <w:p w14:paraId="56E2BC6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0. </w:t>
      </w:r>
      <w:r w:rsidRPr="00D92F33">
        <w:rPr>
          <w:rFonts w:cs="Times New Roman"/>
          <w:noProof/>
        </w:rPr>
        <w:tab/>
        <w:t xml:space="preserve">Preguntas Quejas Reclamos | Formulario Online | MINISTERIO DE SALUD Y PROTECCION SOCIAL [Internet]. </w:t>
      </w:r>
      <w:r w:rsidRPr="00F916E3">
        <w:rPr>
          <w:rFonts w:cs="Times New Roman"/>
          <w:noProof/>
          <w:lang w:val="en-US"/>
        </w:rPr>
        <w:t>[cited 2018 Jun 20]. Available from: https://orfeo.minsalud.gov.co/orfeo/formularioWebMinSalud/formularioPQRSMinSaludFineUploader.php?tipoSolicitud=178</w:t>
      </w:r>
    </w:p>
    <w:p w14:paraId="536331C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1. </w:t>
      </w:r>
      <w:r w:rsidRPr="00D92F33">
        <w:rPr>
          <w:rFonts w:cs="Times New Roman"/>
          <w:noProof/>
        </w:rPr>
        <w:tab/>
        <w:t xml:space="preserve">Luna DR, Rizzato Lede DA, Rubin L, Otero CM, Ortiz JM, García MG, et al. </w:t>
      </w:r>
      <w:r w:rsidRPr="00F916E3">
        <w:rPr>
          <w:rFonts w:cs="Times New Roman"/>
          <w:noProof/>
          <w:lang w:val="en-US"/>
        </w:rPr>
        <w:t xml:space="preserve">User-Centered Design Improves the Usability of Drug-Drug Interaction Alerts: A Validation Study in the Real Scenario. Stud Health Technol Inform. 2017;245:1085–9. </w:t>
      </w:r>
    </w:p>
    <w:p w14:paraId="1F79A87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2. </w:t>
      </w:r>
      <w:r w:rsidRPr="00F916E3">
        <w:rPr>
          <w:rFonts w:cs="Times New Roman"/>
          <w:noProof/>
          <w:lang w:val="en-US"/>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3. </w:t>
      </w:r>
      <w:r w:rsidRPr="00F916E3">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4. </w:t>
      </w:r>
      <w:r w:rsidRPr="00F916E3">
        <w:rPr>
          <w:rFonts w:cs="Times New Roman"/>
          <w:noProof/>
          <w:lang w:val="en-US"/>
        </w:rPr>
        <w:tab/>
        <w:t xml:space="preserve">Opoku-Boateng GA. USER FRUSTRATION IN HIT INTERFACES: EXPLORING PAST HCI RESEARCH FOR A BETTER UNDERSTANDING OF CLINICIANS’ EXPERIENCES. AMIA Annu Symp Proc. 2015;2015:1008–17. </w:t>
      </w:r>
    </w:p>
    <w:p w14:paraId="6D9B296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5. </w:t>
      </w:r>
      <w:r w:rsidRPr="00F916E3">
        <w:rPr>
          <w:rFonts w:cs="Times New Roman"/>
          <w:noProof/>
          <w:lang w:val="en-US"/>
        </w:rPr>
        <w:tab/>
        <w:t xml:space="preserve">Horsky J, Schiff GD, Johnston D, Mercincavage L, Bell D, Middleton B. </w:t>
      </w:r>
      <w:r w:rsidRPr="00F916E3">
        <w:rPr>
          <w:rFonts w:cs="Times New Roman"/>
          <w:noProof/>
          <w:lang w:val="en-US"/>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6. </w:t>
      </w:r>
      <w:r w:rsidRPr="00F916E3">
        <w:rPr>
          <w:rFonts w:cs="Times New Roman"/>
          <w:noProof/>
          <w:lang w:val="en-US"/>
        </w:rPr>
        <w:tab/>
        <w:t xml:space="preserve">Serving Parliament – Serving Western Australians Ombudsman Western Australia Effective handling of complaints made to your organisation -An Overview. 2017; </w:t>
      </w:r>
    </w:p>
    <w:p w14:paraId="6957555A"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7. </w:t>
      </w:r>
      <w:r w:rsidRPr="00F916E3">
        <w:rPr>
          <w:rFonts w:cs="Times New Roman"/>
          <w:noProof/>
          <w:lang w:val="en-US"/>
        </w:rPr>
        <w:tab/>
        <w:t xml:space="preserve">Clwyd A, Hart T. A Review of the NHS Hospitals Complaints System: Putting Patients Back in the Picture. 2013;(October):1–58. </w:t>
      </w:r>
    </w:p>
    <w:p w14:paraId="5672568E"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8. </w:t>
      </w:r>
      <w:r w:rsidRPr="00F916E3">
        <w:rPr>
          <w:rFonts w:cs="Times New Roman"/>
          <w:noProof/>
          <w:lang w:val="en-US"/>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59. </w:t>
      </w:r>
      <w:r w:rsidRPr="00F916E3">
        <w:rPr>
          <w:rFonts w:cs="Times New Roman"/>
          <w:noProof/>
          <w:lang w:val="en-US"/>
        </w:rPr>
        <w:tab/>
        <w:t xml:space="preserve">Hsieh SY. Healthcare complaints handling systems: A comparison between Britain, Australia and Taiwan. </w:t>
      </w:r>
      <w:r w:rsidRPr="00D92F33">
        <w:rPr>
          <w:rFonts w:cs="Times New Roman"/>
          <w:noProof/>
        </w:rPr>
        <w:t xml:space="preserve">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61. </w:t>
      </w:r>
      <w:r w:rsidRPr="00F916E3">
        <w:rPr>
          <w:rFonts w:cs="Times New Roman"/>
          <w:noProof/>
          <w:lang w:val="en-US"/>
        </w:rPr>
        <w:tab/>
        <w:t xml:space="preserve">Nielsen J. Why You Only Need to Test with 5 Users. </w:t>
      </w:r>
      <w:r w:rsidRPr="00D92F33">
        <w:rPr>
          <w:rFonts w:cs="Times New Roman"/>
          <w:noProof/>
        </w:rPr>
        <w:t xml:space="preserve">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2700" w:name="_Toc511166325"/>
      <w:r w:rsidRPr="00BA156B">
        <w:lastRenderedPageBreak/>
        <w:t>Anexos</w:t>
      </w:r>
      <w:bookmarkEnd w:id="2700"/>
    </w:p>
    <w:p w14:paraId="43A12014" w14:textId="77777777" w:rsidR="00161D0F" w:rsidRPr="00BA156B" w:rsidRDefault="00161D0F" w:rsidP="00A50DD7">
      <w:pPr>
        <w:pStyle w:val="Ttulo2"/>
        <w:numPr>
          <w:ilvl w:val="0"/>
          <w:numId w:val="11"/>
        </w:numPr>
        <w:rPr>
          <w:lang w:val="es-PE"/>
        </w:rPr>
      </w:pPr>
      <w:bookmarkStart w:id="2701"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2701"/>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2702" w:name="_Toc511166327"/>
      <w:r w:rsidRPr="00BA156B">
        <w:rPr>
          <w:lang w:val="es-PE"/>
        </w:rPr>
        <w:lastRenderedPageBreak/>
        <w:t>Anexo 2: Guía Semi-Estructurada de Entrevista a Profundidad para usuarios finales Nº1</w:t>
      </w:r>
      <w:bookmarkEnd w:id="2702"/>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2703" w:name="_Toc511166328"/>
      <w:r w:rsidRPr="00BA156B">
        <w:rPr>
          <w:lang w:val="es-PE"/>
        </w:rPr>
        <w:lastRenderedPageBreak/>
        <w:t xml:space="preserve">Anexo 3: Guía </w:t>
      </w:r>
      <w:r w:rsidR="00161D0F" w:rsidRPr="00BA156B">
        <w:rPr>
          <w:lang w:val="es-PE"/>
        </w:rPr>
        <w:t>Estructurada de Entrevista a Profundidad para usuarios finales Nº2</w:t>
      </w:r>
      <w:bookmarkEnd w:id="2703"/>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2704"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2704"/>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2705" w:name="Casilla1"/>
      <w:r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00EC2BAF" w:rsidRPr="00BA156B">
        <w:rPr>
          <w:rFonts w:cs="Times New Roman"/>
          <w:lang w:val="es-PE"/>
        </w:rPr>
        <w:fldChar w:fldCharType="end"/>
      </w:r>
      <w:bookmarkEnd w:id="2705"/>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2706" w:name="Casilla2"/>
      <w:r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00EC2BAF" w:rsidRPr="00BA156B">
        <w:rPr>
          <w:rFonts w:cs="Times New Roman"/>
          <w:lang w:val="es-PE"/>
        </w:rPr>
        <w:fldChar w:fldCharType="end"/>
      </w:r>
      <w:bookmarkEnd w:id="2706"/>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2707" w:name="Casilla3"/>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07"/>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2708" w:name="Casilla4"/>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08"/>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2709" w:name="Casilla5"/>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09"/>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2710" w:name="Casilla6"/>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0"/>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2711" w:name="Casilla7"/>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1"/>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2712" w:name="Casilla9"/>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2"/>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2713" w:name="Casilla8"/>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3"/>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2714" w:name="Casilla10"/>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4"/>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2715" w:name="Casilla11"/>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5"/>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2716" w:name="Casilla12"/>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6"/>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2717" w:name="Casilla13"/>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7"/>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2718" w:name="Casilla14"/>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8"/>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2719" w:name="Casilla15"/>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19"/>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2720" w:name="Casilla16"/>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20"/>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2721" w:name="Casilla17"/>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21"/>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2722" w:name="Casilla18"/>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22"/>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2723" w:name="Casilla19"/>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23"/>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2724" w:name="Casilla20"/>
      <w:r w:rsidR="00161D0F" w:rsidRPr="00BA156B">
        <w:rPr>
          <w:rFonts w:cs="Times New Roman"/>
          <w:lang w:val="es-PE"/>
        </w:rPr>
        <w:instrText xml:space="preserve"> FORMCHECKBOX </w:instrText>
      </w:r>
      <w:r w:rsidR="007B5AA2">
        <w:rPr>
          <w:rFonts w:cs="Times New Roman"/>
          <w:lang w:val="es-PE"/>
        </w:rPr>
      </w:r>
      <w:r w:rsidR="007B5AA2">
        <w:rPr>
          <w:rFonts w:cs="Times New Roman"/>
          <w:lang w:val="es-PE"/>
        </w:rPr>
        <w:fldChar w:fldCharType="separate"/>
      </w:r>
      <w:r w:rsidRPr="00BA156B">
        <w:rPr>
          <w:rFonts w:cs="Times New Roman"/>
          <w:lang w:val="es-PE"/>
        </w:rPr>
        <w:fldChar w:fldCharType="end"/>
      </w:r>
      <w:bookmarkEnd w:id="2724"/>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2725"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2725"/>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9">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1">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5">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5" w:author="Microsoft Office User" w:date="2018-07-04T13:44:00Z" w:initials="Office">
    <w:p w14:paraId="7C7CE78C" w14:textId="5F29B3BF" w:rsidR="007B5AA2" w:rsidRDefault="007B5AA2">
      <w:pPr>
        <w:pStyle w:val="Textocomentario"/>
      </w:pPr>
      <w:r>
        <w:rPr>
          <w:rStyle w:val="Refdecomentario"/>
        </w:rPr>
        <w:annotationRef/>
      </w:r>
      <w:r>
        <w:t>Bases de datos (no motor de búsqueda)</w:t>
      </w:r>
    </w:p>
  </w:comment>
  <w:comment w:id="2377" w:author="Microsoft Office User" w:date="2018-07-04T13:49:00Z" w:initials="Office">
    <w:p w14:paraId="5DA947DB" w14:textId="51DDAE00" w:rsidR="007B5AA2" w:rsidRDefault="007B5AA2">
      <w:pPr>
        <w:pStyle w:val="Textocomentario"/>
      </w:pPr>
      <w:r>
        <w:rPr>
          <w:rStyle w:val="Refdecomentario"/>
        </w:rPr>
        <w:annotationRef/>
      </w:r>
      <w:r>
        <w:t>Software</w:t>
      </w:r>
    </w:p>
    <w:p w14:paraId="17F6E8C2" w14:textId="42368622" w:rsidR="007B5AA2" w:rsidRDefault="007B5AA2">
      <w:pPr>
        <w:pStyle w:val="Textocomentario"/>
      </w:pPr>
    </w:p>
  </w:comment>
  <w:comment w:id="2588" w:author="Microsoft Office User" w:date="2018-07-04T13:50:00Z" w:initials="Office">
    <w:p w14:paraId="05DEABFE" w14:textId="77777777" w:rsidR="007B5AA2" w:rsidRDefault="007B5AA2">
      <w:pPr>
        <w:pStyle w:val="Textocomentario"/>
      </w:pPr>
      <w:r>
        <w:rPr>
          <w:rStyle w:val="Refdecomentario"/>
        </w:rPr>
        <w:annotationRef/>
      </w:r>
      <w:r>
        <w:t>Sin tilde</w:t>
      </w:r>
    </w:p>
    <w:p w14:paraId="4069062C" w14:textId="4A78DA35" w:rsidR="007B5AA2" w:rsidRDefault="007B5AA2">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7CE78C" w15:done="0"/>
  <w15:commentEx w15:paraId="17F6E8C2" w15:done="0"/>
  <w15:commentEx w15:paraId="406906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7CE78C" w16cid:durableId="1EEB3AE9"/>
  <w16cid:commentId w16cid:paraId="17F6E8C2" w16cid:durableId="1EEB3AEA"/>
  <w16cid:commentId w16cid:paraId="4069062C" w16cid:durableId="1EEB3A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D7329" w14:textId="77777777" w:rsidR="00211C53" w:rsidRDefault="00211C53" w:rsidP="00F27EDB">
      <w:r>
        <w:separator/>
      </w:r>
    </w:p>
  </w:endnote>
  <w:endnote w:type="continuationSeparator" w:id="0">
    <w:p w14:paraId="431C6A97" w14:textId="77777777" w:rsidR="00211C53" w:rsidRDefault="00211C53"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7B5AA2" w:rsidRDefault="007B5AA2"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7B5AA2" w:rsidRDefault="007B5AA2"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7B5AA2" w:rsidRDefault="007B5AA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7B5AA2" w:rsidRDefault="007B5AA2"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7B5AA2" w:rsidRDefault="007B5AA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7B5AA2" w:rsidRDefault="007B5AA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F86D1" w14:textId="77777777" w:rsidR="00211C53" w:rsidRDefault="00211C53" w:rsidP="00F27EDB">
      <w:r>
        <w:separator/>
      </w:r>
    </w:p>
  </w:footnote>
  <w:footnote w:type="continuationSeparator" w:id="0">
    <w:p w14:paraId="37AB0D2D" w14:textId="77777777" w:rsidR="00211C53" w:rsidRDefault="00211C53"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0F91"/>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06E"/>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B6B9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E4F52"/>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x7lvw.axshare.com/"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B844F0-1022-1A49-8264-A6E795C49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42</Pages>
  <Words>56006</Words>
  <Characters>308036</Characters>
  <Application>Microsoft Office Word</Application>
  <DocSecurity>0</DocSecurity>
  <Lines>2566</Lines>
  <Paragraphs>72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6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cp:revision>
  <cp:lastPrinted>2018-04-04T16:32:00Z</cp:lastPrinted>
  <dcterms:created xsi:type="dcterms:W3CDTF">2018-07-07T18:35:00Z</dcterms:created>
  <dcterms:modified xsi:type="dcterms:W3CDTF">2018-07-0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